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5E16B5" w14:textId="3515585D" w:rsidR="00D04B46" w:rsidRPr="00D04B46" w:rsidRDefault="00D04B46" w:rsidP="00FD0250">
      <w:pPr>
        <w:spacing w:after="0" w:line="360" w:lineRule="auto"/>
        <w:rPr>
          <w:rFonts w:ascii="Arial" w:eastAsia="Arial" w:hAnsi="Arial" w:cs="Arial"/>
          <w:b/>
          <w:color w:val="C00000"/>
        </w:rPr>
      </w:pPr>
      <w:r>
        <w:rPr>
          <w:rFonts w:ascii="Arial" w:eastAsia="Arial" w:hAnsi="Arial" w:cs="Arial"/>
          <w:b/>
          <w:color w:val="C00000"/>
        </w:rPr>
        <w:t xml:space="preserve">The paper </w:t>
      </w:r>
      <w:del w:id="0" w:author="Tobias Mueller" w:date="2022-09-07T12:13:00Z">
        <w:r w:rsidDel="00F25F04">
          <w:rPr>
            <w:rFonts w:ascii="Arial" w:eastAsia="Arial" w:hAnsi="Arial" w:cs="Arial"/>
            <w:b/>
            <w:color w:val="C00000"/>
          </w:rPr>
          <w:delText xml:space="preserve">needs to </w:delText>
        </w:r>
      </w:del>
      <w:r>
        <w:rPr>
          <w:rFonts w:ascii="Arial" w:eastAsia="Arial" w:hAnsi="Arial" w:cs="Arial"/>
          <w:b/>
          <w:color w:val="C00000"/>
        </w:rPr>
        <w:t xml:space="preserve">reformatted into the sections INTRODUCTION, RESULTS, DISCUSSION. then at the end experimental procedures, or </w:t>
      </w:r>
      <w:ins w:id="1" w:author="Tobias Mueller" w:date="2022-09-07T12:13:00Z">
        <w:r w:rsidR="002B5A3E">
          <w:rPr>
            <w:rFonts w:ascii="Arial" w:eastAsia="Arial" w:hAnsi="Arial" w:cs="Arial"/>
            <w:b/>
            <w:color w:val="C00000"/>
          </w:rPr>
          <w:t xml:space="preserve">more ideally </w:t>
        </w:r>
      </w:ins>
      <w:r>
        <w:rPr>
          <w:rFonts w:ascii="Arial" w:eastAsia="Arial" w:hAnsi="Arial" w:cs="Arial"/>
          <w:b/>
          <w:color w:val="C00000"/>
        </w:rPr>
        <w:t>put those into supplement</w:t>
      </w:r>
      <w:ins w:id="2" w:author="Tobias Mueller" w:date="2022-09-07T12:13:00Z">
        <w:r w:rsidR="002B5A3E">
          <w:rPr>
            <w:rFonts w:ascii="Arial" w:eastAsia="Arial" w:hAnsi="Arial" w:cs="Arial"/>
            <w:b/>
            <w:color w:val="C00000"/>
          </w:rPr>
          <w:t>al methods section</w:t>
        </w:r>
      </w:ins>
      <w:del w:id="3" w:author="Tobias Mueller" w:date="2022-09-07T12:13:00Z">
        <w:r w:rsidDel="002B5A3E">
          <w:rPr>
            <w:rFonts w:ascii="Arial" w:eastAsia="Arial" w:hAnsi="Arial" w:cs="Arial"/>
            <w:b/>
            <w:color w:val="C00000"/>
          </w:rPr>
          <w:delText>s</w:delText>
        </w:r>
      </w:del>
    </w:p>
    <w:p w14:paraId="2CADE946" w14:textId="77777777" w:rsidR="00D04B46" w:rsidRDefault="00D04B46" w:rsidP="00FD0250">
      <w:pPr>
        <w:spacing w:after="0" w:line="360" w:lineRule="auto"/>
        <w:rPr>
          <w:rFonts w:ascii="Arial" w:eastAsia="Arial" w:hAnsi="Arial" w:cs="Arial"/>
          <w:b/>
        </w:rPr>
      </w:pPr>
    </w:p>
    <w:p w14:paraId="1A1D1F37" w14:textId="77777777" w:rsidR="00D04B46" w:rsidDel="00162BD4" w:rsidRDefault="00D04B46" w:rsidP="00FD0250">
      <w:pPr>
        <w:spacing w:after="0" w:line="360" w:lineRule="auto"/>
        <w:rPr>
          <w:del w:id="4" w:author="Tobias Mueller" w:date="2022-08-12T08:13:00Z"/>
          <w:rFonts w:ascii="Arial" w:eastAsia="Arial" w:hAnsi="Arial" w:cs="Arial"/>
          <w:b/>
        </w:rPr>
      </w:pPr>
    </w:p>
    <w:p w14:paraId="5E04361D" w14:textId="77777777" w:rsidR="00D04B46" w:rsidRDefault="00D04B46" w:rsidP="00FD0250">
      <w:pPr>
        <w:spacing w:after="0" w:line="360" w:lineRule="auto"/>
        <w:rPr>
          <w:rFonts w:ascii="Arial" w:eastAsia="Arial" w:hAnsi="Arial" w:cs="Arial"/>
          <w:b/>
        </w:rPr>
      </w:pPr>
    </w:p>
    <w:p w14:paraId="10A4EF18" w14:textId="1DD0601F" w:rsidR="00A77B4D" w:rsidRDefault="00B43301" w:rsidP="00FD0250">
      <w:pPr>
        <w:spacing w:after="0" w:line="360" w:lineRule="auto"/>
        <w:rPr>
          <w:rFonts w:ascii="Arial" w:eastAsia="Arial" w:hAnsi="Arial" w:cs="Arial"/>
          <w:b/>
          <w:bCs/>
        </w:rPr>
      </w:pPr>
      <w:r w:rsidRPr="00DB55B1">
        <w:rPr>
          <w:rFonts w:ascii="Arial" w:eastAsia="Arial" w:hAnsi="Arial" w:cs="Arial"/>
          <w:b/>
        </w:rPr>
        <w:t xml:space="preserve">Title: </w:t>
      </w:r>
      <w:r w:rsidR="00A77B4D" w:rsidRPr="00DB55B1">
        <w:rPr>
          <w:rFonts w:ascii="Arial" w:eastAsia="Arial" w:hAnsi="Arial" w:cs="Arial"/>
          <w:b/>
          <w:bCs/>
        </w:rPr>
        <w:t xml:space="preserve">Nectar compounds impact </w:t>
      </w:r>
      <w:r w:rsidR="005829C0" w:rsidRPr="00DB55B1">
        <w:rPr>
          <w:rFonts w:ascii="Arial" w:eastAsia="Arial" w:hAnsi="Arial" w:cs="Arial"/>
          <w:b/>
          <w:bCs/>
        </w:rPr>
        <w:t>bacterial and fungal growth</w:t>
      </w:r>
      <w:r w:rsidR="00A77B4D" w:rsidRPr="00DB55B1">
        <w:rPr>
          <w:rFonts w:ascii="Arial" w:eastAsia="Arial" w:hAnsi="Arial" w:cs="Arial"/>
          <w:b/>
          <w:bCs/>
        </w:rPr>
        <w:t xml:space="preserve"> and shift community dynamics</w:t>
      </w:r>
      <w:r w:rsidR="00A97E1A">
        <w:rPr>
          <w:rFonts w:ascii="Arial" w:eastAsia="Arial" w:hAnsi="Arial" w:cs="Arial"/>
          <w:b/>
          <w:bCs/>
        </w:rPr>
        <w:t xml:space="preserve"> in a nectar analog</w:t>
      </w:r>
    </w:p>
    <w:p w14:paraId="2B119807" w14:textId="77777777" w:rsidR="007050B9" w:rsidRPr="00DB55B1" w:rsidRDefault="007050B9" w:rsidP="00FD0250">
      <w:pPr>
        <w:spacing w:after="0" w:line="360" w:lineRule="auto"/>
        <w:rPr>
          <w:rFonts w:ascii="Arial" w:eastAsia="Arial" w:hAnsi="Arial" w:cs="Arial"/>
        </w:rPr>
      </w:pPr>
    </w:p>
    <w:p w14:paraId="00000009" w14:textId="7BC38343" w:rsidR="00682FF2" w:rsidRDefault="007050B9" w:rsidP="00FD0250">
      <w:pPr>
        <w:spacing w:after="0" w:line="360" w:lineRule="auto"/>
        <w:rPr>
          <w:rFonts w:ascii="Arial" w:eastAsia="Arial" w:hAnsi="Arial" w:cs="Arial"/>
          <w:b/>
          <w:bCs/>
        </w:rPr>
      </w:pPr>
      <w:r w:rsidRPr="007050B9">
        <w:rPr>
          <w:rFonts w:ascii="Arial" w:eastAsia="Arial" w:hAnsi="Arial" w:cs="Arial"/>
          <w:b/>
          <w:bCs/>
        </w:rPr>
        <w:t>Running head:</w:t>
      </w:r>
      <w:r>
        <w:rPr>
          <w:rFonts w:ascii="Arial" w:eastAsia="Arial" w:hAnsi="Arial" w:cs="Arial"/>
          <w:b/>
          <w:bCs/>
        </w:rPr>
        <w:t xml:space="preserve"> NECTAR COMPOUNDS IMPACT GROWTH AND SHIFT COMMUNITY</w:t>
      </w:r>
    </w:p>
    <w:p w14:paraId="048E853A" w14:textId="77777777" w:rsidR="007050B9" w:rsidRPr="007050B9" w:rsidRDefault="007050B9" w:rsidP="00FD0250">
      <w:pPr>
        <w:spacing w:after="0" w:line="360" w:lineRule="auto"/>
        <w:rPr>
          <w:rFonts w:ascii="Arial" w:eastAsia="Arial" w:hAnsi="Arial" w:cs="Arial"/>
          <w:b/>
          <w:bCs/>
        </w:rPr>
      </w:pPr>
    </w:p>
    <w:p w14:paraId="0000000A" w14:textId="17B07580" w:rsidR="00682FF2" w:rsidRPr="00DB55B1" w:rsidRDefault="00B43301" w:rsidP="00FD0250">
      <w:pPr>
        <w:spacing w:after="0" w:line="360" w:lineRule="auto"/>
        <w:rPr>
          <w:rFonts w:ascii="Arial" w:eastAsia="Arial" w:hAnsi="Arial" w:cs="Arial"/>
        </w:rPr>
      </w:pPr>
      <w:r w:rsidRPr="00DB55B1">
        <w:rPr>
          <w:rFonts w:ascii="Arial" w:eastAsia="Arial" w:hAnsi="Arial" w:cs="Arial"/>
          <w:b/>
        </w:rPr>
        <w:t>Authors</w:t>
      </w:r>
      <w:r w:rsidRPr="00DB55B1">
        <w:rPr>
          <w:rFonts w:ascii="Arial" w:eastAsia="Arial" w:hAnsi="Arial" w:cs="Arial"/>
        </w:rPr>
        <w:t xml:space="preserve">: Tobias G. </w:t>
      </w:r>
      <w:proofErr w:type="gramStart"/>
      <w:r w:rsidRPr="00DB55B1">
        <w:rPr>
          <w:rFonts w:ascii="Arial" w:eastAsia="Arial" w:hAnsi="Arial" w:cs="Arial"/>
        </w:rPr>
        <w:t>Mueller</w:t>
      </w:r>
      <w:r w:rsidRPr="00DB55B1">
        <w:rPr>
          <w:rFonts w:ascii="Arial" w:eastAsia="Arial" w:hAnsi="Arial" w:cs="Arial"/>
          <w:vertAlign w:val="superscript"/>
        </w:rPr>
        <w:t>[</w:t>
      </w:r>
      <w:proofErr w:type="gramEnd"/>
      <w:r w:rsidRPr="00DB55B1">
        <w:rPr>
          <w:rFonts w:ascii="Arial" w:eastAsia="Arial" w:hAnsi="Arial" w:cs="Arial"/>
          <w:vertAlign w:val="superscript"/>
        </w:rPr>
        <w:t>1][2]</w:t>
      </w:r>
      <w:r w:rsidRPr="00DB55B1">
        <w:rPr>
          <w:rFonts w:ascii="Arial" w:eastAsia="Arial" w:hAnsi="Arial" w:cs="Arial"/>
        </w:rPr>
        <w:t>*, Jacob S. Francis</w:t>
      </w:r>
      <w:r w:rsidRPr="00DB55B1">
        <w:rPr>
          <w:rFonts w:ascii="Arial" w:eastAsia="Arial" w:hAnsi="Arial" w:cs="Arial"/>
          <w:vertAlign w:val="superscript"/>
        </w:rPr>
        <w:t>[1]</w:t>
      </w:r>
      <w:r w:rsidRPr="00DB55B1">
        <w:rPr>
          <w:rFonts w:ascii="Arial" w:eastAsia="Arial" w:hAnsi="Arial" w:cs="Arial"/>
        </w:rPr>
        <w:t>, Rachel L. Vannette</w:t>
      </w:r>
      <w:r w:rsidRPr="00DB55B1">
        <w:rPr>
          <w:rFonts w:ascii="Arial" w:eastAsia="Arial" w:hAnsi="Arial" w:cs="Arial"/>
          <w:vertAlign w:val="superscript"/>
        </w:rPr>
        <w:t>[1]</w:t>
      </w:r>
    </w:p>
    <w:p w14:paraId="0000000B" w14:textId="77777777" w:rsidR="00682FF2" w:rsidRPr="00DB55B1" w:rsidRDefault="00682FF2" w:rsidP="00FD0250">
      <w:pPr>
        <w:spacing w:after="0" w:line="360" w:lineRule="auto"/>
        <w:rPr>
          <w:rFonts w:ascii="Arial" w:eastAsia="Arial" w:hAnsi="Arial" w:cs="Arial"/>
        </w:rPr>
      </w:pPr>
    </w:p>
    <w:p w14:paraId="0000000C" w14:textId="433EE682" w:rsidR="00682FF2" w:rsidRPr="00DB55B1" w:rsidRDefault="00B43301" w:rsidP="00FD0250">
      <w:pPr>
        <w:spacing w:after="0" w:line="360" w:lineRule="auto"/>
        <w:rPr>
          <w:rFonts w:ascii="Arial" w:eastAsia="Arial" w:hAnsi="Arial" w:cs="Arial"/>
        </w:rPr>
      </w:pPr>
      <w:r w:rsidRPr="00DB55B1">
        <w:rPr>
          <w:rFonts w:ascii="Arial" w:eastAsia="Arial" w:hAnsi="Arial" w:cs="Arial"/>
        </w:rPr>
        <w:t>[1] Department of Entomology and Nematology, University of California, Davis</w:t>
      </w:r>
      <w:r w:rsidR="003E3E7C" w:rsidRPr="00DB55B1">
        <w:rPr>
          <w:rFonts w:ascii="Arial" w:eastAsia="Arial" w:hAnsi="Arial" w:cs="Arial"/>
        </w:rPr>
        <w:t>, Davis, CA, USA</w:t>
      </w:r>
    </w:p>
    <w:p w14:paraId="0000000E" w14:textId="5E23F555" w:rsidR="00682FF2" w:rsidRPr="00DB55B1" w:rsidRDefault="00B43301" w:rsidP="00FD0250">
      <w:pPr>
        <w:spacing w:after="0" w:line="360" w:lineRule="auto"/>
        <w:rPr>
          <w:rFonts w:ascii="Arial" w:eastAsia="Arial" w:hAnsi="Arial" w:cs="Arial"/>
          <w:b/>
        </w:rPr>
      </w:pPr>
      <w:r w:rsidRPr="00DB55B1">
        <w:rPr>
          <w:rFonts w:ascii="Arial" w:eastAsia="Arial" w:hAnsi="Arial" w:cs="Arial"/>
        </w:rPr>
        <w:t>[2] Department of Entomology, Cornell University</w:t>
      </w:r>
      <w:r w:rsidR="003E3E7C" w:rsidRPr="00DB55B1">
        <w:rPr>
          <w:rFonts w:ascii="Arial" w:eastAsia="Arial" w:hAnsi="Arial" w:cs="Arial"/>
        </w:rPr>
        <w:t>, Ithaca, NY, USA</w:t>
      </w:r>
    </w:p>
    <w:p w14:paraId="2E9AE888" w14:textId="77777777" w:rsidR="00B827BE" w:rsidRDefault="00B827BE" w:rsidP="00FD0250">
      <w:pPr>
        <w:spacing w:after="0" w:line="360" w:lineRule="auto"/>
        <w:rPr>
          <w:rFonts w:ascii="Arial" w:eastAsia="Arial" w:hAnsi="Arial" w:cs="Arial"/>
        </w:rPr>
      </w:pPr>
    </w:p>
    <w:p w14:paraId="7AEBCDB2" w14:textId="2D1D8461" w:rsidR="00364294" w:rsidRPr="00DB55B1" w:rsidRDefault="00364294" w:rsidP="00FD0250">
      <w:pPr>
        <w:spacing w:after="0" w:line="360" w:lineRule="auto"/>
        <w:rPr>
          <w:rFonts w:ascii="Arial" w:eastAsia="Arial" w:hAnsi="Arial" w:cs="Arial"/>
        </w:rPr>
      </w:pPr>
      <w:r w:rsidRPr="00DB55B1">
        <w:rPr>
          <w:rFonts w:ascii="Arial" w:eastAsia="Arial" w:hAnsi="Arial" w:cs="Arial"/>
        </w:rPr>
        <w:t>* Corresponding author</w:t>
      </w:r>
      <w:r w:rsidR="00DB55B1" w:rsidRPr="00DB55B1">
        <w:rPr>
          <w:rFonts w:ascii="Arial" w:eastAsia="Arial" w:hAnsi="Arial" w:cs="Arial"/>
        </w:rPr>
        <w:t>;</w:t>
      </w:r>
      <w:r w:rsidRPr="00DB55B1">
        <w:rPr>
          <w:rFonts w:ascii="Arial" w:eastAsia="Arial" w:hAnsi="Arial" w:cs="Arial"/>
        </w:rPr>
        <w:t xml:space="preserve"> email: </w:t>
      </w:r>
      <w:hyperlink r:id="rId9" w:history="1">
        <w:r w:rsidR="00B827BE" w:rsidRPr="002577DC">
          <w:rPr>
            <w:rStyle w:val="Hyperlink"/>
            <w:rFonts w:ascii="Arial" w:eastAsia="Arial" w:hAnsi="Arial" w:cs="Arial"/>
          </w:rPr>
          <w:t>tm524@cornell.edu</w:t>
        </w:r>
      </w:hyperlink>
      <w:r w:rsidR="00B827BE">
        <w:rPr>
          <w:rFonts w:ascii="Arial" w:eastAsia="Arial" w:hAnsi="Arial" w:cs="Arial"/>
        </w:rPr>
        <w:t xml:space="preserve">, </w:t>
      </w:r>
      <w:r w:rsidR="004F762E">
        <w:rPr>
          <w:rFonts w:ascii="Arial" w:eastAsia="Arial" w:hAnsi="Arial" w:cs="Arial"/>
        </w:rPr>
        <w:t xml:space="preserve">(+1) </w:t>
      </w:r>
      <w:r w:rsidR="00B827BE">
        <w:rPr>
          <w:rFonts w:ascii="Arial" w:eastAsia="Arial" w:hAnsi="Arial" w:cs="Arial"/>
        </w:rPr>
        <w:t xml:space="preserve">512-992-7688, </w:t>
      </w:r>
      <w:r w:rsidR="004F762E">
        <w:rPr>
          <w:rFonts w:ascii="Arial" w:eastAsia="Arial" w:hAnsi="Arial" w:cs="Arial"/>
        </w:rPr>
        <w:t>4124</w:t>
      </w:r>
      <w:r w:rsidR="00B827BE">
        <w:rPr>
          <w:rFonts w:ascii="Arial" w:eastAsia="Arial" w:hAnsi="Arial" w:cs="Arial"/>
        </w:rPr>
        <w:t xml:space="preserve"> Comstock Hall, Cornell University, Ithaca, NY, 14850</w:t>
      </w:r>
    </w:p>
    <w:p w14:paraId="244FC437" w14:textId="77777777" w:rsidR="00364294" w:rsidRPr="00DB55B1" w:rsidRDefault="00364294" w:rsidP="00FD0250">
      <w:pPr>
        <w:spacing w:after="0" w:line="360" w:lineRule="auto"/>
        <w:rPr>
          <w:rFonts w:ascii="Arial" w:eastAsia="Arial" w:hAnsi="Arial" w:cs="Arial"/>
        </w:rPr>
      </w:pPr>
    </w:p>
    <w:p w14:paraId="0000000F"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u w:val="single"/>
        </w:rPr>
        <w:t>ORCID ID: </w:t>
      </w:r>
    </w:p>
    <w:p w14:paraId="00000010"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6127-3091 (TM)</w:t>
      </w:r>
    </w:p>
    <w:p w14:paraId="00000011"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3534-3113 (JSF)</w:t>
      </w:r>
    </w:p>
    <w:p w14:paraId="00000012"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0447-3468 (RLV)</w:t>
      </w:r>
    </w:p>
    <w:p w14:paraId="348B1CF2" w14:textId="77777777" w:rsidR="006A6C1B" w:rsidRPr="00DB55B1" w:rsidRDefault="006A6C1B" w:rsidP="00FD0250">
      <w:pPr>
        <w:pBdr>
          <w:top w:val="nil"/>
          <w:left w:val="nil"/>
          <w:bottom w:val="nil"/>
          <w:right w:val="nil"/>
          <w:between w:val="nil"/>
        </w:pBdr>
        <w:spacing w:after="0" w:line="360" w:lineRule="auto"/>
        <w:rPr>
          <w:rFonts w:ascii="Arial" w:eastAsia="Arial" w:hAnsi="Arial" w:cs="Arial"/>
          <w:u w:val="single"/>
        </w:rPr>
      </w:pPr>
    </w:p>
    <w:p w14:paraId="529AFD7A" w14:textId="77777777" w:rsidR="009D705F" w:rsidRDefault="005829C0" w:rsidP="00FD0250">
      <w:pPr>
        <w:spacing w:after="240" w:line="360" w:lineRule="auto"/>
        <w:rPr>
          <w:rFonts w:ascii="Arial" w:eastAsia="Arial" w:hAnsi="Arial" w:cs="Arial"/>
        </w:rPr>
      </w:pPr>
      <w:r w:rsidRPr="009D705F">
        <w:rPr>
          <w:rFonts w:ascii="Arial" w:eastAsia="Arial" w:hAnsi="Arial" w:cs="Arial"/>
          <w:bCs/>
          <w:u w:val="single"/>
        </w:rPr>
        <w:t>Keywords</w:t>
      </w:r>
      <w:r w:rsidRPr="00DB55B1">
        <w:rPr>
          <w:rFonts w:ascii="Arial" w:eastAsia="Arial" w:hAnsi="Arial" w:cs="Arial"/>
        </w:rPr>
        <w:t xml:space="preserve">: </w:t>
      </w:r>
    </w:p>
    <w:p w14:paraId="3EE72AB3" w14:textId="68D60AE4" w:rsidR="009308A8" w:rsidRPr="000112D5" w:rsidRDefault="005829C0" w:rsidP="000112D5">
      <w:pPr>
        <w:spacing w:after="240" w:line="360" w:lineRule="auto"/>
        <w:rPr>
          <w:rFonts w:ascii="Arial" w:eastAsia="Arial" w:hAnsi="Arial" w:cs="Arial"/>
        </w:rPr>
      </w:pPr>
      <w:r w:rsidRPr="00DB55B1">
        <w:rPr>
          <w:rFonts w:ascii="Arial" w:eastAsia="Arial" w:hAnsi="Arial" w:cs="Arial"/>
        </w:rPr>
        <w:t>nectar chemistry, floral microbiome, floral reward, secondary metabolite, plant defense</w:t>
      </w:r>
    </w:p>
    <w:p w14:paraId="0F034971" w14:textId="77777777" w:rsidR="009308A8" w:rsidRDefault="009308A8" w:rsidP="00FD0250">
      <w:pPr>
        <w:spacing w:after="0" w:line="360" w:lineRule="auto"/>
        <w:rPr>
          <w:color w:val="2F5496" w:themeColor="accent1" w:themeShade="BF"/>
        </w:rPr>
      </w:pPr>
    </w:p>
    <w:p w14:paraId="31553922" w14:textId="77777777" w:rsidR="00252471" w:rsidRPr="00252471" w:rsidRDefault="00252471" w:rsidP="00FD0250">
      <w:pPr>
        <w:spacing w:after="0" w:line="360" w:lineRule="auto"/>
        <w:rPr>
          <w:rFonts w:ascii="Arial" w:eastAsia="Arial" w:hAnsi="Arial" w:cs="Arial"/>
          <w:b/>
          <w:bCs/>
          <w:shd w:val="clear" w:color="auto" w:fill="FDFDFD"/>
        </w:rPr>
      </w:pPr>
      <w:r w:rsidRPr="00252471">
        <w:rPr>
          <w:rFonts w:ascii="Arial" w:eastAsia="Arial" w:hAnsi="Arial" w:cs="Arial"/>
          <w:b/>
          <w:bCs/>
          <w:shd w:val="clear" w:color="auto" w:fill="FDFDFD"/>
        </w:rPr>
        <w:t>Originality-significance statement</w:t>
      </w:r>
    </w:p>
    <w:p w14:paraId="4D42DB0C" w14:textId="389E576A" w:rsidR="00135AF1" w:rsidRPr="000B3BEA" w:rsidRDefault="005F6C86" w:rsidP="00FD0250">
      <w:pPr>
        <w:spacing w:after="0" w:line="360" w:lineRule="auto"/>
        <w:rPr>
          <w:color w:val="2F5496" w:themeColor="accent1" w:themeShade="BF"/>
        </w:rPr>
      </w:pPr>
      <w:r>
        <w:rPr>
          <w:rFonts w:ascii="Arial" w:eastAsia="Arial" w:hAnsi="Arial" w:cs="Arial"/>
          <w:shd w:val="clear" w:color="auto" w:fill="FDFDFD"/>
        </w:rPr>
        <w:t xml:space="preserve">We examine the hypothesis that filtering due to inhospitable nectar chemistry is a main driver of the low diversity of microbes found in floral nectar. </w:t>
      </w:r>
      <w:r w:rsidR="009308A8">
        <w:rPr>
          <w:rFonts w:ascii="Arial" w:eastAsia="Arial" w:hAnsi="Arial" w:cs="Arial"/>
          <w:shd w:val="clear" w:color="auto" w:fill="FDFDFD"/>
        </w:rPr>
        <w:t>This study is the first to</w:t>
      </w:r>
      <w:r w:rsidR="00252471">
        <w:rPr>
          <w:rFonts w:ascii="Arial" w:eastAsia="Arial" w:hAnsi="Arial" w:cs="Arial"/>
          <w:shd w:val="clear" w:color="auto" w:fill="FDFDFD"/>
        </w:rPr>
        <w:t xml:space="preserve"> broadly compare if </w:t>
      </w:r>
      <w:r w:rsidR="00252471" w:rsidRPr="00DB55B1">
        <w:rPr>
          <w:rFonts w:ascii="Arial" w:eastAsia="Arial" w:hAnsi="Arial" w:cs="Arial"/>
          <w:shd w:val="clear" w:color="auto" w:fill="FDFDFD"/>
        </w:rPr>
        <w:t>microbes, isolated from nectar and other habitats, vary in resistance</w:t>
      </w:r>
      <w:r w:rsidR="009308A8">
        <w:rPr>
          <w:rFonts w:ascii="Arial" w:eastAsia="Arial" w:hAnsi="Arial" w:cs="Arial"/>
          <w:shd w:val="clear" w:color="auto" w:fill="FDFDFD"/>
        </w:rPr>
        <w:t>, and therefor</w:t>
      </w:r>
      <w:r w:rsidR="00E276C8">
        <w:rPr>
          <w:rFonts w:ascii="Arial" w:eastAsia="Arial" w:hAnsi="Arial" w:cs="Arial"/>
          <w:shd w:val="clear" w:color="auto" w:fill="FDFDFD"/>
        </w:rPr>
        <w:t>e</w:t>
      </w:r>
      <w:r w:rsidR="009308A8">
        <w:rPr>
          <w:rFonts w:ascii="Arial" w:eastAsia="Arial" w:hAnsi="Arial" w:cs="Arial"/>
          <w:shd w:val="clear" w:color="auto" w:fill="FDFDFD"/>
        </w:rPr>
        <w:t xml:space="preserve"> colonizing ability,</w:t>
      </w:r>
      <w:r w:rsidR="00252471" w:rsidRPr="00DB55B1">
        <w:rPr>
          <w:rFonts w:ascii="Arial" w:eastAsia="Arial" w:hAnsi="Arial" w:cs="Arial"/>
          <w:shd w:val="clear" w:color="auto" w:fill="FDFDFD"/>
        </w:rPr>
        <w:t xml:space="preserve"> to a range of nectar </w:t>
      </w:r>
      <w:r w:rsidR="00252471">
        <w:rPr>
          <w:rFonts w:ascii="Arial" w:eastAsia="Arial" w:hAnsi="Arial" w:cs="Arial"/>
          <w:shd w:val="clear" w:color="auto" w:fill="FDFDFD"/>
        </w:rPr>
        <w:t xml:space="preserve">compounds </w:t>
      </w:r>
      <w:r w:rsidR="00252471" w:rsidRPr="00DB55B1">
        <w:rPr>
          <w:rFonts w:ascii="Arial" w:eastAsia="Arial" w:hAnsi="Arial" w:cs="Arial"/>
          <w:shd w:val="clear" w:color="auto" w:fill="FDFDFD"/>
        </w:rPr>
        <w:t>and if these compounds impact microbe-microbe interactions.</w:t>
      </w:r>
      <w:r w:rsidR="00252471">
        <w:rPr>
          <w:rFonts w:ascii="Arial" w:eastAsia="Arial" w:hAnsi="Arial" w:cs="Arial"/>
          <w:shd w:val="clear" w:color="auto" w:fill="FDFDFD"/>
        </w:rPr>
        <w:t xml:space="preserve"> </w:t>
      </w:r>
    </w:p>
    <w:p w14:paraId="05AF2872" w14:textId="474B49F8" w:rsidR="00135AF1" w:rsidRPr="00DB55B1" w:rsidRDefault="00135AF1" w:rsidP="00FD0250">
      <w:pPr>
        <w:spacing w:after="0" w:line="360" w:lineRule="auto"/>
        <w:rPr>
          <w:rFonts w:ascii="Arial" w:eastAsia="Arial" w:hAnsi="Arial" w:cs="Arial"/>
        </w:rPr>
      </w:pPr>
    </w:p>
    <w:p w14:paraId="00000015" w14:textId="45645617" w:rsidR="00682FF2" w:rsidRPr="00DB55B1" w:rsidRDefault="009308A8" w:rsidP="00FD0250">
      <w:pPr>
        <w:spacing w:after="0" w:line="360" w:lineRule="auto"/>
        <w:rPr>
          <w:rFonts w:ascii="Arial" w:eastAsia="Arial" w:hAnsi="Arial" w:cs="Arial"/>
        </w:rPr>
      </w:pPr>
      <w:r>
        <w:rPr>
          <w:rFonts w:ascii="Arial" w:eastAsia="Arial" w:hAnsi="Arial" w:cs="Arial"/>
          <w:b/>
          <w:color w:val="000000"/>
        </w:rPr>
        <w:lastRenderedPageBreak/>
        <w:t>Summary</w:t>
      </w:r>
    </w:p>
    <w:p w14:paraId="00000016" w14:textId="7DAA4D90"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Floral nectar is frequently colonized by </w:t>
      </w:r>
      <w:r w:rsidR="009C2632">
        <w:rPr>
          <w:rFonts w:ascii="Arial" w:eastAsia="Arial" w:hAnsi="Arial" w:cs="Arial"/>
          <w:color w:val="000000"/>
        </w:rPr>
        <w:t>microbes</w:t>
      </w:r>
      <w:r w:rsidRPr="00DB55B1">
        <w:rPr>
          <w:rFonts w:ascii="Arial" w:eastAsia="Arial" w:hAnsi="Arial" w:cs="Arial"/>
          <w:color w:val="000000"/>
        </w:rPr>
        <w:t>. However</w:t>
      </w:r>
      <w:r w:rsidR="009C2632">
        <w:rPr>
          <w:rFonts w:ascii="Arial" w:eastAsia="Arial" w:hAnsi="Arial" w:cs="Arial"/>
          <w:color w:val="000000"/>
        </w:rPr>
        <w:t>,</w:t>
      </w:r>
      <w:r w:rsidR="005829C0" w:rsidRPr="00DB55B1">
        <w:rPr>
          <w:rFonts w:ascii="Arial" w:eastAsia="Arial" w:hAnsi="Arial" w:cs="Arial"/>
          <w:color w:val="000000"/>
        </w:rPr>
        <w:t xml:space="preserve"> </w:t>
      </w:r>
      <w:r w:rsidRPr="00DB55B1">
        <w:rPr>
          <w:rFonts w:ascii="Arial" w:eastAsia="Arial" w:hAnsi="Arial" w:cs="Arial"/>
          <w:color w:val="000000"/>
        </w:rPr>
        <w:t xml:space="preserve">nectar microbial communities are typically </w:t>
      </w:r>
      <w:r w:rsidR="005829C0" w:rsidRPr="00DB55B1">
        <w:rPr>
          <w:rFonts w:ascii="Arial" w:eastAsia="Arial" w:hAnsi="Arial" w:cs="Arial"/>
          <w:color w:val="000000"/>
        </w:rPr>
        <w:t>species-poor</w:t>
      </w:r>
      <w:r w:rsidRPr="00DB55B1">
        <w:rPr>
          <w:rFonts w:ascii="Arial" w:eastAsia="Arial" w:hAnsi="Arial" w:cs="Arial"/>
          <w:color w:val="000000"/>
        </w:rPr>
        <w:t xml:space="preserve"> and dominated by few </w:t>
      </w:r>
      <w:r w:rsidR="005829C0" w:rsidRPr="00DB55B1">
        <w:rPr>
          <w:rFonts w:ascii="Arial" w:eastAsia="Arial" w:hAnsi="Arial" w:cs="Arial"/>
          <w:color w:val="000000"/>
        </w:rPr>
        <w:t xml:space="preserve">cosmopolitan </w:t>
      </w:r>
      <w:r w:rsidRPr="00DB55B1">
        <w:rPr>
          <w:rFonts w:ascii="Arial" w:eastAsia="Arial" w:hAnsi="Arial" w:cs="Arial"/>
          <w:color w:val="000000"/>
        </w:rPr>
        <w:t xml:space="preserve">genera. </w:t>
      </w:r>
      <w:r w:rsidR="005829C0" w:rsidRPr="00DB55B1">
        <w:rPr>
          <w:rFonts w:ascii="Arial" w:eastAsia="Arial" w:hAnsi="Arial" w:cs="Arial"/>
          <w:color w:val="000000"/>
        </w:rPr>
        <w:t>O</w:t>
      </w:r>
      <w:r w:rsidR="00B120CB" w:rsidRPr="00DB55B1">
        <w:rPr>
          <w:rFonts w:ascii="Arial" w:eastAsia="Arial" w:hAnsi="Arial" w:cs="Arial"/>
          <w:color w:val="000000"/>
        </w:rPr>
        <w:t xml:space="preserve">ne hypothesis </w:t>
      </w:r>
      <w:r w:rsidRPr="00DB55B1">
        <w:rPr>
          <w:rFonts w:ascii="Arial" w:eastAsia="Arial" w:hAnsi="Arial" w:cs="Arial"/>
          <w:color w:val="000000"/>
        </w:rPr>
        <w:t xml:space="preserve">is </w:t>
      </w:r>
      <w:r w:rsidRPr="00DB55B1">
        <w:rPr>
          <w:rFonts w:ascii="Arial" w:eastAsia="Arial" w:hAnsi="Arial" w:cs="Arial"/>
          <w:color w:val="202122"/>
        </w:rPr>
        <w:t xml:space="preserve">that nectar </w:t>
      </w:r>
      <w:r w:rsidR="005829C0" w:rsidRPr="00DB55B1">
        <w:rPr>
          <w:rFonts w:ascii="Arial" w:eastAsia="Arial" w:hAnsi="Arial" w:cs="Arial"/>
          <w:color w:val="202122"/>
        </w:rPr>
        <w:t xml:space="preserve">constituents </w:t>
      </w:r>
      <w:r w:rsidR="003E4C9F">
        <w:rPr>
          <w:rFonts w:ascii="Arial" w:eastAsia="Arial" w:hAnsi="Arial" w:cs="Arial"/>
          <w:color w:val="202122"/>
        </w:rPr>
        <w:t xml:space="preserve">may act as </w:t>
      </w:r>
      <w:r w:rsidRPr="00DB55B1">
        <w:rPr>
          <w:rFonts w:ascii="Arial" w:eastAsia="Arial" w:hAnsi="Arial" w:cs="Arial"/>
          <w:color w:val="202122"/>
        </w:rPr>
        <w:t>environmental filter</w:t>
      </w:r>
      <w:r w:rsidR="003E4C9F">
        <w:rPr>
          <w:rFonts w:ascii="Arial" w:eastAsia="Arial" w:hAnsi="Arial" w:cs="Arial"/>
          <w:color w:val="202122"/>
        </w:rPr>
        <w:t>s</w:t>
      </w:r>
      <w:r w:rsidRPr="00DB55B1">
        <w:rPr>
          <w:rFonts w:ascii="Arial" w:eastAsia="Arial" w:hAnsi="Arial" w:cs="Arial"/>
          <w:color w:val="202122"/>
        </w:rPr>
        <w:t>.</w:t>
      </w:r>
      <w:r w:rsidR="009C2632">
        <w:rPr>
          <w:rFonts w:ascii="Arial" w:eastAsia="Arial" w:hAnsi="Arial" w:cs="Arial"/>
          <w:color w:val="202122"/>
        </w:rPr>
        <w:t xml:space="preserve"> </w:t>
      </w:r>
      <w:r w:rsidR="000B3BEA">
        <w:rPr>
          <w:rFonts w:ascii="Arial" w:eastAsia="Arial" w:hAnsi="Arial" w:cs="Arial"/>
          <w:color w:val="000000"/>
        </w:rPr>
        <w:t>We</w:t>
      </w:r>
      <w:r w:rsidRPr="00DB55B1">
        <w:rPr>
          <w:rFonts w:ascii="Arial" w:eastAsia="Arial" w:hAnsi="Arial" w:cs="Arial"/>
          <w:color w:val="000000"/>
        </w:rPr>
        <w:t xml:space="preserve"> </w:t>
      </w:r>
      <w:r w:rsidRPr="00DB55B1">
        <w:rPr>
          <w:rFonts w:ascii="Arial" w:eastAsia="Arial" w:hAnsi="Arial" w:cs="Arial"/>
        </w:rPr>
        <w:t xml:space="preserve">tested how </w:t>
      </w:r>
      <w:r w:rsidR="00893E1B" w:rsidRPr="00DB55B1">
        <w:rPr>
          <w:rFonts w:ascii="Arial" w:eastAsia="Arial" w:hAnsi="Arial" w:cs="Arial"/>
        </w:rPr>
        <w:t>five</w:t>
      </w:r>
      <w:r w:rsidRPr="00DB55B1">
        <w:rPr>
          <w:rFonts w:ascii="Arial" w:eastAsia="Arial" w:hAnsi="Arial" w:cs="Arial"/>
        </w:rPr>
        <w:t xml:space="preserve"> non-sugar nectar compounds</w:t>
      </w:r>
      <w:r w:rsidR="003F20B1" w:rsidRPr="00DB55B1">
        <w:rPr>
          <w:rFonts w:ascii="Arial" w:eastAsia="Arial" w:hAnsi="Arial" w:cs="Arial"/>
        </w:rPr>
        <w:t xml:space="preserve"> as well as elevated sugar</w:t>
      </w:r>
      <w:r w:rsidRPr="00DB55B1">
        <w:rPr>
          <w:rFonts w:ascii="Arial" w:eastAsia="Arial" w:hAnsi="Arial" w:cs="Arial"/>
        </w:rPr>
        <w:t xml:space="preserve"> impacted the growth of 12 fungal and bacterial species isolated from </w:t>
      </w:r>
      <w:r w:rsidR="009C2632">
        <w:rPr>
          <w:rFonts w:ascii="Arial" w:eastAsia="Arial" w:hAnsi="Arial" w:cs="Arial"/>
        </w:rPr>
        <w:t>nectar</w:t>
      </w:r>
      <w:r w:rsidRPr="00DB55B1">
        <w:rPr>
          <w:rFonts w:ascii="Arial" w:eastAsia="Arial" w:hAnsi="Arial" w:cs="Arial"/>
        </w:rPr>
        <w:t>, pollinators, and the environme</w:t>
      </w:r>
      <w:r w:rsidRPr="00DB55B1">
        <w:rPr>
          <w:rFonts w:ascii="Arial" w:eastAsia="Arial" w:hAnsi="Arial" w:cs="Arial"/>
          <w:color w:val="202122"/>
        </w:rPr>
        <w:t>nt.</w:t>
      </w:r>
      <w:r w:rsidR="002C7232">
        <w:rPr>
          <w:rFonts w:ascii="Arial" w:eastAsia="Arial" w:hAnsi="Arial" w:cs="Arial"/>
          <w:color w:val="202122"/>
        </w:rPr>
        <w:t xml:space="preserve"> We hypothesized that nectar isolated microbes would have the least growth suppression.</w:t>
      </w:r>
      <w:r w:rsidR="000B3BEA">
        <w:rPr>
          <w:rFonts w:ascii="Arial" w:eastAsia="Arial" w:hAnsi="Arial" w:cs="Arial"/>
          <w:color w:val="202122"/>
        </w:rPr>
        <w:t xml:space="preserve"> </w:t>
      </w:r>
      <w:r w:rsidR="00B120CB" w:rsidRPr="00DB55B1">
        <w:rPr>
          <w:rFonts w:ascii="Arial" w:eastAsia="Arial" w:hAnsi="Arial" w:cs="Arial"/>
          <w:color w:val="202122"/>
        </w:rPr>
        <w:t>Additionally, t</w:t>
      </w:r>
      <w:r w:rsidRPr="00DB55B1">
        <w:rPr>
          <w:rFonts w:ascii="Arial" w:eastAsia="Arial" w:hAnsi="Arial" w:cs="Arial"/>
          <w:color w:val="202122"/>
        </w:rPr>
        <w:t xml:space="preserve">o test if nectar compounds could affect the outcome of </w:t>
      </w:r>
      <w:r w:rsidR="002C2B10" w:rsidRPr="00DB55B1">
        <w:rPr>
          <w:rFonts w:ascii="Arial" w:eastAsia="Arial" w:hAnsi="Arial" w:cs="Arial"/>
          <w:color w:val="202122"/>
        </w:rPr>
        <w:t>competition</w:t>
      </w:r>
      <w:r w:rsidR="00B120CB" w:rsidRPr="00DB55B1">
        <w:rPr>
          <w:rFonts w:ascii="Arial" w:eastAsia="Arial" w:hAnsi="Arial" w:cs="Arial"/>
          <w:color w:val="202122"/>
        </w:rPr>
        <w:t xml:space="preserve"> </w:t>
      </w:r>
      <w:r w:rsidR="003E4C9F">
        <w:rPr>
          <w:rFonts w:ascii="Arial" w:eastAsia="Arial" w:hAnsi="Arial" w:cs="Arial"/>
          <w:color w:val="202122"/>
        </w:rPr>
        <w:t>between</w:t>
      </w:r>
      <w:r w:rsidR="00B120CB" w:rsidRPr="00DB55B1">
        <w:rPr>
          <w:rFonts w:ascii="Arial" w:eastAsia="Arial" w:hAnsi="Arial" w:cs="Arial"/>
          <w:color w:val="202122"/>
        </w:rPr>
        <w:t xml:space="preserve"> microb</w:t>
      </w:r>
      <w:r w:rsidR="003E4C9F">
        <w:rPr>
          <w:rFonts w:ascii="Arial" w:eastAsia="Arial" w:hAnsi="Arial" w:cs="Arial"/>
          <w:color w:val="202122"/>
        </w:rPr>
        <w:t>es</w:t>
      </w:r>
      <w:r w:rsidR="002C2B10" w:rsidRPr="00DB55B1">
        <w:rPr>
          <w:rFonts w:ascii="Arial" w:eastAsia="Arial" w:hAnsi="Arial" w:cs="Arial"/>
          <w:color w:val="202122"/>
        </w:rPr>
        <w:t>,</w:t>
      </w:r>
      <w:r w:rsidRPr="00DB55B1">
        <w:rPr>
          <w:rFonts w:ascii="Arial" w:eastAsia="Arial" w:hAnsi="Arial" w:cs="Arial"/>
          <w:color w:val="202122"/>
        </w:rPr>
        <w:t xml:space="preserve"> we grew a subset of microbes in co-culture across a subset of treatments.</w:t>
      </w:r>
    </w:p>
    <w:p w14:paraId="00000017" w14:textId="77777777" w:rsidR="00682FF2" w:rsidRPr="00DB55B1" w:rsidRDefault="00682FF2" w:rsidP="00FD0250">
      <w:pPr>
        <w:spacing w:after="0" w:line="360" w:lineRule="auto"/>
        <w:rPr>
          <w:rFonts w:ascii="Arial" w:eastAsia="Arial" w:hAnsi="Arial" w:cs="Arial"/>
        </w:rPr>
      </w:pPr>
    </w:p>
    <w:p w14:paraId="00000018" w14:textId="257AA75D" w:rsidR="00682FF2" w:rsidRDefault="00B43301" w:rsidP="00FD0250">
      <w:pPr>
        <w:spacing w:after="0" w:line="360" w:lineRule="auto"/>
        <w:rPr>
          <w:rFonts w:ascii="Arial" w:eastAsia="Arial" w:hAnsi="Arial" w:cs="Arial"/>
          <w:color w:val="000000"/>
          <w:shd w:val="clear" w:color="auto" w:fill="FDFDFD"/>
        </w:rPr>
      </w:pPr>
      <w:r w:rsidRPr="00DB55B1">
        <w:rPr>
          <w:rFonts w:ascii="Arial" w:eastAsia="Arial" w:hAnsi="Arial" w:cs="Arial"/>
          <w:color w:val="000000"/>
        </w:rPr>
        <w:t>We found that some compounds such as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xml:space="preserve"> suppressed microbial growth across many but not all microbes tested. Other </w:t>
      </w:r>
      <w:r w:rsidRPr="00DB55B1">
        <w:rPr>
          <w:rFonts w:ascii="Arial" w:eastAsia="Arial" w:hAnsi="Arial" w:cs="Arial"/>
        </w:rPr>
        <w:t xml:space="preserve">compounds were more specialized in the microbes they impacted. </w:t>
      </w:r>
      <w:r w:rsidRPr="00DB55B1">
        <w:rPr>
          <w:rFonts w:ascii="Arial" w:eastAsia="Arial" w:hAnsi="Arial" w:cs="Arial"/>
          <w:color w:val="000000"/>
        </w:rPr>
        <w:t>As hypothesized, the nectar specialist</w:t>
      </w:r>
      <w:r w:rsidR="000F1477">
        <w:rPr>
          <w:rFonts w:ascii="Arial" w:eastAsia="Arial" w:hAnsi="Arial" w:cs="Arial"/>
          <w:color w:val="000000"/>
        </w:rPr>
        <w:t xml:space="preserve"> </w:t>
      </w:r>
      <w:r w:rsidR="000F1477" w:rsidRPr="000B3BEA">
        <w:rPr>
          <w:rFonts w:ascii="Arial" w:eastAsia="Arial" w:hAnsi="Arial" w:cs="Arial"/>
          <w:color w:val="000000" w:themeColor="text1"/>
        </w:rPr>
        <w:t>yeast</w:t>
      </w:r>
      <w:r w:rsidRPr="000B3BEA">
        <w:rPr>
          <w:rFonts w:ascii="Arial" w:eastAsia="Arial" w:hAnsi="Arial" w:cs="Arial"/>
          <w:color w:val="000000" w:themeColor="text1"/>
        </w:rPr>
        <w:t xml:space="preserve"> </w:t>
      </w:r>
      <w:proofErr w:type="spellStart"/>
      <w:r w:rsidRPr="00DB55B1">
        <w:rPr>
          <w:rFonts w:ascii="Arial" w:eastAsia="Arial" w:hAnsi="Arial" w:cs="Arial"/>
          <w:i/>
          <w:color w:val="000000"/>
        </w:rPr>
        <w:t>Met</w:t>
      </w:r>
      <w:r w:rsidRPr="00DB55B1">
        <w:rPr>
          <w:rFonts w:ascii="Arial" w:eastAsia="Arial" w:hAnsi="Arial" w:cs="Arial"/>
          <w:i/>
        </w:rPr>
        <w:t>schnikowi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eukaufii</w:t>
      </w:r>
      <w:proofErr w:type="spellEnd"/>
      <w:r w:rsidRPr="00DB55B1">
        <w:rPr>
          <w:rFonts w:ascii="Arial" w:eastAsia="Arial" w:hAnsi="Arial" w:cs="Arial"/>
          <w:color w:val="000000"/>
        </w:rPr>
        <w:t xml:space="preserve"> was unaffected by most nectar compounds assayed. However, many non-nectar specialist microbes remained unaffected by </w:t>
      </w:r>
      <w:r w:rsidR="002C7232">
        <w:rPr>
          <w:rFonts w:ascii="Arial" w:eastAsia="Arial" w:hAnsi="Arial" w:cs="Arial"/>
          <w:color w:val="000000"/>
        </w:rPr>
        <w:t xml:space="preserve">nectar </w:t>
      </w:r>
      <w:r w:rsidRPr="00DB55B1">
        <w:rPr>
          <w:rFonts w:ascii="Arial" w:eastAsia="Arial" w:hAnsi="Arial" w:cs="Arial"/>
          <w:color w:val="000000"/>
        </w:rPr>
        <w:t>compounds thought to reduce microbial growth</w:t>
      </w:r>
      <w:r w:rsidRPr="00DB55B1">
        <w:rPr>
          <w:rFonts w:ascii="Arial" w:eastAsia="Arial" w:hAnsi="Arial" w:cs="Arial"/>
        </w:rPr>
        <w:t xml:space="preserve">. Our results show that nectar chemistry can influence microbial communities but that </w:t>
      </w:r>
      <w:r w:rsidR="00B120CB" w:rsidRPr="00DB55B1">
        <w:rPr>
          <w:rFonts w:ascii="Arial" w:eastAsia="Arial" w:hAnsi="Arial" w:cs="Arial"/>
        </w:rPr>
        <w:t>microbe-specific responses to nectar compounds are common</w:t>
      </w:r>
      <w:r w:rsidRPr="00DB55B1">
        <w:rPr>
          <w:rFonts w:ascii="Arial" w:eastAsia="Arial" w:hAnsi="Arial" w:cs="Arial"/>
          <w:shd w:val="clear" w:color="auto" w:fill="FDFDFD"/>
        </w:rPr>
        <w:t xml:space="preserve">. </w:t>
      </w:r>
      <w:r w:rsidR="00B120CB" w:rsidRPr="00DB55B1">
        <w:rPr>
          <w:rFonts w:ascii="Arial" w:eastAsia="Arial" w:hAnsi="Arial" w:cs="Arial"/>
          <w:color w:val="000000"/>
          <w:shd w:val="clear" w:color="auto" w:fill="FDFDFD"/>
        </w:rPr>
        <w:t>N</w:t>
      </w:r>
      <w:r w:rsidRPr="00DB55B1">
        <w:rPr>
          <w:rFonts w:ascii="Arial" w:eastAsia="Arial" w:hAnsi="Arial" w:cs="Arial"/>
          <w:color w:val="000000"/>
          <w:shd w:val="clear" w:color="auto" w:fill="FDFDFD"/>
        </w:rPr>
        <w:t>ectar chemistry also affect</w:t>
      </w:r>
      <w:r w:rsidR="00B120CB" w:rsidRPr="00DB55B1">
        <w:rPr>
          <w:rFonts w:ascii="Arial" w:eastAsia="Arial" w:hAnsi="Arial" w:cs="Arial"/>
          <w:color w:val="000000"/>
          <w:shd w:val="clear" w:color="auto" w:fill="FDFDFD"/>
        </w:rPr>
        <w:t>ed</w:t>
      </w:r>
      <w:r w:rsidRPr="00DB55B1">
        <w:rPr>
          <w:rFonts w:ascii="Arial" w:eastAsia="Arial" w:hAnsi="Arial" w:cs="Arial"/>
          <w:color w:val="000000"/>
          <w:shd w:val="clear" w:color="auto" w:fill="FDFDFD"/>
        </w:rPr>
        <w:t xml:space="preserve"> the outcome of species interactions</w:t>
      </w:r>
      <w:r w:rsidR="00B120CB" w:rsidRPr="00DB55B1">
        <w:rPr>
          <w:rFonts w:ascii="Arial" w:eastAsia="Arial" w:hAnsi="Arial" w:cs="Arial"/>
          <w:color w:val="000000"/>
          <w:shd w:val="clear" w:color="auto" w:fill="FDFDFD"/>
        </w:rPr>
        <w:t xml:space="preserve"> among microbial taxa, suggesting that non-sugar compounds can affect microbial community assembly in flowers. </w:t>
      </w:r>
    </w:p>
    <w:p w14:paraId="5CE41031" w14:textId="60C1CFF6" w:rsidR="00F30CFF" w:rsidRDefault="00F30CFF" w:rsidP="00FD0250">
      <w:pPr>
        <w:spacing w:after="0" w:line="360" w:lineRule="auto"/>
        <w:rPr>
          <w:rFonts w:ascii="Arial" w:eastAsia="Arial" w:hAnsi="Arial" w:cs="Arial"/>
          <w:color w:val="000000"/>
          <w:shd w:val="clear" w:color="auto" w:fill="FDFDFD"/>
        </w:rPr>
      </w:pPr>
    </w:p>
    <w:p w14:paraId="1A31CFEE" w14:textId="77777777" w:rsidR="007F236F" w:rsidRPr="00DB55B1" w:rsidRDefault="007F236F" w:rsidP="00FD0250">
      <w:pPr>
        <w:spacing w:after="0" w:line="360" w:lineRule="auto"/>
        <w:rPr>
          <w:rFonts w:ascii="Arial" w:eastAsia="Arial" w:hAnsi="Arial" w:cs="Arial"/>
        </w:rPr>
      </w:pPr>
    </w:p>
    <w:p w14:paraId="0000001B"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color w:val="000000"/>
        </w:rPr>
        <w:t>Introduction</w:t>
      </w:r>
    </w:p>
    <w:p w14:paraId="0000001C" w14:textId="5C991760"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Most angiosperms produce floral nectar to attract pollinators. Floral nectar (hereafter simply nectar) is an aqueous solution </w:t>
      </w:r>
      <w:r w:rsidR="007A1ECA" w:rsidRPr="00DB55B1">
        <w:rPr>
          <w:rFonts w:ascii="Arial" w:eastAsia="Arial" w:hAnsi="Arial" w:cs="Arial"/>
          <w:color w:val="000000"/>
        </w:rPr>
        <w:t xml:space="preserve">often predominantly </w:t>
      </w:r>
      <w:r w:rsidRPr="00DB55B1">
        <w:rPr>
          <w:rFonts w:ascii="Arial" w:eastAsia="Arial" w:hAnsi="Arial" w:cs="Arial"/>
          <w:color w:val="000000"/>
        </w:rPr>
        <w:t>composed of sugars</w:t>
      </w:r>
      <w:r w:rsidR="007A1ECA" w:rsidRPr="00DB55B1">
        <w:rPr>
          <w:rFonts w:ascii="Arial" w:eastAsia="Arial" w:hAnsi="Arial" w:cs="Arial"/>
          <w:color w:val="000000"/>
        </w:rPr>
        <w:t xml:space="preserve"> including </w:t>
      </w:r>
      <w:r w:rsidRPr="00DB55B1">
        <w:rPr>
          <w:rFonts w:ascii="Arial" w:eastAsia="Arial" w:hAnsi="Arial" w:cs="Arial"/>
          <w:color w:val="000000"/>
        </w:rPr>
        <w:t xml:space="preserve">sucrose, glucose, and fructos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6hOqUBYC","properties":{"formattedCitation":"(Baker and Baker, 1983)","plainCitation":"(Baker and Baker, 1983)","noteIndex":0},"citationItems":[{"id":604,"uris":["http://zotero.org/users/6808850/items/RVVEUEHJ"],"itemData":{"id":604,"type":"chapter","container-title":"Handbook of Experimental Pollination Biology","event-place":"New York","page":"117-141","publisher":"Van Nostrand Reinhold","publisher-place":"New York","title":"Floral nectar sugar constituents in relation to pollinator type","author":[{"family":"Baker","given":"H. G."},{"family":"Baker","given":"I."}],"issued":{"date-parts":[["1983"]]}}}],"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rPr>
        <w:t>(Baker and Baker, 1983)</w:t>
      </w:r>
      <w:r w:rsidR="00A863A3" w:rsidRPr="00DB55B1">
        <w:rPr>
          <w:rFonts w:ascii="Arial" w:eastAsia="Arial" w:hAnsi="Arial" w:cs="Arial"/>
          <w:color w:val="000000"/>
        </w:rPr>
        <w:fldChar w:fldCharType="end"/>
      </w:r>
      <w:r w:rsidRPr="00DB55B1">
        <w:rPr>
          <w:rFonts w:ascii="Arial" w:eastAsia="Arial" w:hAnsi="Arial" w:cs="Arial"/>
          <w:color w:val="000000"/>
        </w:rPr>
        <w:t xml:space="preserve">. </w:t>
      </w:r>
      <w:r w:rsidRPr="00DB55B1">
        <w:rPr>
          <w:rFonts w:ascii="Arial" w:eastAsia="Arial" w:hAnsi="Arial" w:cs="Arial"/>
        </w:rPr>
        <w:t>However</w:t>
      </w:r>
      <w:r w:rsidRPr="00DB55B1">
        <w:rPr>
          <w:rFonts w:ascii="Arial" w:eastAsia="Arial" w:hAnsi="Arial" w:cs="Arial"/>
          <w:color w:val="000000"/>
        </w:rPr>
        <w:t>, nectar is much more than a simple sugar solution; approximately 10% of nectar’s dry weight is composed of non</w:t>
      </w:r>
      <w:r w:rsidRPr="00DB55B1">
        <w:rPr>
          <w:rFonts w:ascii="Arial" w:eastAsia="Arial" w:hAnsi="Arial" w:cs="Arial"/>
        </w:rPr>
        <w:t>-</w:t>
      </w:r>
      <w:r w:rsidRPr="00DB55B1">
        <w:rPr>
          <w:rFonts w:ascii="Arial" w:eastAsia="Arial" w:hAnsi="Arial" w:cs="Arial"/>
          <w:color w:val="000000"/>
        </w:rPr>
        <w:t xml:space="preserve">sugar </w:t>
      </w:r>
      <w:r w:rsidR="00B56F5B" w:rsidRPr="00DB55B1">
        <w:rPr>
          <w:rFonts w:ascii="Arial" w:eastAsia="Arial" w:hAnsi="Arial" w:cs="Arial"/>
          <w:color w:val="000000"/>
        </w:rPr>
        <w:t>compounds</w:t>
      </w:r>
      <w:r w:rsidRPr="00DB55B1">
        <w:rPr>
          <w:rFonts w:ascii="Arial" w:eastAsia="Arial" w:hAnsi="Arial" w:cs="Arial"/>
          <w:color w:val="000000"/>
        </w:rPr>
        <w:t xml:space="preserve"> including free amino acids, proteins, lipids, vitamins, and alkaloids among other </w:t>
      </w:r>
      <w:r w:rsidR="007C03EA" w:rsidRPr="00DB55B1">
        <w:rPr>
          <w:rFonts w:ascii="Arial" w:eastAsia="Arial" w:hAnsi="Arial" w:cs="Arial"/>
          <w:color w:val="000000"/>
        </w:rPr>
        <w:t>compounds</w:t>
      </w:r>
      <w:r w:rsidRPr="00DB55B1">
        <w:rPr>
          <w:rFonts w:ascii="Arial" w:eastAsia="Arial" w:hAnsi="Arial" w:cs="Arial"/>
          <w:color w:val="000000"/>
        </w:rPr>
        <w:t xml:space="preserv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7yZpEURd","properties":{"formattedCitation":"(Baker, 1977; Nicolson {\\i{}et al.}, 2007; Roy {\\i{}et al.}, 2017)","plainCitation":"(Baker, 1977; Nicolson et al., 2007; Roy et al., 2017)","noteIndex":0},"citationItems":[{"id":70,"uris":["http://zotero.org/users/6808850/items/FKWQ5F82"],"itemData":{"id":70,"type":"article-journal","abstract":"Plants attract mutualistic animals by oﬀering a reward of nectar. Speciﬁcally, ﬂoral nectar (FN) is produced to attract pollinators, whereas extraﬂoral nectar (EFN) mediates indirect defenses through the attraction of mutualist predatory insects to limit herbivory. Nearly 90% of all plant species, including 75% of domesticated crops, beneﬁt from animal-mediated pollination, which is largely facilitated by FN. Moreover, EFN represents one of the few defense mechanisms for which stable eﬀects on plant health and ﬁtness have been demonstrated in multiple systems, and thus plays a crucial role in the resistance phenotype of plants producing it. In spite of its central role in plant-animal interactions, the molecular events involved in the development of both ﬂoral and extraﬂoral nectaries (the glands that produce nectar), as well as the synthesis and secretion of the nectar itself, have been poorly understood until recently. This review will cover major recent developments in the understanding of (1) nectar chemistry and its role in plant-mutualist interactions, (2) the structure and development of nectaries, (3) nectar production, and (4) its regulation by phytohormones.","container-title":"Plant Science","DOI":"10.1016/j.plantsci.2017.04.012","ISSN":"01689452","journalAbbreviation":"Plant Science","language":"en","page":"148-164","source":"DOI.org (Crossref)","title":"Review: Nectar biology: From molecules to ecosystems","title-short":"Review","volume":"262","author":[{"family":"Roy","given":"Rahul"},{"family":"Schmitt","given":"Anthony J."},{"family":"Thomas","given":"Jason B."},{"family":"Carter","given":"Clay J."}],"issued":{"date-parts":[["2017",9]]}}},{"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8,"uris":["http://zotero.org/users/6808850/items/L5MYNCIK"],"itemData":{"id":108,"type":"article-journal","abstract":"This brief review describes and discusses some chemical substances that have been found in a synoptic survey of flowering plant nectars. The ever-present sugars are not considered. Amino acids are universally present, in amounts up to about 4 m1 . g /ml - Nectars are richer in amino acids if the flowers that produce them are pollinated by settling moths, butterflies and many wasps which, as adults, do not have alternative sources of protein-building materials. They are weaker in the cases of flowers pollinated by bees and bats (which utilize pollen as a nitrogen source) and birds that catch insects. In addition to potentiality for increasing life span and reproductive output of pollinating insects, amino acids in nectars of all kinds may help to privide a distinctive « taste » to the nectar of each species. Nectar amino acid complements appear to be strictly controlled genetically; these complements have a use in taxonomic and phylogenetic studies of congeneric species. Extra-floral nectar produced on the same plant as floral nectar has a different amino acid complement.","container-title":"Apidologie","DOI":"10.1051/apido:19770405","ISSN":"0044-8435","issue":"4","journalAbbreviation":"Apidologie","language":"en","page":"349-356","source":"DOI.org (Crossref)","title":"Non-Sugar Chemical Constituents of Nectar","volume":"8","author":[{"family":"Baker","given":"Herbert G."}],"issued":{"date-parts":[["1977"]]}}}],"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Baker, 1977; Nicolson </w:t>
      </w:r>
      <w:r w:rsidR="00785E72" w:rsidRPr="00785E72">
        <w:rPr>
          <w:rFonts w:ascii="Arial" w:hAnsi="Arial" w:cs="Arial"/>
          <w:i/>
          <w:iCs/>
          <w:szCs w:val="24"/>
        </w:rPr>
        <w:t>et al.</w:t>
      </w:r>
      <w:r w:rsidR="00785E72" w:rsidRPr="00785E72">
        <w:rPr>
          <w:rFonts w:ascii="Arial" w:hAnsi="Arial" w:cs="Arial"/>
          <w:szCs w:val="24"/>
        </w:rPr>
        <w:t xml:space="preserve">, 2007; Roy </w:t>
      </w:r>
      <w:r w:rsidR="00785E72" w:rsidRPr="00785E72">
        <w:rPr>
          <w:rFonts w:ascii="Arial" w:hAnsi="Arial" w:cs="Arial"/>
          <w:i/>
          <w:iCs/>
          <w:szCs w:val="24"/>
        </w:rPr>
        <w:t>et al.</w:t>
      </w:r>
      <w:r w:rsidR="00785E72" w:rsidRPr="00785E72">
        <w:rPr>
          <w:rFonts w:ascii="Arial" w:hAnsi="Arial" w:cs="Arial"/>
          <w:szCs w:val="24"/>
        </w:rPr>
        <w:t>, 2017)</w:t>
      </w:r>
      <w:r w:rsidR="00A863A3" w:rsidRPr="00DB55B1">
        <w:rPr>
          <w:rFonts w:ascii="Arial" w:eastAsia="Arial" w:hAnsi="Arial" w:cs="Arial"/>
          <w:color w:val="000000"/>
        </w:rPr>
        <w:fldChar w:fldCharType="end"/>
      </w:r>
      <w:r w:rsidR="00221497" w:rsidRPr="00DB55B1">
        <w:rPr>
          <w:rFonts w:ascii="Arial" w:eastAsia="Arial" w:hAnsi="Arial" w:cs="Arial"/>
          <w:color w:val="000000"/>
        </w:rPr>
        <w:t xml:space="preserve"> and </w:t>
      </w:r>
      <w:r w:rsidRPr="00DB55B1">
        <w:rPr>
          <w:rFonts w:ascii="Arial" w:eastAsia="Arial" w:hAnsi="Arial" w:cs="Arial"/>
          <w:color w:val="000000"/>
        </w:rPr>
        <w:t xml:space="preserve">can differ </w:t>
      </w:r>
      <w:r w:rsidR="00FA233C" w:rsidRPr="00DB55B1">
        <w:rPr>
          <w:rFonts w:ascii="Arial" w:eastAsia="Arial" w:hAnsi="Arial" w:cs="Arial"/>
          <w:color w:val="000000"/>
        </w:rPr>
        <w:t xml:space="preserve">substantially </w:t>
      </w:r>
      <w:r w:rsidRPr="00DB55B1">
        <w:rPr>
          <w:rFonts w:ascii="Arial" w:eastAsia="Arial" w:hAnsi="Arial" w:cs="Arial"/>
          <w:color w:val="000000"/>
        </w:rPr>
        <w:t xml:space="preserve">among and within species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dkvSi4hQ","properties":{"formattedCitation":"(Nicolson {\\i{}et al.}, 2007; Ryniewicz {\\i{}et al.}, 2020)","plainCitation":"(Nicolson et al., 2007; Ryniewicz et al., 2020)","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7,"uris":["http://zotero.org/users/6808850/items/PGR2H96R"],"itemData":{"id":107,"type":"article-journal","abstract":"Floral nectar, being a primary reward for insect visitors, is a key factor in shaping plant–pollinator interactions. However, little is known about the variability in nectar traits, which could potentially affect pollinators and the reproduction of the species. We investigated intraspecific variation in nectar traits in 14 populations of a Red-listed plant, Polemonium caeruleum. Populations varied in terms of the proportion of self-compatible and self-incompatible individuals, and insect communities visiting flowers. Using HPLC, we determined the nectar sugar and amino acid (AA) composition and concentration. We also recorded some basic habitat parameters, which could influence nectar chemistry. In seven selected populations, we investigated the taxonomic composition of the insects visiting flowers. Our observations revealed significant intraspecific variability in nectar chemistry in P. caeruleum. Nectar production was male-biased, with male-phase flowers secreting sucrose- and AA-rich nectar. An analysis revealed that variability in P. caeruleum nectar may be slightly shaped by environmental factors. The studied nectar characters, especially sugars, had little effect on insects visiting flowers. We argue that variation in nectar traits in this generalist plant is a matter of random genetic drift or “adaptive wandering” rather than directional specialization and adaptation in the most effective and abundant group of pollinators.","container-title":"Plants","DOI":"10.3390/plants9101297","ISSN":"2223-7747","issue":"10","journalAbbreviation":"Plants (Basel)","note":"PMID: 33019586\nPMCID: PMC7600102","source":"PubMed Central","title":"Intraspecific Variation in Nectar Chemistry and Its Implications for Insect Visitors: The Case of the Medicinal Plant, Polemonium Caeruleum L.","title-short":"Intraspecific Variation in Nectar Chemistry and Its Implications for Insect Visitors","URL":"https://www.ncbi.nlm.nih.gov/pmc/articles/PMC7600102/","volume":"9","author":[{"family":"Ryniewicz","given":"Justyna"},{"family":"Skłodowski","given":"Mateusz"},{"family":"Chmur","given":"Magdalena"},{"family":"Bajguz","given":"Andrzej"},{"family":"Roguz","given":"Katarzyna"},{"family":"Roguz","given":"Agata"},{"family":"Zych","given":"Marcin"}],"accessed":{"date-parts":[["2021",6,4]]},"issued":{"date-parts":[["2020",10,1]]}}}],"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Nicolson </w:t>
      </w:r>
      <w:r w:rsidR="00785E72" w:rsidRPr="00785E72">
        <w:rPr>
          <w:rFonts w:ascii="Arial" w:hAnsi="Arial" w:cs="Arial"/>
          <w:i/>
          <w:iCs/>
          <w:szCs w:val="24"/>
        </w:rPr>
        <w:t>et al.</w:t>
      </w:r>
      <w:r w:rsidR="00785E72" w:rsidRPr="00785E72">
        <w:rPr>
          <w:rFonts w:ascii="Arial" w:hAnsi="Arial" w:cs="Arial"/>
          <w:szCs w:val="24"/>
        </w:rPr>
        <w:t xml:space="preserve">, 2007; Ryniewicz </w:t>
      </w:r>
      <w:r w:rsidR="00785E72" w:rsidRPr="00785E72">
        <w:rPr>
          <w:rFonts w:ascii="Arial" w:hAnsi="Arial" w:cs="Arial"/>
          <w:i/>
          <w:iCs/>
          <w:szCs w:val="24"/>
        </w:rPr>
        <w:t>et al.</w:t>
      </w:r>
      <w:r w:rsidR="00785E72" w:rsidRPr="00785E72">
        <w:rPr>
          <w:rFonts w:ascii="Arial" w:hAnsi="Arial" w:cs="Arial"/>
          <w:szCs w:val="24"/>
        </w:rPr>
        <w:t>, 2020)</w:t>
      </w:r>
      <w:r w:rsidR="00A863A3" w:rsidRPr="00DB55B1">
        <w:rPr>
          <w:rFonts w:ascii="Arial" w:eastAsia="Arial" w:hAnsi="Arial" w:cs="Arial"/>
          <w:color w:val="000000"/>
        </w:rPr>
        <w:fldChar w:fldCharType="end"/>
      </w:r>
      <w:r w:rsidR="00D739B5" w:rsidRPr="00DB55B1">
        <w:rPr>
          <w:rFonts w:ascii="Arial" w:eastAsia="Arial" w:hAnsi="Arial" w:cs="Arial"/>
          <w:color w:val="000000"/>
        </w:rPr>
        <w:t>.</w:t>
      </w:r>
      <w:r w:rsidRPr="00DB55B1">
        <w:rPr>
          <w:rFonts w:ascii="Arial" w:eastAsia="Arial" w:hAnsi="Arial" w:cs="Arial"/>
          <w:color w:val="000000"/>
        </w:rPr>
        <w:t xml:space="preserve"> </w:t>
      </w:r>
    </w:p>
    <w:p w14:paraId="0000001D" w14:textId="77777777" w:rsidR="00682FF2" w:rsidRPr="00DB55B1" w:rsidRDefault="00682FF2" w:rsidP="00FD0250">
      <w:pPr>
        <w:spacing w:after="0" w:line="360" w:lineRule="auto"/>
        <w:rPr>
          <w:rFonts w:ascii="Arial" w:eastAsia="Arial" w:hAnsi="Arial" w:cs="Arial"/>
        </w:rPr>
      </w:pPr>
    </w:p>
    <w:p w14:paraId="00000020" w14:textId="002461C6"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Nectar can be colonized by microbes, primarily yeasts and bacteria, which are deposited by floral visitors </w:t>
      </w:r>
      <w:r w:rsidR="00A863A3" w:rsidRPr="00DB55B1">
        <w:rPr>
          <w:rFonts w:ascii="Arial" w:eastAsia="Arial" w:hAnsi="Arial" w:cs="Arial"/>
          <w:color w:val="000000"/>
        </w:rPr>
        <w:fldChar w:fldCharType="begin"/>
      </w:r>
      <w:r w:rsidR="00B33AEF">
        <w:rPr>
          <w:rFonts w:ascii="Arial" w:eastAsia="Arial" w:hAnsi="Arial" w:cs="Arial"/>
          <w:color w:val="000000"/>
        </w:rPr>
        <w:instrText xml:space="preserve"> ADDIN ZOTERO_ITEM CSL_CITATION {"citationID":"KL54mM8j","properties":{"formattedCitation":"(Sandhu and Waraich, 1985; Russell {\\i{}et al.}, 2019; Zemenick {\\i{}et al.}, 2021)","plainCitation":"(Sandhu and Waraich, 1985; Russell et al., 2019; Zemenick et al., 2021)","noteIndex":0},"citationItems":[{"id":4,"uris":["http://zotero.org/users/6808850/items/YALNMKDZ"],"itemData":{"id":4,"type":"article-journal","abstract":"A study of the yeast flora of 328 honey stomachs from 7 different pollinating bee species, and 342 flower nectar samples of 9 different flower species yielded 766 yeast isolates composed of 16 genera and 47 species. Most of the yeast species from both the sources belonged to the genusCandida, while the most frequently isolated yeasts wereDekkera intermedia from honey stomach andCandida blankii from flower nectar. Among the honey bees,Xylocopa sp., and among flowers,Citrus medica, yielded the highest number of yeast species. Nineteen species of yeasts belonging to 9 genera were common to both the sources.","container-title":"Microbial Ecology","DOI":"10.1007/BF02015108","ISSN":"1432-184X","issue":"1","journalAbbreviation":"Microb Ecol","language":"en","page":"51-58","source":"Springer Link","title":"Yeasts associated with pollinating bees and flower nectar","volume":"11","author":[{"family":"Sandhu","given":"Dhanwant K."},{"family":"Waraich","given":"Manjit K."}],"issued":{"date-parts":[["1985",3,1]]}}},{"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A863A3" w:rsidRPr="00DB55B1">
        <w:rPr>
          <w:rFonts w:ascii="Arial" w:eastAsia="Arial" w:hAnsi="Arial" w:cs="Arial"/>
          <w:color w:val="000000"/>
        </w:rPr>
        <w:fldChar w:fldCharType="separate"/>
      </w:r>
      <w:r w:rsidR="00B33AEF" w:rsidRPr="00B33AEF">
        <w:rPr>
          <w:rFonts w:ascii="Arial" w:hAnsi="Arial" w:cs="Arial"/>
          <w:szCs w:val="24"/>
        </w:rPr>
        <w:t xml:space="preserve">(Sandhu and Waraich, 1985; Russell </w:t>
      </w:r>
      <w:r w:rsidR="00B33AEF" w:rsidRPr="00B33AEF">
        <w:rPr>
          <w:rFonts w:ascii="Arial" w:hAnsi="Arial" w:cs="Arial"/>
          <w:i/>
          <w:iCs/>
          <w:szCs w:val="24"/>
        </w:rPr>
        <w:t>et al.</w:t>
      </w:r>
      <w:r w:rsidR="00B33AEF" w:rsidRPr="00B33AEF">
        <w:rPr>
          <w:rFonts w:ascii="Arial" w:hAnsi="Arial" w:cs="Arial"/>
          <w:szCs w:val="24"/>
        </w:rPr>
        <w:t xml:space="preserve">, 2019; Zemenick </w:t>
      </w:r>
      <w:r w:rsidR="00B33AEF" w:rsidRPr="00B33AEF">
        <w:rPr>
          <w:rFonts w:ascii="Arial" w:hAnsi="Arial" w:cs="Arial"/>
          <w:i/>
          <w:iCs/>
          <w:szCs w:val="24"/>
        </w:rPr>
        <w:t>et al.</w:t>
      </w:r>
      <w:r w:rsidR="00B33AEF" w:rsidRPr="00B33AEF">
        <w:rPr>
          <w:rFonts w:ascii="Arial" w:hAnsi="Arial" w:cs="Arial"/>
          <w:szCs w:val="24"/>
        </w:rPr>
        <w:t>, 2021)</w:t>
      </w:r>
      <w:r w:rsidR="00A863A3" w:rsidRPr="00DB55B1">
        <w:rPr>
          <w:rFonts w:ascii="Arial" w:eastAsia="Arial" w:hAnsi="Arial" w:cs="Arial"/>
          <w:color w:val="000000"/>
        </w:rPr>
        <w:fldChar w:fldCharType="end"/>
      </w:r>
      <w:r w:rsidR="00FA233C" w:rsidRPr="00DB55B1">
        <w:rPr>
          <w:rFonts w:ascii="Arial" w:eastAsia="Arial" w:hAnsi="Arial" w:cs="Arial"/>
        </w:rPr>
        <w:t>. S</w:t>
      </w:r>
      <w:r w:rsidRPr="00DB55B1">
        <w:rPr>
          <w:rFonts w:ascii="Arial" w:eastAsia="Arial" w:hAnsi="Arial" w:cs="Arial"/>
        </w:rPr>
        <w:t xml:space="preserve">urveys </w:t>
      </w:r>
      <w:r w:rsidRPr="00DB55B1">
        <w:rPr>
          <w:rFonts w:ascii="Arial" w:eastAsia="Arial" w:hAnsi="Arial" w:cs="Arial"/>
          <w:color w:val="000000"/>
        </w:rPr>
        <w:t xml:space="preserve">typically find 20 - 50% of flowers contain culturable microbes </w:t>
      </w:r>
      <w:r w:rsidRPr="00DB55B1">
        <w:rPr>
          <w:rFonts w:ascii="Arial" w:eastAsia="Arial" w:hAnsi="Arial" w:cs="Arial"/>
        </w:rPr>
        <w:t>depending on plant species and environment</w:t>
      </w:r>
      <w:r w:rsidR="00A863A3" w:rsidRPr="00DB55B1">
        <w:rPr>
          <w:rFonts w:ascii="Arial" w:eastAsia="Arial" w:hAnsi="Arial" w:cs="Arial"/>
        </w:rPr>
        <w:t xml:space="preserve"> </w:t>
      </w:r>
      <w:r w:rsidR="00A863A3" w:rsidRPr="00DB55B1">
        <w:rPr>
          <w:rFonts w:ascii="Arial" w:eastAsia="Arial" w:hAnsi="Arial" w:cs="Arial"/>
        </w:rPr>
        <w:fldChar w:fldCharType="begin"/>
      </w:r>
      <w:r w:rsidR="00785E72">
        <w:rPr>
          <w:rFonts w:ascii="Arial" w:eastAsia="Arial" w:hAnsi="Arial" w:cs="Arial"/>
        </w:rPr>
        <w:instrText xml:space="preserve"> ADDIN ZOTERO_ITEM CSL_CITATION {"citationID":"oW5dnrbo","properties":{"formattedCitation":"(de Vega {\\i{}et al.}, 2009; Pozo {\\i{}et al.}, 2011; \\uc0\\u193{}lvarez-P\\uc0\\u233{}rez {\\i{}et al.}, 2012; Jacquemyn {\\i{}et al.}, 2013; Vannette {\\i{}et al.}, 2021)","plainCitation":"(de Vega et al., 2009; Pozo et al., 2011; Álvarez-Pérez et al., 2012; Jacquemyn et al., 2013; Vannette et al., 2021)","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A863A3" w:rsidRPr="00DB55B1">
        <w:rPr>
          <w:rFonts w:ascii="Arial" w:eastAsia="Arial" w:hAnsi="Arial" w:cs="Arial"/>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xml:space="preserve">, 2011; Álvarez-Pérez </w:t>
      </w:r>
      <w:r w:rsidR="00785E72" w:rsidRPr="00785E72">
        <w:rPr>
          <w:rFonts w:ascii="Arial" w:hAnsi="Arial" w:cs="Arial"/>
          <w:i/>
          <w:iCs/>
          <w:szCs w:val="24"/>
        </w:rPr>
        <w:t>et al.</w:t>
      </w:r>
      <w:r w:rsidR="00785E72" w:rsidRPr="00785E72">
        <w:rPr>
          <w:rFonts w:ascii="Arial" w:hAnsi="Arial" w:cs="Arial"/>
          <w:szCs w:val="24"/>
        </w:rPr>
        <w:t xml:space="preserve">, 2012; Jacquemyn </w:t>
      </w:r>
      <w:r w:rsidR="00785E72" w:rsidRPr="00785E72">
        <w:rPr>
          <w:rFonts w:ascii="Arial" w:hAnsi="Arial" w:cs="Arial"/>
          <w:i/>
          <w:iCs/>
          <w:szCs w:val="24"/>
        </w:rPr>
        <w:t xml:space="preserve">et </w:t>
      </w:r>
      <w:r w:rsidR="00785E72" w:rsidRPr="00785E72">
        <w:rPr>
          <w:rFonts w:ascii="Arial" w:hAnsi="Arial" w:cs="Arial"/>
          <w:i/>
          <w:iCs/>
          <w:szCs w:val="24"/>
        </w:rPr>
        <w:lastRenderedPageBreak/>
        <w:t>al.</w:t>
      </w:r>
      <w:r w:rsidR="00785E72" w:rsidRPr="00785E72">
        <w:rPr>
          <w:rFonts w:ascii="Arial" w:hAnsi="Arial" w:cs="Arial"/>
          <w:szCs w:val="24"/>
        </w:rPr>
        <w:t xml:space="preserve">, 2013; Vannette </w:t>
      </w:r>
      <w:r w:rsidR="00785E72" w:rsidRPr="00785E72">
        <w:rPr>
          <w:rFonts w:ascii="Arial" w:hAnsi="Arial" w:cs="Arial"/>
          <w:i/>
          <w:iCs/>
          <w:szCs w:val="24"/>
        </w:rPr>
        <w:t>et al.</w:t>
      </w:r>
      <w:r w:rsidR="00785E72" w:rsidRPr="00785E72">
        <w:rPr>
          <w:rFonts w:ascii="Arial" w:hAnsi="Arial" w:cs="Arial"/>
          <w:szCs w:val="24"/>
        </w:rPr>
        <w:t>, 2021)</w:t>
      </w:r>
      <w:r w:rsidR="00A863A3" w:rsidRPr="00DB55B1">
        <w:rPr>
          <w:rFonts w:ascii="Arial" w:eastAsia="Arial" w:hAnsi="Arial" w:cs="Arial"/>
        </w:rPr>
        <w:fldChar w:fldCharType="end"/>
      </w:r>
      <w:r w:rsidRPr="00DB55B1">
        <w:rPr>
          <w:rFonts w:ascii="Arial" w:eastAsia="Arial" w:hAnsi="Arial" w:cs="Arial"/>
          <w:color w:val="000000"/>
        </w:rPr>
        <w:t xml:space="preserve">. </w:t>
      </w:r>
      <w:r w:rsidR="00A15F31" w:rsidRPr="00DB55B1">
        <w:rPr>
          <w:rFonts w:ascii="Arial" w:eastAsia="Arial" w:hAnsi="Arial" w:cs="Arial"/>
        </w:rPr>
        <w:t xml:space="preserve">The microbes </w:t>
      </w:r>
      <w:r w:rsidR="000C1CE0" w:rsidRPr="00DB55B1">
        <w:rPr>
          <w:rFonts w:ascii="Arial" w:eastAsia="Arial" w:hAnsi="Arial" w:cs="Arial"/>
        </w:rPr>
        <w:t>found</w:t>
      </w:r>
      <w:r w:rsidR="00A15F31" w:rsidRPr="00DB55B1">
        <w:rPr>
          <w:rFonts w:ascii="Arial" w:eastAsia="Arial" w:hAnsi="Arial" w:cs="Arial"/>
        </w:rPr>
        <w:t xml:space="preserve"> in nectar</w:t>
      </w:r>
      <w:r w:rsidR="003345BA" w:rsidRPr="00DB55B1">
        <w:rPr>
          <w:rFonts w:ascii="Arial" w:eastAsia="Arial" w:hAnsi="Arial" w:cs="Arial"/>
        </w:rPr>
        <w:t xml:space="preserve"> can range </w:t>
      </w:r>
      <w:r w:rsidR="000C1CE0" w:rsidRPr="00DB55B1">
        <w:rPr>
          <w:rFonts w:ascii="Arial" w:eastAsia="Arial" w:hAnsi="Arial" w:cs="Arial"/>
        </w:rPr>
        <w:t>from plant and pollinator pathogens</w:t>
      </w:r>
      <w:r w:rsidR="00160A6D" w:rsidRPr="00DB55B1">
        <w:rPr>
          <w:rFonts w:ascii="Arial" w:eastAsia="Arial" w:hAnsi="Arial" w:cs="Arial"/>
        </w:rPr>
        <w:t>,</w:t>
      </w:r>
      <w:r w:rsidR="003345BA" w:rsidRPr="00DB55B1">
        <w:rPr>
          <w:rFonts w:ascii="Arial" w:eastAsia="Arial" w:hAnsi="Arial" w:cs="Arial"/>
        </w:rPr>
        <w:t xml:space="preserve"> </w:t>
      </w:r>
      <w:r w:rsidR="00A15F31" w:rsidRPr="00DB55B1">
        <w:rPr>
          <w:rFonts w:ascii="Arial" w:eastAsia="Arial" w:hAnsi="Arial" w:cs="Arial"/>
        </w:rPr>
        <w:t xml:space="preserve">to </w:t>
      </w:r>
      <w:r w:rsidR="003345BA" w:rsidRPr="00DB55B1">
        <w:rPr>
          <w:rFonts w:ascii="Arial" w:eastAsia="Arial" w:hAnsi="Arial" w:cs="Arial"/>
        </w:rPr>
        <w:t>putatively mutualistic</w:t>
      </w:r>
      <w:del w:id="5" w:author="Tobias Mueller" w:date="2022-08-31T11:53:00Z">
        <w:r w:rsidR="003345BA" w:rsidRPr="00DB55B1" w:rsidDel="007512E6">
          <w:rPr>
            <w:rFonts w:ascii="Arial" w:eastAsia="Arial" w:hAnsi="Arial" w:cs="Arial"/>
          </w:rPr>
          <w:delText xml:space="preserve"> fungi</w:delText>
        </w:r>
      </w:del>
      <w:r w:rsidR="003345BA" w:rsidRPr="00DB55B1">
        <w:rPr>
          <w:rFonts w:ascii="Arial" w:eastAsia="Arial" w:hAnsi="Arial" w:cs="Arial"/>
        </w:rPr>
        <w:t>, to microbes that may be commensal or have no documented effects</w:t>
      </w:r>
      <w:r w:rsidR="00E027A2" w:rsidRPr="00DB55B1">
        <w:rPr>
          <w:rFonts w:ascii="Arial" w:eastAsia="Arial" w:hAnsi="Arial" w:cs="Arial"/>
        </w:rPr>
        <w:t xml:space="preserve"> on plants or pollinators</w:t>
      </w:r>
      <w:r w:rsidR="003345BA" w:rsidRPr="00DB55B1">
        <w:rPr>
          <w:rFonts w:ascii="Arial" w:eastAsia="Arial" w:hAnsi="Arial" w:cs="Arial"/>
        </w:rPr>
        <w:t xml:space="preserve"> </w:t>
      </w:r>
      <w:r w:rsidR="00D640FE" w:rsidRPr="00DB55B1">
        <w:rPr>
          <w:rFonts w:ascii="Arial" w:eastAsia="Arial" w:hAnsi="Arial" w:cs="Arial"/>
        </w:rPr>
        <w:fldChar w:fldCharType="begin"/>
      </w:r>
      <w:r w:rsidR="00785E72">
        <w:rPr>
          <w:rFonts w:ascii="Arial" w:eastAsia="Arial" w:hAnsi="Arial" w:cs="Arial"/>
        </w:rPr>
        <w:instrText xml:space="preserve"> ADDIN ZOTERO_ITEM CSL_CITATION {"citationID":"8Gwev5sO","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D640FE"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D640FE" w:rsidRPr="00DB55B1">
        <w:rPr>
          <w:rFonts w:ascii="Arial" w:eastAsia="Arial" w:hAnsi="Arial" w:cs="Arial"/>
        </w:rPr>
        <w:fldChar w:fldCharType="end"/>
      </w:r>
      <w:r w:rsidR="003345BA" w:rsidRPr="00DB55B1">
        <w:rPr>
          <w:rFonts w:ascii="Arial" w:eastAsia="Arial" w:hAnsi="Arial" w:cs="Arial"/>
        </w:rPr>
        <w:t xml:space="preserve">. </w:t>
      </w:r>
      <w:r w:rsidRPr="00DB55B1">
        <w:rPr>
          <w:rFonts w:ascii="Arial" w:eastAsia="Arial" w:hAnsi="Arial" w:cs="Arial"/>
          <w:color w:val="000000"/>
        </w:rPr>
        <w:t>Once deposited, nectar microbes can reach high densities, growing to more than 10</w:t>
      </w:r>
      <w:r w:rsidRPr="00DB55B1">
        <w:rPr>
          <w:rFonts w:ascii="Arial" w:eastAsia="Arial" w:hAnsi="Arial" w:cs="Arial"/>
          <w:color w:val="000000"/>
          <w:vertAlign w:val="superscript"/>
        </w:rPr>
        <w:t>5</w:t>
      </w:r>
      <w:r w:rsidRPr="00DB55B1">
        <w:rPr>
          <w:rFonts w:ascii="Arial" w:eastAsia="Arial" w:hAnsi="Arial" w:cs="Arial"/>
          <w:color w:val="000000"/>
        </w:rPr>
        <w:t xml:space="preserve"> cells/</w:t>
      </w:r>
      <w:proofErr w:type="spellStart"/>
      <w:r w:rsidR="008F40E3">
        <w:rPr>
          <w:rFonts w:ascii="Arial" w:eastAsia="Arial" w:hAnsi="Arial" w:cs="Arial"/>
          <w:color w:val="000000"/>
        </w:rPr>
        <w:t>μL</w:t>
      </w:r>
      <w:proofErr w:type="spellEnd"/>
      <w:r w:rsidRPr="00DB55B1">
        <w:rPr>
          <w:rFonts w:ascii="Arial" w:eastAsia="Arial" w:hAnsi="Arial" w:cs="Arial"/>
          <w:color w:val="000000"/>
        </w:rPr>
        <w:t xml:space="preserve"> for yeasts and 10</w:t>
      </w:r>
      <w:r w:rsidRPr="00DB55B1">
        <w:rPr>
          <w:rFonts w:ascii="Arial" w:eastAsia="Arial" w:hAnsi="Arial" w:cs="Arial"/>
          <w:color w:val="000000"/>
          <w:vertAlign w:val="superscript"/>
        </w:rPr>
        <w:t>7</w:t>
      </w:r>
      <w:r w:rsidRPr="00DB55B1">
        <w:rPr>
          <w:rFonts w:ascii="Arial" w:eastAsia="Arial" w:hAnsi="Arial" w:cs="Arial"/>
          <w:color w:val="000000"/>
        </w:rPr>
        <w:t xml:space="preserve"> cells/</w:t>
      </w:r>
      <w:proofErr w:type="spellStart"/>
      <w:r w:rsidR="008F40E3">
        <w:rPr>
          <w:rFonts w:ascii="Arial" w:eastAsia="Arial" w:hAnsi="Arial" w:cs="Arial"/>
          <w:color w:val="000000"/>
        </w:rPr>
        <w:t>μL</w:t>
      </w:r>
      <w:proofErr w:type="spellEnd"/>
      <w:r w:rsidRPr="00DB55B1">
        <w:rPr>
          <w:rFonts w:ascii="Arial" w:eastAsia="Arial" w:hAnsi="Arial" w:cs="Arial"/>
          <w:color w:val="000000"/>
        </w:rPr>
        <w:t xml:space="preserve"> for bacteria</w:t>
      </w:r>
      <w:r w:rsidR="00A84C00" w:rsidRPr="00DB55B1">
        <w:rPr>
          <w:rFonts w:ascii="Arial" w:eastAsia="Arial" w:hAnsi="Arial" w:cs="Arial"/>
          <w:color w:val="000000"/>
        </w:rPr>
        <w:t xml:space="preserve">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tsPAsrfG","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A84C00" w:rsidRPr="00DB55B1">
        <w:rPr>
          <w:rFonts w:ascii="Arial" w:eastAsia="Arial" w:hAnsi="Arial" w:cs="Arial"/>
          <w:color w:val="000000"/>
        </w:rPr>
        <w:fldChar w:fldCharType="end"/>
      </w:r>
      <w:r w:rsidRPr="00DB55B1">
        <w:rPr>
          <w:rFonts w:ascii="Arial" w:eastAsia="Arial" w:hAnsi="Arial" w:cs="Arial"/>
          <w:color w:val="000000"/>
        </w:rPr>
        <w:t>.</w:t>
      </w:r>
      <w:r w:rsidR="003345BA" w:rsidRPr="00DB55B1">
        <w:rPr>
          <w:rFonts w:ascii="Arial" w:eastAsia="Arial" w:hAnsi="Arial" w:cs="Arial"/>
          <w:color w:val="000000"/>
        </w:rPr>
        <w:t xml:space="preserve"> </w:t>
      </w:r>
      <w:r w:rsidR="00E027A2" w:rsidRPr="00DB55B1">
        <w:rPr>
          <w:rFonts w:ascii="Arial" w:eastAsia="Arial" w:hAnsi="Arial" w:cs="Arial"/>
          <w:color w:val="000000"/>
        </w:rPr>
        <w:t xml:space="preserve">However, </w:t>
      </w:r>
      <w:r w:rsidRPr="00DB55B1">
        <w:rPr>
          <w:rFonts w:ascii="Arial" w:eastAsia="Arial" w:hAnsi="Arial" w:cs="Arial"/>
          <w:color w:val="000000"/>
        </w:rPr>
        <w:t xml:space="preserve">microbial communities </w:t>
      </w:r>
      <w:r w:rsidR="00FA233C" w:rsidRPr="00DB55B1">
        <w:rPr>
          <w:rFonts w:ascii="Arial" w:eastAsia="Arial" w:hAnsi="Arial" w:cs="Arial"/>
          <w:color w:val="000000"/>
        </w:rPr>
        <w:t xml:space="preserve">often exhibit </w:t>
      </w:r>
      <w:r w:rsidRPr="00DB55B1">
        <w:rPr>
          <w:rFonts w:ascii="Arial" w:eastAsia="Arial" w:hAnsi="Arial" w:cs="Arial"/>
          <w:color w:val="000000"/>
        </w:rPr>
        <w:t>low</w:t>
      </w:r>
      <w:r w:rsidR="00523173" w:rsidRPr="00DB55B1">
        <w:rPr>
          <w:rFonts w:ascii="Arial" w:eastAsia="Arial" w:hAnsi="Arial" w:cs="Arial"/>
          <w:color w:val="000000"/>
        </w:rPr>
        <w:t xml:space="preserve"> alpha</w:t>
      </w:r>
      <w:r w:rsidRPr="00DB55B1">
        <w:rPr>
          <w:rFonts w:ascii="Arial" w:eastAsia="Arial" w:hAnsi="Arial" w:cs="Arial"/>
          <w:color w:val="000000"/>
        </w:rPr>
        <w:t xml:space="preserve"> diversity</w:t>
      </w:r>
      <w:r w:rsidR="00E027A2" w:rsidRPr="00DB55B1">
        <w:rPr>
          <w:rFonts w:ascii="Arial" w:eastAsia="Arial" w:hAnsi="Arial" w:cs="Arial"/>
          <w:color w:val="000000"/>
        </w:rPr>
        <w:t xml:space="preserve"> within individual nectar samples</w:t>
      </w:r>
      <w:r w:rsidRPr="00DB55B1">
        <w:rPr>
          <w:rFonts w:ascii="Arial" w:eastAsia="Arial" w:hAnsi="Arial" w:cs="Arial"/>
          <w:color w:val="000000"/>
        </w:rPr>
        <w:t xml:space="preserve">, </w:t>
      </w:r>
      <w:r w:rsidR="00523173" w:rsidRPr="00DB55B1">
        <w:rPr>
          <w:rFonts w:ascii="Arial" w:eastAsia="Arial" w:hAnsi="Arial" w:cs="Arial"/>
          <w:color w:val="000000"/>
        </w:rPr>
        <w:t>consisting</w:t>
      </w:r>
      <w:r w:rsidRPr="00DB55B1">
        <w:rPr>
          <w:rFonts w:ascii="Arial" w:eastAsia="Arial" w:hAnsi="Arial" w:cs="Arial"/>
          <w:color w:val="000000"/>
        </w:rPr>
        <w:t xml:space="preserve"> of a few globally dominant genera</w:t>
      </w:r>
      <w:r w:rsidR="00523173" w:rsidRPr="00DB55B1">
        <w:rPr>
          <w:rFonts w:ascii="Arial" w:eastAsia="Arial" w:hAnsi="Arial" w:cs="Arial"/>
          <w:color w:val="000000"/>
        </w:rPr>
        <w:t xml:space="preserve">, including </w:t>
      </w:r>
      <w:r w:rsidRPr="00DB55B1">
        <w:rPr>
          <w:rFonts w:ascii="Arial" w:eastAsia="Arial" w:hAnsi="Arial" w:cs="Arial"/>
          <w:color w:val="000000"/>
        </w:rPr>
        <w:t>fungi</w:t>
      </w:r>
      <w:r w:rsidR="00523173" w:rsidRPr="00DB55B1">
        <w:rPr>
          <w:rFonts w:ascii="Arial" w:eastAsia="Arial" w:hAnsi="Arial" w:cs="Arial"/>
          <w:color w:val="000000"/>
        </w:rPr>
        <w:t>,</w:t>
      </w:r>
      <w:r w:rsidRPr="00DB55B1">
        <w:rPr>
          <w:rFonts w:ascii="Arial" w:eastAsia="Arial" w:hAnsi="Arial" w:cs="Arial"/>
          <w:color w:val="000000"/>
        </w:rPr>
        <w:t xml:space="preserve"> </w:t>
      </w:r>
      <w:r w:rsidR="00523173" w:rsidRPr="00DB55B1">
        <w:rPr>
          <w:rFonts w:ascii="Arial" w:eastAsia="Arial" w:hAnsi="Arial" w:cs="Arial"/>
          <w:color w:val="000000"/>
        </w:rPr>
        <w:t xml:space="preserve">such as </w:t>
      </w:r>
      <w:proofErr w:type="spellStart"/>
      <w:r w:rsidRPr="00DB55B1">
        <w:rPr>
          <w:rFonts w:ascii="Arial" w:eastAsia="Arial" w:hAnsi="Arial" w:cs="Arial"/>
          <w:i/>
          <w:color w:val="000000"/>
        </w:rPr>
        <w:t>Metschnikowia</w:t>
      </w:r>
      <w:proofErr w:type="spellEnd"/>
      <w:r w:rsidRPr="00DB55B1">
        <w:rPr>
          <w:rFonts w:ascii="Arial" w:eastAsia="Arial" w:hAnsi="Arial" w:cs="Arial"/>
          <w:color w:val="000000"/>
        </w:rPr>
        <w:t xml:space="preserve"> and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910E8E">
        <w:rPr>
          <w:rFonts w:ascii="Arial" w:eastAsia="Arial" w:hAnsi="Arial" w:cs="Arial"/>
          <w:i/>
          <w:color w:val="000000"/>
        </w:rPr>
        <w:instrText xml:space="preserve"> ADDIN ZOTERO_ITEM CSL_CITATION {"citationID":"QTEoUhhO","properties":{"formattedCitation":"(de Vega {\\i{}et al.}, 2009; Pozo {\\i{}et al.}, 2011; Chappell and Fukami, 2018)","plainCitation":"(de Vega et al., 2009; Pozo et al., 2011; Chappell and Fukami, 2018)","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iP0NGaJK/sa2dmDYm","uris":["http://zotero.org/users/6808850/items/LMZAUWML"],"itemData":{"id":11,"type":"article-journal","abstract":"The species of yeasts that colonize floral nectar can modify the mutualistic relationships between plants and pollinators by changing the chemical properties of nectar. Recent evidence supporting this possibility has led to increased interest among ecologists in studying these fungi as well as the bacteria that interact with them in nectar. Although not fully explored, nectar yeasts also constitute a promising natural microcosm that can be used to facilitate development of general ecological theory. We discuss the methodological and conceptual advantages of using nectar yeasts from this perspective, including simplicity of communities, tractability of dispersal, replicability of community assembly, and the ease with which the mechanisms of species interactions can be studied in complementary experiments conducted in the field and the laboratory. To illustrate the power of nectar yeasts as a study system, we discuss several topics in community ecology, including environmental filtering, priority effects, and metacommunity dynamics. An exciting new direction is to integrate metagenomics and comparative genomics into nectar yeast research to address these fundamental ecological topics.","container-title":"Yeast","DOI":"https://doi.org/10.1002/yea.3311","ISSN":"1097-0061","issue":"6","language":"en","note":"_eprint: https://onlinelibrary.wiley.com/doi/pdf/10.1002/yea.3311","page":"417-423","source":"Wiley Online Library","title":"Nectar yeasts: a natural microcosm for ecology","title-short":"Nectar yeasts","volume":"35","author":[{"family":"Chappell","given":"Callie R."},{"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2011; Chappell and Fukami, 2018)</w:t>
      </w:r>
      <w:r w:rsidR="00A84C00" w:rsidRPr="00DB55B1">
        <w:rPr>
          <w:rFonts w:ascii="Arial" w:eastAsia="Arial" w:hAnsi="Arial" w:cs="Arial"/>
          <w:i/>
          <w:color w:val="000000"/>
        </w:rPr>
        <w:fldChar w:fldCharType="end"/>
      </w:r>
      <w:r w:rsidRPr="00DB55B1">
        <w:rPr>
          <w:rFonts w:ascii="Arial" w:eastAsia="Arial" w:hAnsi="Arial" w:cs="Arial"/>
          <w:i/>
          <w:color w:val="000000"/>
        </w:rPr>
        <w:t>,</w:t>
      </w:r>
      <w:r w:rsidRPr="00DB55B1">
        <w:rPr>
          <w:rFonts w:ascii="Arial" w:eastAsia="Arial" w:hAnsi="Arial" w:cs="Arial"/>
          <w:color w:val="000000"/>
        </w:rPr>
        <w:t xml:space="preserve"> and bacteria, such as </w:t>
      </w:r>
      <w:r w:rsidRPr="00DB55B1">
        <w:rPr>
          <w:rFonts w:ascii="Arial" w:eastAsia="Arial" w:hAnsi="Arial" w:cs="Arial"/>
          <w:i/>
          <w:color w:val="000000"/>
        </w:rPr>
        <w:t>Acinetobacter</w:t>
      </w:r>
      <w:r w:rsidR="00A84C00"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B33AEF">
        <w:rPr>
          <w:rFonts w:ascii="Arial" w:eastAsia="Arial" w:hAnsi="Arial" w:cs="Arial"/>
          <w:i/>
          <w:color w:val="000000"/>
        </w:rPr>
        <w:instrText xml:space="preserve"> ADDIN ZOTERO_ITEM CSL_CITATION {"citationID":"ppGT5HTV","properties":{"formattedCitation":"(Fridman {\\i{}et al.}, 2012; \\uc0\\u193{}lvarez-P\\uc0\\u233{}rez {\\i{}et al.}, 2012; Alvarez-P\\uc0\\u233{}rez and Herrera, 2013; Tsuji and Fukami, 2018)","plainCitation":"(Fridman et al., 2012; Álvarez-Pérez et al., 2012; Alvarez-Pérez and Herrera, 2013; Tsuji and Fukami, 2018)","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3,"uris":["http://zotero.org/users/6808850/items/V6F4II3R"],"itemData":{"id":13,"type":"article-journal","abstract":"Floral nectar is regarded as the most important reward available to animal-pollinated plants to attract pollinators. Despite the vast amount of publications on nectar properties, the role of nectar as a natural bacterial habitat is yet unexplored. To gain a better understanding of bacterial communities inhabiting floral nectar, culture-dependent and -independent (454-pyrosequencing) methods were used. Our findings demonstrate that bacterial communities in nectar are abundant and diverse. Using culture-dependent method we showed that bacterial communities of nectar displayed significant variation among three plant species: Amygdalus communis, Citrus paradisi and Nicotiana glauca. The dominant class in the nectar bacterial communities was Gammaproteobacteria. About half of the isolates were novel species (&lt; 97% similarities of the 16S rRNA gene with known species). Using 454-pyrosequencing we demonstrated that nectar microbial community are distinct for each of the plant species while there are no significant differences between nectar microbial communities within nectars taken from different plants of the same species. Primary selection of the nectar bacteria is unclear; it may be affected by variations in the chemical composition of the nectar in each plant. The role of the rich and diverse nectar microflora in the attraction–repulsion relationships between the plant and its nectar consumers has yet to be explored.","container-title":"Environmental Microbiology Reports","DOI":"https://doi.org/10.1111/j.1758-2229.2011.00309.x","ISSN":"1758-2229","issue":"1","language":"en","license":"© 2011 Society for Applied Microbiology and Blackwell Publishing Ltd","note":"_eprint: https://sfamjournals.onlinelibrary.wiley.com/doi/pdf/10.1111/j.1758-2229.2011.00309.x","page":"97-104","source":"Wiley Online Library","title":"Bacterial communities in floral nectar","volume":"4","author":[{"family":"Fridman","given":"Svetlana"},{"family":"Izhaki","given":"Ido"},{"family":"Gerchman","given":"Yoram"},{"family":"Halpern","given":"Malka"}],"issued":{"date-parts":[["2012"]]}}},{"id":96,"uris":["http://zotero.org/users/6808850/items/JVS65LZX"],"itemData":{"id":96,"type":"article-journal","abstract":"Intraspecific trait variation is receiving renewed interest as a factor affecting the structure of multi-species communities within and across trophic levels. One pervasive form of intraspecific trait variation is sexual dimorphism in animals and plants, which might exert large effects particularly on the communities of host-associated organisms, but the extent of these effects is not well understood. We investigated whether host-associated microbial communities developed differently in the floral nectar of female and male individuals of the dioecious shrubs, Eurya emarginata and E. japonica. We found that nectar-colonizing microbes such as bacteria and fungi were more than twice as prevalent and, overall, more than 10 times as abundant in male flowers as in female flowers. Microbial species composition also differed between flower sexes. To examine potential mechanisms behind these differences, we manipulated the frequency of flower visitation by animals and the order of arrival of microbial species to nectar. Animal visitation frequency affected microbial communities more greatly in male flowers, while arrival order affected them more in female flowers. These sex-specific effects appeared attributable to differences in how animals and microbes altered the chemical characteristics of nectar that limited microbial growth. Taken together, our results provide evidence that sexual dimorphism can have large effects on the structure of host-associated communities.","container-title":"Ecology","DOI":"10.1002/ecy.2494","ISSN":"1939-9170","issue":"11","language":"en","note":"_eprint: https://esajournals.onlinelibrary.wiley.com/doi/pdf/10.1002/ecy.2494","page":"2476-2484","source":"Wiley Online Library","title":"Community-wide consequences of sexual dimorphism: evidence from nectar microbes in dioecious plants","title-short":"Community-wide consequences of sexual dimorphism","volume":"99","author":[{"family":"Tsuji","given":"Kaoru"},{"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Fridman </w:t>
      </w:r>
      <w:r w:rsidR="00785E72" w:rsidRPr="00785E72">
        <w:rPr>
          <w:rFonts w:ascii="Arial" w:hAnsi="Arial" w:cs="Arial"/>
          <w:i/>
          <w:iCs/>
          <w:szCs w:val="24"/>
        </w:rPr>
        <w:t>et al.</w:t>
      </w:r>
      <w:r w:rsidR="00785E72" w:rsidRPr="00785E72">
        <w:rPr>
          <w:rFonts w:ascii="Arial" w:hAnsi="Arial" w:cs="Arial"/>
          <w:szCs w:val="24"/>
        </w:rPr>
        <w:t xml:space="preserve">, 2012; Álvarez-Pérez </w:t>
      </w:r>
      <w:r w:rsidR="00785E72" w:rsidRPr="00785E72">
        <w:rPr>
          <w:rFonts w:ascii="Arial" w:hAnsi="Arial" w:cs="Arial"/>
          <w:i/>
          <w:iCs/>
          <w:szCs w:val="24"/>
        </w:rPr>
        <w:t>et al.</w:t>
      </w:r>
      <w:r w:rsidR="00785E72" w:rsidRPr="00785E72">
        <w:rPr>
          <w:rFonts w:ascii="Arial" w:hAnsi="Arial" w:cs="Arial"/>
          <w:szCs w:val="24"/>
        </w:rPr>
        <w:t>, 2012; Alvarez-Pérez and Herrera, 2013; Tsuji and Fukami, 2018)</w:t>
      </w:r>
      <w:r w:rsidR="00A84C00" w:rsidRPr="00DB55B1">
        <w:rPr>
          <w:rFonts w:ascii="Arial" w:eastAsia="Arial" w:hAnsi="Arial" w:cs="Arial"/>
          <w:i/>
          <w:color w:val="000000"/>
        </w:rPr>
        <w:fldChar w:fldCharType="end"/>
      </w:r>
      <w:r w:rsidR="00A84C00" w:rsidRPr="00DB55B1">
        <w:rPr>
          <w:rFonts w:ascii="Arial" w:eastAsia="Arial" w:hAnsi="Arial" w:cs="Arial"/>
          <w:i/>
          <w:color w:val="000000"/>
        </w:rPr>
        <w:t>.</w:t>
      </w:r>
      <w:r w:rsidRPr="00DB55B1">
        <w:rPr>
          <w:rFonts w:ascii="Arial" w:eastAsia="Arial" w:hAnsi="Arial" w:cs="Arial"/>
          <w:i/>
          <w:color w:val="000000"/>
        </w:rPr>
        <w:t xml:space="preserve"> </w:t>
      </w:r>
      <w:r w:rsidRPr="00DB55B1">
        <w:rPr>
          <w:rFonts w:ascii="Arial" w:eastAsia="Arial" w:hAnsi="Arial" w:cs="Arial"/>
          <w:color w:val="000000"/>
        </w:rPr>
        <w:t xml:space="preserve">The microbes that establish in nectar are a subset of the microbes carried by pollinators and in the environment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4r6X8mQe","properties":{"formattedCitation":"(Herrera {\\i{}et al.}, 2010; Pozo {\\i{}et al.}, 2012; Alvarez-P\\uc0\\u233{}rez and Herrera, 2013)","plainCitation":"(Herrera et al., 2010; Pozo et al., 2012; Alvarez-Pérez and Herrera, 2013)","noteIndex":0},"citationItems":[{"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Pozo </w:t>
      </w:r>
      <w:r w:rsidR="00785E72" w:rsidRPr="00785E72">
        <w:rPr>
          <w:rFonts w:ascii="Arial" w:hAnsi="Arial" w:cs="Arial"/>
          <w:i/>
          <w:iCs/>
          <w:szCs w:val="24"/>
        </w:rPr>
        <w:t>et al.</w:t>
      </w:r>
      <w:r w:rsidR="00785E72" w:rsidRPr="00785E72">
        <w:rPr>
          <w:rFonts w:ascii="Arial" w:hAnsi="Arial" w:cs="Arial"/>
          <w:szCs w:val="24"/>
        </w:rPr>
        <w:t>, 2012; Alvarez-Pérez and Herrera, 2013)</w:t>
      </w:r>
      <w:r w:rsidR="00A84C00" w:rsidRPr="00DB55B1">
        <w:rPr>
          <w:rFonts w:ascii="Arial" w:eastAsia="Arial" w:hAnsi="Arial" w:cs="Arial"/>
          <w:color w:val="000000"/>
        </w:rPr>
        <w:fldChar w:fldCharType="end"/>
      </w:r>
      <w:r w:rsidR="00D739B5" w:rsidRPr="00DB55B1">
        <w:rPr>
          <w:rFonts w:ascii="Arial" w:eastAsia="Arial" w:hAnsi="Arial" w:cs="Arial"/>
          <w:color w:val="000000"/>
        </w:rPr>
        <w:t xml:space="preserve">. </w:t>
      </w:r>
      <w:r w:rsidRPr="00DB55B1">
        <w:rPr>
          <w:rFonts w:ascii="Arial" w:eastAsia="Arial" w:hAnsi="Arial" w:cs="Arial"/>
          <w:color w:val="000000"/>
        </w:rPr>
        <w:t xml:space="preserve">While </w:t>
      </w:r>
      <w:r w:rsidR="00FA233C" w:rsidRPr="00DB55B1">
        <w:rPr>
          <w:rFonts w:ascii="Arial" w:eastAsia="Arial" w:hAnsi="Arial" w:cs="Arial"/>
          <w:color w:val="000000"/>
        </w:rPr>
        <w:t xml:space="preserve">it is clear that </w:t>
      </w:r>
      <w:r w:rsidRPr="00DB55B1">
        <w:rPr>
          <w:rFonts w:ascii="Arial" w:eastAsia="Arial" w:hAnsi="Arial" w:cs="Arial"/>
          <w:color w:val="000000"/>
        </w:rPr>
        <w:t xml:space="preserve">many microbes deposited in floral nectar </w:t>
      </w:r>
      <w:r w:rsidR="00FA233C" w:rsidRPr="00DB55B1">
        <w:rPr>
          <w:rFonts w:ascii="Arial" w:eastAsia="Arial" w:hAnsi="Arial" w:cs="Arial"/>
          <w:color w:val="000000"/>
        </w:rPr>
        <w:t xml:space="preserve">fail to establish </w:t>
      </w:r>
      <w:r w:rsidR="00D739B5"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SMrNGiT6","properties":{"formattedCitation":"(Herrera {\\i{}et al.}, 2010; de Vega and Herrera, 2012; Pozo {\\i{}et al.}, 2012)","plainCitation":"(Herrera et al., 2010; de Vega and Herrera, 2012; Pozo et al., 2012)","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3,"uris":["http://zotero.org/users/6808850/items/NRM7BE5Y"],"itemData":{"id":163,"type":"article-journal","container-title":"Oikos","DOI":"10.1111/j.1600-0706.2012.20295.x","ISSN":"00301299","issue":"11","journalAbbreviation":"Oikos","language":"en","page":"1878-1888","source":"DOI.org (Crossref)","title":"Relationships among nectar-dwelling yeasts, flowers and ants: patterns and incidence on nectar traits","title-short":"Relationships among nectar-dwelling yeasts, flowers and ants","volume":"121","author":[{"family":"Vega","given":"Clara","non-dropping-particle":"de"},{"family":"Herrera","given":"Carlos M."}],"issued":{"date-parts":[["2012",11]]}}}],"schema":"https://github.com/citation-style-language/schema/raw/master/csl-citation.json"} </w:instrText>
      </w:r>
      <w:r w:rsidR="00D739B5"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de Vega and Herrera, 2012; Pozo </w:t>
      </w:r>
      <w:r w:rsidR="00785E72" w:rsidRPr="00785E72">
        <w:rPr>
          <w:rFonts w:ascii="Arial" w:hAnsi="Arial" w:cs="Arial"/>
          <w:i/>
          <w:iCs/>
          <w:szCs w:val="24"/>
        </w:rPr>
        <w:t>et al.</w:t>
      </w:r>
      <w:r w:rsidR="00785E72" w:rsidRPr="00785E72">
        <w:rPr>
          <w:rFonts w:ascii="Arial" w:hAnsi="Arial" w:cs="Arial"/>
          <w:szCs w:val="24"/>
        </w:rPr>
        <w:t>, 2012)</w:t>
      </w:r>
      <w:r w:rsidR="00D739B5" w:rsidRPr="00DB55B1">
        <w:rPr>
          <w:rFonts w:ascii="Arial" w:eastAsia="Arial" w:hAnsi="Arial" w:cs="Arial"/>
          <w:color w:val="000000"/>
        </w:rPr>
        <w:fldChar w:fldCharType="end"/>
      </w:r>
      <w:r w:rsidR="00121467" w:rsidRPr="00DB55B1">
        <w:rPr>
          <w:rFonts w:ascii="Arial" w:eastAsia="Arial" w:hAnsi="Arial" w:cs="Arial"/>
          <w:color w:val="000000"/>
        </w:rPr>
        <w:t>, numerous</w:t>
      </w:r>
      <w:r w:rsidRPr="00DB55B1">
        <w:rPr>
          <w:rFonts w:ascii="Arial" w:eastAsia="Arial" w:hAnsi="Arial" w:cs="Arial"/>
          <w:color w:val="202122"/>
        </w:rPr>
        <w:t xml:space="preserve"> </w:t>
      </w:r>
      <w:r w:rsidR="0075058A" w:rsidRPr="00DB55B1">
        <w:rPr>
          <w:rFonts w:ascii="Arial" w:eastAsia="Arial" w:hAnsi="Arial" w:cs="Arial"/>
          <w:color w:val="202122"/>
        </w:rPr>
        <w:t>processes may generate the low microbial diversity observed in nectar</w:t>
      </w:r>
      <w:r w:rsidR="007A1ECA" w:rsidRPr="00DB55B1">
        <w:rPr>
          <w:rFonts w:ascii="Arial" w:eastAsia="Arial" w:hAnsi="Arial" w:cs="Arial"/>
          <w:color w:val="202122"/>
        </w:rPr>
        <w:t>. Possible mechanisms include</w:t>
      </w:r>
      <w:r w:rsidR="0075058A" w:rsidRPr="00DB55B1">
        <w:rPr>
          <w:rFonts w:ascii="Arial" w:eastAsia="Arial" w:hAnsi="Arial" w:cs="Arial"/>
          <w:color w:val="202122"/>
        </w:rPr>
        <w:t xml:space="preserve"> </w:t>
      </w:r>
      <w:r w:rsidRPr="00DB55B1">
        <w:rPr>
          <w:rFonts w:ascii="Arial" w:eastAsia="Arial" w:hAnsi="Arial" w:cs="Arial"/>
          <w:color w:val="202122"/>
        </w:rPr>
        <w:t>differential dispersal of microbes</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B33AEF">
        <w:rPr>
          <w:rFonts w:ascii="Arial" w:eastAsia="Arial" w:hAnsi="Arial" w:cs="Arial"/>
          <w:color w:val="202122"/>
        </w:rPr>
        <w:instrText xml:space="preserve"> ADDIN ZOTERO_ITEM CSL_CITATION {"citationID":"mQMgzTVL","properties":{"formattedCitation":"(Zemenick {\\i{}et al.}, 2021)","plainCitation":"(Zemenick et al., 2021)","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schema":"https://github.com/citation-style-language/schema/raw/master/csl-citation.json"} </w:instrText>
      </w:r>
      <w:r w:rsidR="00D739B5" w:rsidRPr="00DB55B1">
        <w:rPr>
          <w:rFonts w:ascii="Arial" w:eastAsia="Arial" w:hAnsi="Arial" w:cs="Arial"/>
          <w:color w:val="202122"/>
        </w:rPr>
        <w:fldChar w:fldCharType="separate"/>
      </w:r>
      <w:r w:rsidR="00B33AEF" w:rsidRPr="00B33AEF">
        <w:rPr>
          <w:rFonts w:ascii="Arial" w:hAnsi="Arial" w:cs="Arial"/>
          <w:szCs w:val="24"/>
        </w:rPr>
        <w:t xml:space="preserve">(Zemenick </w:t>
      </w:r>
      <w:r w:rsidR="00B33AEF" w:rsidRPr="00B33AEF">
        <w:rPr>
          <w:rFonts w:ascii="Arial" w:hAnsi="Arial" w:cs="Arial"/>
          <w:i/>
          <w:iCs/>
          <w:szCs w:val="24"/>
        </w:rPr>
        <w:t>et al.</w:t>
      </w:r>
      <w:r w:rsidR="00B33AEF" w:rsidRPr="00B33AEF">
        <w:rPr>
          <w:rFonts w:ascii="Arial" w:hAnsi="Arial" w:cs="Arial"/>
          <w:szCs w:val="24"/>
        </w:rPr>
        <w:t>, 2021)</w:t>
      </w:r>
      <w:r w:rsidR="00D739B5" w:rsidRPr="00DB55B1">
        <w:rPr>
          <w:rFonts w:ascii="Arial" w:eastAsia="Arial" w:hAnsi="Arial" w:cs="Arial"/>
          <w:color w:val="202122"/>
        </w:rPr>
        <w:fldChar w:fldCharType="end"/>
      </w:r>
      <w:r w:rsidRPr="00DB55B1">
        <w:rPr>
          <w:rFonts w:ascii="Arial" w:eastAsia="Arial" w:hAnsi="Arial" w:cs="Arial"/>
          <w:color w:val="202122"/>
        </w:rPr>
        <w:t xml:space="preserve">; competitive exclusion that favors early arriving, faster growing, or inhibiting species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Ut2yT9No","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739B5" w:rsidRPr="00DB55B1">
        <w:rPr>
          <w:rFonts w:ascii="Arial" w:eastAsia="Arial" w:hAnsi="Arial" w:cs="Arial"/>
          <w:color w:val="202122"/>
        </w:rPr>
        <w:fldChar w:fldCharType="end"/>
      </w:r>
      <w:r w:rsidRPr="00DB55B1">
        <w:rPr>
          <w:rFonts w:ascii="Arial" w:eastAsia="Arial" w:hAnsi="Arial" w:cs="Arial"/>
          <w:color w:val="202122"/>
        </w:rPr>
        <w:t>; or strong filtering by the chemistry of the nectar environment</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eV2wHtNM","properties":{"formattedCitation":"(Herrera {\\i{}et al.}, 2010)","plainCitation":"(Herrera et al., 2010)","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2010)</w:t>
      </w:r>
      <w:r w:rsidR="00D739B5" w:rsidRPr="00DB55B1">
        <w:rPr>
          <w:rFonts w:ascii="Arial" w:eastAsia="Arial" w:hAnsi="Arial" w:cs="Arial"/>
          <w:color w:val="202122"/>
        </w:rPr>
        <w:fldChar w:fldCharType="end"/>
      </w:r>
      <w:r w:rsidRPr="00DB55B1">
        <w:rPr>
          <w:rFonts w:ascii="Arial" w:eastAsia="Arial" w:hAnsi="Arial" w:cs="Arial"/>
          <w:color w:val="202122"/>
        </w:rPr>
        <w:t>. These mechanisms are not mutually exclusive and likely vary in importance depending upon context. However, in some systems</w:t>
      </w:r>
      <w:r w:rsidR="0097778E" w:rsidRPr="00DB55B1">
        <w:rPr>
          <w:rFonts w:ascii="Arial" w:eastAsia="Arial" w:hAnsi="Arial" w:cs="Arial"/>
          <w:color w:val="202122"/>
        </w:rPr>
        <w:t xml:space="preserve"> animal-flower</w:t>
      </w:r>
      <w:r w:rsidRPr="00DB55B1">
        <w:rPr>
          <w:rFonts w:ascii="Arial" w:eastAsia="Arial" w:hAnsi="Arial" w:cs="Arial"/>
          <w:color w:val="202122"/>
        </w:rPr>
        <w:t xml:space="preserve"> visitation networks alone cannot explain nectar microbial communities suggesting that filtering may play a role </w:t>
      </w:r>
      <w:r w:rsidR="00D739B5" w:rsidRPr="00DB55B1">
        <w:rPr>
          <w:rFonts w:ascii="Arial" w:eastAsia="Arial" w:hAnsi="Arial" w:cs="Arial"/>
          <w:color w:val="202122"/>
        </w:rPr>
        <w:fldChar w:fldCharType="begin"/>
      </w:r>
      <w:r w:rsidR="00B33AEF">
        <w:rPr>
          <w:rFonts w:ascii="Arial" w:eastAsia="Arial" w:hAnsi="Arial" w:cs="Arial"/>
          <w:color w:val="202122"/>
        </w:rPr>
        <w:instrText xml:space="preserve"> ADDIN ZOTERO_ITEM CSL_CITATION {"citationID":"1hT5UNCe","properties":{"formattedCitation":"(Zemenick {\\i{}et al.}, 2021)","plainCitation":"(Zemenick et al., 2021)","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schema":"https://github.com/citation-style-language/schema/raw/master/csl-citation.json"} </w:instrText>
      </w:r>
      <w:r w:rsidR="00D739B5" w:rsidRPr="00DB55B1">
        <w:rPr>
          <w:rFonts w:ascii="Arial" w:eastAsia="Arial" w:hAnsi="Arial" w:cs="Arial"/>
          <w:color w:val="202122"/>
        </w:rPr>
        <w:fldChar w:fldCharType="separate"/>
      </w:r>
      <w:r w:rsidR="00B33AEF" w:rsidRPr="00B33AEF">
        <w:rPr>
          <w:rFonts w:ascii="Arial" w:hAnsi="Arial" w:cs="Arial"/>
          <w:szCs w:val="24"/>
        </w:rPr>
        <w:t xml:space="preserve">(Zemenick </w:t>
      </w:r>
      <w:r w:rsidR="00B33AEF" w:rsidRPr="00B33AEF">
        <w:rPr>
          <w:rFonts w:ascii="Arial" w:hAnsi="Arial" w:cs="Arial"/>
          <w:i/>
          <w:iCs/>
          <w:szCs w:val="24"/>
        </w:rPr>
        <w:t>et al.</w:t>
      </w:r>
      <w:r w:rsidR="00B33AEF" w:rsidRPr="00B33AEF">
        <w:rPr>
          <w:rFonts w:ascii="Arial" w:hAnsi="Arial" w:cs="Arial"/>
          <w:szCs w:val="24"/>
        </w:rPr>
        <w:t>, 2021)</w:t>
      </w:r>
      <w:r w:rsidR="00D739B5" w:rsidRPr="00DB55B1">
        <w:rPr>
          <w:rFonts w:ascii="Arial" w:eastAsia="Arial" w:hAnsi="Arial" w:cs="Arial"/>
          <w:color w:val="202122"/>
        </w:rPr>
        <w:fldChar w:fldCharType="end"/>
      </w:r>
      <w:r w:rsidRPr="00DB55B1">
        <w:rPr>
          <w:rFonts w:ascii="Arial" w:eastAsia="Arial" w:hAnsi="Arial" w:cs="Arial"/>
          <w:color w:val="202122"/>
        </w:rPr>
        <w:t>.</w:t>
      </w:r>
    </w:p>
    <w:p w14:paraId="00000021" w14:textId="77777777" w:rsidR="00682FF2" w:rsidRPr="00DB55B1" w:rsidRDefault="00682FF2" w:rsidP="00FD0250">
      <w:pPr>
        <w:spacing w:after="0" w:line="360" w:lineRule="auto"/>
        <w:rPr>
          <w:rFonts w:ascii="Arial" w:eastAsia="Arial" w:hAnsi="Arial" w:cs="Arial"/>
          <w:shd w:val="clear" w:color="auto" w:fill="FDFDFD"/>
        </w:rPr>
      </w:pPr>
    </w:p>
    <w:p w14:paraId="00000022" w14:textId="7F3A7493" w:rsidR="00682FF2" w:rsidRPr="00DB55B1" w:rsidRDefault="00FA233C" w:rsidP="00FD0250">
      <w:pPr>
        <w:spacing w:after="0" w:line="360" w:lineRule="auto"/>
        <w:rPr>
          <w:rFonts w:ascii="Arial" w:eastAsia="Arial" w:hAnsi="Arial" w:cs="Arial"/>
          <w:shd w:val="clear" w:color="auto" w:fill="FDFDFD"/>
        </w:rPr>
      </w:pPr>
      <w:r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ome nectar traits are thought to provide antimicrobial activity </w:t>
      </w:r>
      <w:r w:rsidR="00D739B5"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rVSFCRwv","properties":{"formattedCitation":"(Herrera {\\i{}et al.}, 2010; Schmitt {\\i{}et al.}, 2021)","plainCitation":"(Herrera et al., 2010; Schmitt et al., 2021)","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D739B5" w:rsidRPr="00DB55B1">
        <w:rPr>
          <w:rFonts w:ascii="Arial" w:eastAsia="Arial" w:hAnsi="Arial" w:cs="Arial"/>
          <w:shd w:val="clear" w:color="auto" w:fill="FDFDFD"/>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Schmitt </w:t>
      </w:r>
      <w:r w:rsidR="00785E72" w:rsidRPr="00785E72">
        <w:rPr>
          <w:rFonts w:ascii="Arial" w:hAnsi="Arial" w:cs="Arial"/>
          <w:i/>
          <w:iCs/>
          <w:szCs w:val="24"/>
        </w:rPr>
        <w:t>et al.</w:t>
      </w:r>
      <w:r w:rsidR="00785E72" w:rsidRPr="00785E72">
        <w:rPr>
          <w:rFonts w:ascii="Arial" w:hAnsi="Arial" w:cs="Arial"/>
          <w:szCs w:val="24"/>
        </w:rPr>
        <w:t>, 2021)</w:t>
      </w:r>
      <w:r w:rsidR="00D739B5"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 xml:space="preserve">The high sugar concentrations in nectar leads to extreme osmotic pressure and high C:N ratios both of which limit microbial growth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CWVsONqI","properties":{"formattedCitation":"(Brysch-Herzberg, 2004; Herrera {\\i{}et al.}, 2010; Lievens {\\i{}et al.}, 2015)","plainCitation":"(Brysch-Herzberg, 2004; Herrera et al., 2010; Lievens et al., 2015)","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0,"uris":["http://zotero.org/users/6808850/items/DBNELECC"],"itemData":{"id":160,"type":"article-journal","abstract":"Microbial habitats that contain an excess of carbohydrate in the form of sugar are widespread in the microbial biosphere. Depending on the type of sugar, prevailing water activity and other substances present, sugar-rich environments can be highly dynamic or relatively stable, osmotically stressful, and/or destabilizing for macromolecular systems, and can thereby strongly impact the microbial ecology. Here, we review the microbiology of different high-sugar habitats, including their microbial diversity and physicochemical parameters, which act to impact microbial community assembly and constrain the ecosystem. Saturated sugar beet juice and floral nectar are used as case studies to explore the differences between the microbial ecologies of low and higher water-activity habitats respectively. Nectar is a paradigm of an open, dynamic and biodiverse habitat populated by many microbial taxa, often yeasts and bacteria such as, amongst many others, Metschnikowia spp. and Acinetobacter spp., respectively. By contrast, thick juice is a relatively stable, species-poor habitat and is typically dominated by a single, xerotolerant bacterium (Tetragenococcus halophilus). A number of high-sugar habitats contain chaotropic solutes (e.g. ethyl acetate, phenols, ethanol, fructose and glycerol) and hydrophobic stressors (e.g. ethyl octanoate, hexane, octanol and isoamyl acetate), all of which can induce chaotropicity-mediated stresses that inhibit or prevent multiplication of microbes. Additionally, temperature, pH, nutrition, microbial dispersion and habitat history can determine or constrain the microbiology of high-sugar milieux. Findings are discussed in relation to a number of unanswered scientific questions.","container-title":"Environmental Microbiology","DOI":"10.1111/1462-2920.12570","ISSN":"1462-2920","issue":"2","journalAbbreviation":"Environ Microbiol","language":"eng","note":"PMID: 25041632","page":"278-298","source":"PubMed","title":"Microbiology of sugar-rich environments: diversity, ecology and system constraints","title-short":"Microbiology of sugar-rich environments","volume":"17","author":[{"family":"Lievens","given":"Bart"},{"family":"Hallsworth","given":"John E."},{"family":"Pozo","given":"Maria I."},{"family":"Belgacem","given":"Zouhaier Ben"},{"family":"Stevenson","given":"Andrew"},{"family":"Willems","given":"Kris A."},{"family":"Jacquemyn","given":"Hans"}],"issued":{"date-parts":[["2015",2]]}}},{"id":14,"uris":["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Brysch-Herzberg, 2004; Herrera </w:t>
      </w:r>
      <w:r w:rsidR="00785E72" w:rsidRPr="00785E72">
        <w:rPr>
          <w:rFonts w:ascii="Arial" w:hAnsi="Arial" w:cs="Arial"/>
          <w:i/>
          <w:iCs/>
          <w:szCs w:val="24"/>
        </w:rPr>
        <w:t>et al.</w:t>
      </w:r>
      <w:r w:rsidR="00785E72" w:rsidRPr="00785E72">
        <w:rPr>
          <w:rFonts w:ascii="Arial" w:hAnsi="Arial" w:cs="Arial"/>
          <w:szCs w:val="24"/>
        </w:rPr>
        <w:t xml:space="preserve">, 2010; Lievens </w:t>
      </w:r>
      <w:r w:rsidR="00785E72" w:rsidRPr="00785E72">
        <w:rPr>
          <w:rFonts w:ascii="Arial" w:hAnsi="Arial" w:cs="Arial"/>
          <w:i/>
          <w:iCs/>
          <w:szCs w:val="24"/>
        </w:rPr>
        <w:t>et al.</w:t>
      </w:r>
      <w:r w:rsidR="00785E72" w:rsidRPr="00785E72">
        <w:rPr>
          <w:rFonts w:ascii="Arial" w:hAnsi="Arial" w:cs="Arial"/>
          <w:szCs w:val="24"/>
        </w:rPr>
        <w:t>, 2015)</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Additionally, antimicrobial compounds are commonly produced in nectar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1xZjqvEw","properties":{"formattedCitation":"(Schmitt {\\i{}et al.}, 2018, 2021)","plainCitation":"(Schmitt et al., 2018,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18, 2021)</w:t>
      </w:r>
      <w:r w:rsidR="00866862"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n ornamental tobacco (</w:t>
      </w:r>
      <w:r w:rsidR="00B43301" w:rsidRPr="00DB55B1">
        <w:rPr>
          <w:rFonts w:ascii="Arial" w:eastAsia="Arial" w:hAnsi="Arial" w:cs="Arial"/>
          <w:i/>
          <w:iCs/>
          <w:shd w:val="clear" w:color="auto" w:fill="FDFDFD"/>
        </w:rPr>
        <w:t xml:space="preserve">Nicotiana </w:t>
      </w:r>
      <w:proofErr w:type="spellStart"/>
      <w:r w:rsidR="00B43301" w:rsidRPr="00DB55B1">
        <w:rPr>
          <w:rFonts w:ascii="Arial" w:eastAsia="Arial" w:hAnsi="Arial" w:cs="Arial"/>
          <w:i/>
          <w:iCs/>
          <w:shd w:val="clear" w:color="auto" w:fill="FDFDFD"/>
        </w:rPr>
        <w:t>langsdorffii</w:t>
      </w:r>
      <w:proofErr w:type="spellEnd"/>
      <w:r w:rsidR="00B43301" w:rsidRPr="00DB55B1">
        <w:rPr>
          <w:rFonts w:ascii="Arial" w:eastAsia="Arial" w:hAnsi="Arial" w:cs="Arial"/>
          <w:i/>
          <w:iCs/>
          <w:shd w:val="clear" w:color="auto" w:fill="FDFDFD"/>
        </w:rPr>
        <w:t xml:space="preserve"> × Nicotiana </w:t>
      </w:r>
      <w:proofErr w:type="spellStart"/>
      <w:r w:rsidR="00B43301" w:rsidRPr="00DB55B1">
        <w:rPr>
          <w:rFonts w:ascii="Arial" w:eastAsia="Arial" w:hAnsi="Arial" w:cs="Arial"/>
          <w:i/>
          <w:iCs/>
          <w:shd w:val="clear" w:color="auto" w:fill="FDFDFD"/>
        </w:rPr>
        <w:t>sanderae</w:t>
      </w:r>
      <w:proofErr w:type="spellEnd"/>
      <w:r w:rsidR="00B43301" w:rsidRPr="00DB55B1">
        <w:rPr>
          <w:rFonts w:ascii="Arial" w:eastAsia="Arial" w:hAnsi="Arial" w:cs="Arial"/>
          <w:shd w:val="clear" w:color="auto" w:fill="FDFDFD"/>
        </w:rPr>
        <w:t xml:space="preserve">), hydrogen peroxide levels can reach 4mM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poTJsfrp","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rPr>
        <w:t>(Carter and Thornburg, 2004)</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suppressing</w:t>
      </w:r>
      <w:r w:rsidR="00B43301" w:rsidRPr="00DB55B1">
        <w:rPr>
          <w:rFonts w:ascii="Arial" w:eastAsia="Arial" w:hAnsi="Arial" w:cs="Arial"/>
          <w:shd w:val="clear" w:color="auto" w:fill="FDFDFD"/>
        </w:rPr>
        <w:t xml:space="preserve"> some</w:t>
      </w:r>
      <w:r w:rsidR="001D3C9E" w:rsidRPr="00DB55B1">
        <w:rPr>
          <w:rFonts w:ascii="Arial" w:eastAsia="Arial" w:hAnsi="Arial" w:cs="Arial"/>
          <w:shd w:val="clear" w:color="auto" w:fill="FDFDFD"/>
        </w:rPr>
        <w:t xml:space="preserve"> but not all</w:t>
      </w:r>
      <w:r w:rsidR="00B43301" w:rsidRPr="00DB55B1">
        <w:rPr>
          <w:rFonts w:ascii="Arial" w:eastAsia="Arial" w:hAnsi="Arial" w:cs="Arial"/>
          <w:shd w:val="clear" w:color="auto" w:fill="FDFDFD"/>
        </w:rPr>
        <w:t xml:space="preserve"> microbes’ growth </w:t>
      </w:r>
      <w:r w:rsidR="00866862" w:rsidRPr="00DB55B1">
        <w:rPr>
          <w:rFonts w:ascii="Arial" w:eastAsia="Arial" w:hAnsi="Arial" w:cs="Arial"/>
          <w:shd w:val="clear" w:color="auto" w:fill="FDFDFD"/>
        </w:rPr>
        <w:fldChar w:fldCharType="begin"/>
      </w:r>
      <w:r w:rsidR="00D11EAB">
        <w:rPr>
          <w:rFonts w:ascii="Arial" w:eastAsia="Arial" w:hAnsi="Arial" w:cs="Arial"/>
          <w:shd w:val="clear" w:color="auto" w:fill="FDFDFD"/>
        </w:rPr>
        <w:instrText xml:space="preserve"> ADDIN ZOTERO_ITEM CSL_CITATION {"citationID":"HuT004mn","properties":{"formattedCitation":"(Carter {\\i{}et al.}, 2007; Parra {\\i{}et al.}, 2022)","plainCitation":"(Carter et al., 2007; Parra et al., 2022)","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838,"uris":["http://zotero.org/users/6808850/items/4ACXZM86"],"itemData":{"id":838,"type":"article-journal","abstract":"Although floral nectar is a rich source of nutrients, it is rarely infected by microorganisms. Defense molecules such as proteins have been identified in this fluid, but defense peptides have been largely overlooked. Thus, the aim of this study was to perform an extensive peptidomic analysis of the ornamental tobacco floral nectar to seek peptides involved in nectar defense. Using LC-MS/MS, 793 peptides were sequenced and characterized. After extensive bioinformatics analysis, six peptides were selected for further characterization, synthesis, and evaluation of their antimicrobial properties against phytopathogenic fungi and bacteria. All six peptides had antimicrobial activity to some extent. However, the activity varied by peptide concentration and microorganism tested. An analysis of the action mechanism revealed damage in the cell membrane induced by peptides. The results show that floral nectar is rich in peptides and that, together with proteins and hydrogen peroxide, they contribute to plant defense against microorganisms during pollination.","container-title":"Plant Science","DOI":"10.1016/j.plantsci.2022.111427","ISSN":"0168-9452","journalAbbreviation":"Plant Science","language":"en","page":"111427","source":"ScienceDirect","title":"Ornamental tobacco floral nectar is a rich source of antimicrobial peptides","volume":"324","author":[{"family":"Parra","given":"Aura L. C."},{"family":"Freitas","given":"Cleverson D. T."},{"family":"Souza","given":"Pedro F. N."},{"family":"Aderkas","given":"Patrick","non-dropping-particle":"von"},{"family":"Borchers","given":"Christoph H."},{"family":"Beattie","given":"Gwyn A."},{"family":"Silva","given":"Fredy D. A."},{"family":"Thornburg","given":"Robert W."}],"issued":{"date-parts":[["2022",11,1]]}}}],"schema":"https://github.com/citation-style-language/schema/raw/master/csl-citation.json"} </w:instrText>
      </w:r>
      <w:r w:rsidR="00866862" w:rsidRPr="00DB55B1">
        <w:rPr>
          <w:rFonts w:ascii="Arial" w:eastAsia="Arial" w:hAnsi="Arial" w:cs="Arial"/>
          <w:shd w:val="clear" w:color="auto" w:fill="FDFDFD"/>
        </w:rPr>
        <w:fldChar w:fldCharType="separate"/>
      </w:r>
      <w:r w:rsidR="00D11EAB" w:rsidRPr="00D11EAB">
        <w:rPr>
          <w:rFonts w:ascii="Arial" w:hAnsi="Arial" w:cs="Arial"/>
          <w:szCs w:val="24"/>
        </w:rPr>
        <w:t xml:space="preserve">(Carter </w:t>
      </w:r>
      <w:r w:rsidR="00D11EAB" w:rsidRPr="00D11EAB">
        <w:rPr>
          <w:rFonts w:ascii="Arial" w:hAnsi="Arial" w:cs="Arial"/>
          <w:i/>
          <w:iCs/>
          <w:szCs w:val="24"/>
        </w:rPr>
        <w:t>et al.</w:t>
      </w:r>
      <w:r w:rsidR="00D11EAB" w:rsidRPr="00D11EAB">
        <w:rPr>
          <w:rFonts w:ascii="Arial" w:hAnsi="Arial" w:cs="Arial"/>
          <w:szCs w:val="24"/>
        </w:rPr>
        <w:t xml:space="preserve">, 2007; Parra </w:t>
      </w:r>
      <w:r w:rsidR="00D11EAB" w:rsidRPr="00D11EAB">
        <w:rPr>
          <w:rFonts w:ascii="Arial" w:hAnsi="Arial" w:cs="Arial"/>
          <w:i/>
          <w:iCs/>
          <w:szCs w:val="24"/>
        </w:rPr>
        <w:t>et al.</w:t>
      </w:r>
      <w:r w:rsidR="00D11EAB" w:rsidRPr="00D11EAB">
        <w:rPr>
          <w:rFonts w:ascii="Arial" w:hAnsi="Arial" w:cs="Arial"/>
          <w:szCs w:val="24"/>
        </w:rPr>
        <w:t>, 2022)</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Other antimicrobial proteins are thought to have activity against specific groups of microbes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ZRiyOwfO","properties":{"formattedCitation":"(Schmitt {\\i{}et al.}, 2021)","plainCitation":"(Schmitt et al.,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21)</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In previous comparative studies, nectar compounds including hydrogen peroxide, the antimicrobial protein BrLTP2.1, and the floral volatile linalool showed species-specific effects, reducing microbial growth for some species but not others </w:t>
      </w:r>
      <w:r w:rsidR="00866862"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zVt0MPCH","properties":{"formattedCitation":"(Carter {\\i{}et al.}, 2007; Burdon {\\i{}et al.}, 2018; Schmitt {\\i{}et al.}, 2018; Block {\\i{}et al.}, 2019)","plainCitation":"(Carter et al., 2007; Burdon et al., 2018; Schmitt et al., 2018; Block et al., 2019)","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iP0NGaJK/gUFdQ5rI","uris":["http://zotero.org/users/6808850/items/FSMW5RNP"],"itemData":{"id":21,"type":"article-journal","abstract":"The invasion success of Impatiens glandulifera (Himalayan balsam) in certain parts of Europe and North America has been partially attributed to its ability to compete for bee pollinators with its rich nectar and due to its capacity to produce and release allelopathic 1,4-naphthoquinones (1,4-NQs) from its roots and leaves. Given that other 1,4-NQs present in the digestive fluids of certain carnivorous plants are proposed to control microbial colonization, we investigated the potential for the 1,4-NQs, 2-methoxy-1,4-naphthoquinone (2-MNQ) and lawsone, to fulfill an analogous role in the nectaries of I. glandulifera. Both 2-MNQ and lawsone were detected in the floral nectaries of I. glandulifera at levels comparable to leaves and roots, but were discovered to be at significantly higher levels in its extra-floral nectaries (EFNs) and to be present in EFN nectar itself. Nectar microbe inhibition assays revealed that the common nectar bacteria Gluconobacter oxydans and Asaia prunellae are not inhibited by 2-MNQ or lawsone, although both compounds were found to inhibit the growth of the common fungal nectar microbes Metschnikowia reukaufii and Aureobasidium pullulans. Taken together, these findings suggest that 2-MNQ and lawsone could serve to protect the rich nectar of I. glandulifera against fungal growth. The high abundance of 2-MNQ and lawsone in I. glandulifera EFNs may also point to an unsuspected mechanism for how allelopathic 1,4-NQs are leached into the soil where they exhibit their known allelopathic effects.","container-title":"Plant Direct","DOI":"https://doi.org/10.1002/pld3.132","ISSN":"2475-4455","issue":"5","language":"en","note":"_eprint: https://onlinelibrary.wiley.com/doi/pdf/10.1002/pld3.132","page":"e00132","source":"Wiley Online Library","title":"Specialized naphthoquinones present in Impatiens glandulifera nectaries inhibit the growth of fungal nectar microbes","volume":"3","author":[{"family":"Block","given":"Anna K."},{"family":"Yakubova","given":"Elena"},{"family":"Widhalm","given":"Joshua R."}],"issued":{"date-parts":[["2019"]]}}},{"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Burdon </w:t>
      </w:r>
      <w:r w:rsidR="00785E72" w:rsidRPr="00785E72">
        <w:rPr>
          <w:rFonts w:ascii="Arial" w:hAnsi="Arial" w:cs="Arial"/>
          <w:i/>
          <w:iCs/>
          <w:szCs w:val="24"/>
        </w:rPr>
        <w:t>et al.</w:t>
      </w:r>
      <w:r w:rsidR="00785E72" w:rsidRPr="00785E72">
        <w:rPr>
          <w:rFonts w:ascii="Arial" w:hAnsi="Arial" w:cs="Arial"/>
          <w:szCs w:val="24"/>
        </w:rPr>
        <w:t xml:space="preserve">, 2018; Schmitt </w:t>
      </w:r>
      <w:r w:rsidR="00785E72" w:rsidRPr="00785E72">
        <w:rPr>
          <w:rFonts w:ascii="Arial" w:hAnsi="Arial" w:cs="Arial"/>
          <w:i/>
          <w:iCs/>
          <w:szCs w:val="24"/>
        </w:rPr>
        <w:t>et al.</w:t>
      </w:r>
      <w:r w:rsidR="00785E72" w:rsidRPr="00785E72">
        <w:rPr>
          <w:rFonts w:ascii="Arial" w:hAnsi="Arial" w:cs="Arial"/>
          <w:szCs w:val="24"/>
        </w:rPr>
        <w:t xml:space="preserve">, 2018; Block </w:t>
      </w:r>
      <w:r w:rsidR="00785E72" w:rsidRPr="00785E72">
        <w:rPr>
          <w:rFonts w:ascii="Arial" w:hAnsi="Arial" w:cs="Arial"/>
          <w:i/>
          <w:iCs/>
          <w:szCs w:val="24"/>
        </w:rPr>
        <w:t>et al.</w:t>
      </w:r>
      <w:r w:rsidR="00785E72" w:rsidRPr="00785E72">
        <w:rPr>
          <w:rFonts w:ascii="Arial" w:hAnsi="Arial" w:cs="Arial"/>
          <w:szCs w:val="24"/>
        </w:rPr>
        <w:t>, 2019)</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However, f</w:t>
      </w:r>
      <w:r w:rsidR="00B43301" w:rsidRPr="00DB55B1">
        <w:rPr>
          <w:rFonts w:ascii="Arial" w:eastAsia="Arial" w:hAnsi="Arial" w:cs="Arial"/>
          <w:shd w:val="clear" w:color="auto" w:fill="FDFDFD"/>
        </w:rPr>
        <w:t>ew studies</w:t>
      </w:r>
      <w:r w:rsidR="001D3C9E"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have broadly compared if microbes</w:t>
      </w:r>
      <w:r w:rsidR="007E3D3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solated from</w:t>
      </w:r>
      <w:r w:rsidR="001D3C9E" w:rsidRPr="00DB55B1">
        <w:rPr>
          <w:rFonts w:ascii="Arial" w:eastAsia="Arial" w:hAnsi="Arial" w:cs="Arial"/>
          <w:shd w:val="clear" w:color="auto" w:fill="FDFDFD"/>
        </w:rPr>
        <w:t xml:space="preserve"> nectar and</w:t>
      </w:r>
      <w:r w:rsidR="00B43301" w:rsidRPr="00DB55B1">
        <w:rPr>
          <w:rFonts w:ascii="Arial" w:eastAsia="Arial" w:hAnsi="Arial" w:cs="Arial"/>
          <w:shd w:val="clear" w:color="auto" w:fill="FDFDFD"/>
        </w:rPr>
        <w:t xml:space="preserve"> other habitats, vary in resistance to a range of </w:t>
      </w:r>
      <w:r w:rsidR="00B43301" w:rsidRPr="00DB55B1">
        <w:rPr>
          <w:rFonts w:ascii="Arial" w:eastAsia="Arial" w:hAnsi="Arial" w:cs="Arial"/>
          <w:shd w:val="clear" w:color="auto" w:fill="FDFDFD"/>
        </w:rPr>
        <w:lastRenderedPageBreak/>
        <w:t xml:space="preserve">nectar </w:t>
      </w:r>
      <w:r w:rsidR="00B56F5B" w:rsidRPr="00DB55B1">
        <w:rPr>
          <w:rFonts w:ascii="Arial" w:eastAsia="Arial" w:hAnsi="Arial" w:cs="Arial"/>
          <w:shd w:val="clear" w:color="auto" w:fill="FDFDFD"/>
        </w:rPr>
        <w:t>compounds</w:t>
      </w:r>
      <w:r w:rsidR="00B43301" w:rsidRPr="00DB55B1">
        <w:rPr>
          <w:rFonts w:ascii="Arial" w:eastAsia="Arial" w:hAnsi="Arial" w:cs="Arial"/>
          <w:shd w:val="clear" w:color="auto" w:fill="FDFDFD"/>
        </w:rPr>
        <w:t xml:space="preserve"> (however, see</w:t>
      </w:r>
      <w:r w:rsidR="00866862" w:rsidRPr="00DB55B1">
        <w:rPr>
          <w:rFonts w:ascii="Arial" w:eastAsia="Arial" w:hAnsi="Arial" w:cs="Arial"/>
          <w:shd w:val="clear" w:color="auto" w:fill="FDFDFD"/>
        </w:rPr>
        <w:t xml:space="preserve"> </w:t>
      </w:r>
      <w:r w:rsidR="00866862" w:rsidRPr="00DB55B1">
        <w:rPr>
          <w:rFonts w:ascii="Arial" w:eastAsia="Arial" w:hAnsi="Arial" w:cs="Arial"/>
          <w:shd w:val="clear" w:color="auto" w:fill="FDFDFD"/>
        </w:rPr>
        <w:fldChar w:fldCharType="begin"/>
      </w:r>
      <w:r w:rsidR="00D11EAB">
        <w:rPr>
          <w:rFonts w:ascii="Arial" w:eastAsia="Arial" w:hAnsi="Arial" w:cs="Arial"/>
          <w:shd w:val="clear" w:color="auto" w:fill="FDFDFD"/>
        </w:rPr>
        <w:instrText xml:space="preserve"> ADDIN ZOTERO_ITEM CSL_CITATION {"citationID":"qDGsWdpw","properties":{"formattedCitation":"(Pozo {\\i{}et al.}, 2012; Mittelbach {\\i{}et al.}, 2016; Burdon {\\i{}et al.}, 2018)","plainCitation":"(Pozo et al., 2012; Mittelbach et al., 2016; Burdon et al., 2018)","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6,"uris":["http://zotero.org/users/6808850/items/UCCA9C3M"],"itemData":{"id":56,"type":"article-journal","abstract":"Nectar-borne yeast communities are species poor assemblages compring is a few specialized taxa (Saccharomycotina) and many transient species. Short flower lifetimes and harsh environmental conditions impose an enormous pressure on nectar-colonizers, which try to overcome these challenges through fast multiplication and osmotolerance. Since these traits are exclusively known for ascomycetes, the origin of multi-species communities is still poorly understood. We conducted field and laboratory experiments to analyze the competition between autochthonous pollinator-borne and transient yeast species in nectar. Subsequently we analyzed the impact of microbial growth on the environment. Our results endorse theories on priority effects and show that yeast incidences in natural flowers, cell densities in microcosms and the environmental impact strongly depend on the inoculation order of the respective yeast species. Transient species are more frequent in flowers visited only once, while specialists require several flower visits to establish common population structures most probably through tough inner-floral competition.","container-title":"Fungal Ecology","DOI":"10.1016/j.funeco.2015.12.003","ISSN":"1754-5048","journalAbbreviation":"Fungal Ecology","language":"en","page":"90-97","source":"ScienceDirect","title":"Inoculation order of nectar-borne yeasts opens a door for transient species and changes nectar rewarded to pollinators","volume":"22","author":[{"family":"Mittelbach","given":"Moritz"},{"family":"Yurkov","given":"Andrey M."},{"family":"Stoll","given":"Raphael"},{"family":"Begerow","given":"Dominik"}],"issued":{"date-parts":[["2016",8,1]]}}},{"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D11EAB" w:rsidRPr="00D11EAB">
        <w:rPr>
          <w:rFonts w:ascii="Arial" w:hAnsi="Arial" w:cs="Arial"/>
          <w:szCs w:val="24"/>
        </w:rPr>
        <w:t>(</w:t>
      </w:r>
      <w:proofErr w:type="spellStart"/>
      <w:r w:rsidR="00D11EAB" w:rsidRPr="00D11EAB">
        <w:rPr>
          <w:rFonts w:ascii="Arial" w:hAnsi="Arial" w:cs="Arial"/>
          <w:szCs w:val="24"/>
        </w:rPr>
        <w:t>Pozo</w:t>
      </w:r>
      <w:proofErr w:type="spellEnd"/>
      <w:r w:rsidR="00D11EAB" w:rsidRPr="00D11EAB">
        <w:rPr>
          <w:rFonts w:ascii="Arial" w:hAnsi="Arial" w:cs="Arial"/>
          <w:szCs w:val="24"/>
        </w:rPr>
        <w:t xml:space="preserve"> </w:t>
      </w:r>
      <w:r w:rsidR="00D11EAB" w:rsidRPr="00D11EAB">
        <w:rPr>
          <w:rFonts w:ascii="Arial" w:hAnsi="Arial" w:cs="Arial"/>
          <w:i/>
          <w:iCs/>
          <w:szCs w:val="24"/>
        </w:rPr>
        <w:t>et al.</w:t>
      </w:r>
      <w:r w:rsidR="00D11EAB" w:rsidRPr="00D11EAB">
        <w:rPr>
          <w:rFonts w:ascii="Arial" w:hAnsi="Arial" w:cs="Arial"/>
          <w:szCs w:val="24"/>
        </w:rPr>
        <w:t xml:space="preserve">, 2012; </w:t>
      </w:r>
      <w:proofErr w:type="spellStart"/>
      <w:r w:rsidR="00D11EAB" w:rsidRPr="00D11EAB">
        <w:rPr>
          <w:rFonts w:ascii="Arial" w:hAnsi="Arial" w:cs="Arial"/>
          <w:szCs w:val="24"/>
        </w:rPr>
        <w:t>Mittelbach</w:t>
      </w:r>
      <w:proofErr w:type="spellEnd"/>
      <w:r w:rsidR="00D11EAB" w:rsidRPr="00D11EAB">
        <w:rPr>
          <w:rFonts w:ascii="Arial" w:hAnsi="Arial" w:cs="Arial"/>
          <w:szCs w:val="24"/>
        </w:rPr>
        <w:t xml:space="preserve"> </w:t>
      </w:r>
      <w:r w:rsidR="00D11EAB" w:rsidRPr="00D11EAB">
        <w:rPr>
          <w:rFonts w:ascii="Arial" w:hAnsi="Arial" w:cs="Arial"/>
          <w:i/>
          <w:iCs/>
          <w:szCs w:val="24"/>
        </w:rPr>
        <w:t>et al.</w:t>
      </w:r>
      <w:r w:rsidR="00D11EAB" w:rsidRPr="00D11EAB">
        <w:rPr>
          <w:rFonts w:ascii="Arial" w:hAnsi="Arial" w:cs="Arial"/>
          <w:szCs w:val="24"/>
        </w:rPr>
        <w:t xml:space="preserve">, 2016; Burdon </w:t>
      </w:r>
      <w:r w:rsidR="00D11EAB" w:rsidRPr="00D11EAB">
        <w:rPr>
          <w:rFonts w:ascii="Arial" w:hAnsi="Arial" w:cs="Arial"/>
          <w:i/>
          <w:iCs/>
          <w:szCs w:val="24"/>
        </w:rPr>
        <w:t>et al.</w:t>
      </w:r>
      <w:r w:rsidR="00D11EAB" w:rsidRPr="00D11EAB">
        <w:rPr>
          <w:rFonts w:ascii="Arial" w:hAnsi="Arial" w:cs="Arial"/>
          <w:szCs w:val="24"/>
        </w:rPr>
        <w:t>, 2018)</w:t>
      </w:r>
      <w:r w:rsidR="00866862" w:rsidRPr="00DB55B1">
        <w:rPr>
          <w:rFonts w:ascii="Arial" w:eastAsia="Arial" w:hAnsi="Arial" w:cs="Arial"/>
          <w:shd w:val="clear" w:color="auto" w:fill="FDFDFD"/>
        </w:rPr>
        <w:fldChar w:fldCharType="end"/>
      </w:r>
      <w:r w:rsidRPr="00DB55B1">
        <w:rPr>
          <w:rFonts w:ascii="Arial" w:eastAsia="Arial" w:hAnsi="Arial" w:cs="Arial"/>
          <w:shd w:val="clear" w:color="auto" w:fill="FDFDFD"/>
        </w:rPr>
        <w:t>)</w:t>
      </w:r>
      <w:r w:rsidR="001D3C9E" w:rsidRPr="00DB55B1">
        <w:rPr>
          <w:rFonts w:ascii="Arial" w:eastAsia="Arial" w:hAnsi="Arial" w:cs="Arial"/>
          <w:shd w:val="clear" w:color="auto" w:fill="FDFDFD"/>
        </w:rPr>
        <w:t>, and if these compounds impact microbe-microbe interactions</w:t>
      </w:r>
      <w:r w:rsidR="00B43301" w:rsidRPr="00DB55B1">
        <w:rPr>
          <w:rFonts w:ascii="Arial" w:eastAsia="Arial" w:hAnsi="Arial" w:cs="Arial"/>
          <w:shd w:val="clear" w:color="auto" w:fill="FDFDFD"/>
        </w:rPr>
        <w:t xml:space="preserve">. </w:t>
      </w:r>
    </w:p>
    <w:p w14:paraId="00000023" w14:textId="77777777" w:rsidR="00682FF2" w:rsidRPr="00DB55B1" w:rsidRDefault="00682FF2" w:rsidP="00FD0250">
      <w:pPr>
        <w:spacing w:after="0" w:line="360" w:lineRule="auto"/>
        <w:rPr>
          <w:rFonts w:ascii="Arial" w:eastAsia="Arial" w:hAnsi="Arial" w:cs="Arial"/>
        </w:rPr>
      </w:pPr>
    </w:p>
    <w:p w14:paraId="00000024" w14:textId="064E3313" w:rsidR="00682FF2" w:rsidRDefault="00B43301" w:rsidP="00FD0250">
      <w:pPr>
        <w:spacing w:after="0" w:line="360" w:lineRule="auto"/>
        <w:rPr>
          <w:rFonts w:ascii="Arial" w:eastAsia="Arial" w:hAnsi="Arial" w:cs="Arial"/>
          <w:color w:val="000000"/>
        </w:rPr>
      </w:pPr>
      <w:r w:rsidRPr="00DB55B1">
        <w:rPr>
          <w:rFonts w:ascii="Arial" w:eastAsia="Arial" w:hAnsi="Arial" w:cs="Arial"/>
          <w:color w:val="000000"/>
        </w:rPr>
        <w:t xml:space="preserve">Here, we use </w:t>
      </w:r>
      <w:r w:rsidRPr="00DB55B1">
        <w:rPr>
          <w:rFonts w:ascii="Arial" w:eastAsia="Arial" w:hAnsi="Arial" w:cs="Arial"/>
          <w:i/>
          <w:color w:val="000000"/>
        </w:rPr>
        <w:t>in</w:t>
      </w:r>
      <w:r w:rsidR="003B4DF6">
        <w:rPr>
          <w:rFonts w:ascii="Arial" w:eastAsia="Arial" w:hAnsi="Arial" w:cs="Arial"/>
          <w:i/>
          <w:color w:val="000000"/>
        </w:rPr>
        <w:t xml:space="preserve"> </w:t>
      </w:r>
      <w:r w:rsidRPr="00DB55B1">
        <w:rPr>
          <w:rFonts w:ascii="Arial" w:eastAsia="Arial" w:hAnsi="Arial" w:cs="Arial"/>
          <w:i/>
          <w:color w:val="000000"/>
        </w:rPr>
        <w:t>vitro</w:t>
      </w:r>
      <w:r w:rsidRPr="00DB55B1">
        <w:rPr>
          <w:rFonts w:ascii="Arial" w:eastAsia="Arial" w:hAnsi="Arial" w:cs="Arial"/>
          <w:color w:val="000000"/>
        </w:rPr>
        <w:t xml:space="preserve"> growth assays to test the degree to which nectar chemistry alone, or in combination with competitive dynamics, impacts microbial growth in a nectar analog. First, we tested the hypothesis that common nectar microbes can better tolerate a variety of nectar chemistries compared to microbes isolated from non-nectar habitats. If non</w:t>
      </w:r>
      <w:r w:rsidR="00C326B4" w:rsidRPr="00DB55B1">
        <w:rPr>
          <w:rFonts w:ascii="Arial" w:eastAsia="Arial" w:hAnsi="Arial" w:cs="Arial"/>
          <w:color w:val="000000"/>
        </w:rPr>
        <w:t>-</w:t>
      </w:r>
      <w:r w:rsidRPr="00DB55B1">
        <w:rPr>
          <w:rFonts w:ascii="Arial" w:eastAsia="Arial" w:hAnsi="Arial" w:cs="Arial"/>
          <w:color w:val="000000"/>
        </w:rPr>
        <w:t xml:space="preserve">nectar specialists grow well in </w:t>
      </w:r>
      <w:r w:rsidR="00224FDB" w:rsidRPr="00DB55B1">
        <w:rPr>
          <w:rFonts w:ascii="Arial" w:eastAsia="Arial" w:hAnsi="Arial" w:cs="Arial"/>
          <w:color w:val="000000"/>
        </w:rPr>
        <w:t>the presence of nectar compounds</w:t>
      </w:r>
      <w:r w:rsidR="00FE140A" w:rsidRPr="00DB55B1">
        <w:rPr>
          <w:rFonts w:ascii="Arial" w:eastAsia="Arial" w:hAnsi="Arial" w:cs="Arial"/>
          <w:color w:val="000000"/>
        </w:rPr>
        <w:t>,</w:t>
      </w:r>
      <w:r w:rsidRPr="00DB55B1">
        <w:rPr>
          <w:rFonts w:ascii="Arial" w:eastAsia="Arial" w:hAnsi="Arial" w:cs="Arial"/>
          <w:color w:val="000000"/>
        </w:rPr>
        <w:t xml:space="preserve"> it would indicate that filtering</w:t>
      </w:r>
      <w:r w:rsidR="00FE140A" w:rsidRPr="00DB55B1">
        <w:rPr>
          <w:rFonts w:ascii="Arial" w:eastAsia="Arial" w:hAnsi="Arial" w:cs="Arial"/>
          <w:color w:val="000000"/>
        </w:rPr>
        <w:t xml:space="preserve"> by these compounds</w:t>
      </w:r>
      <w:r w:rsidRPr="00DB55B1">
        <w:rPr>
          <w:rFonts w:ascii="Arial" w:eastAsia="Arial" w:hAnsi="Arial" w:cs="Arial"/>
          <w:color w:val="000000"/>
        </w:rPr>
        <w:t xml:space="preserve"> is not a major driver of community assembly, and that other f</w:t>
      </w:r>
      <w:r w:rsidRPr="00DB55B1">
        <w:rPr>
          <w:rFonts w:ascii="Arial" w:eastAsia="Arial" w:hAnsi="Arial" w:cs="Arial"/>
        </w:rPr>
        <w:t>actors such as dispersal l</w:t>
      </w:r>
      <w:r w:rsidRPr="00DB55B1">
        <w:rPr>
          <w:rFonts w:ascii="Arial" w:eastAsia="Arial" w:hAnsi="Arial" w:cs="Arial"/>
          <w:color w:val="000000"/>
        </w:rPr>
        <w:t xml:space="preserve">imitation or competition are more important. </w:t>
      </w:r>
      <w:r w:rsidR="007E3D32" w:rsidRPr="00DB55B1">
        <w:rPr>
          <w:rFonts w:ascii="Arial" w:eastAsia="Arial" w:hAnsi="Arial" w:cs="Arial"/>
          <w:color w:val="000000"/>
        </w:rPr>
        <w:t>However</w:t>
      </w:r>
      <w:r w:rsidR="001A315C" w:rsidRPr="00DB55B1">
        <w:rPr>
          <w:rFonts w:ascii="Arial" w:eastAsia="Arial" w:hAnsi="Arial" w:cs="Arial"/>
          <w:color w:val="000000"/>
        </w:rPr>
        <w:t>, if</w:t>
      </w:r>
      <w:r w:rsidRPr="00DB55B1">
        <w:rPr>
          <w:rFonts w:ascii="Arial" w:eastAsia="Arial" w:hAnsi="Arial" w:cs="Arial"/>
          <w:color w:val="000000"/>
        </w:rPr>
        <w:t xml:space="preserve"> only nectar specialists can </w:t>
      </w:r>
      <w:r w:rsidR="00E027A2" w:rsidRPr="00DB55B1">
        <w:rPr>
          <w:rFonts w:ascii="Arial" w:eastAsia="Arial" w:hAnsi="Arial" w:cs="Arial"/>
          <w:color w:val="000000"/>
        </w:rPr>
        <w:t xml:space="preserve">maintain growth </w:t>
      </w:r>
      <w:r w:rsidR="001A315C" w:rsidRPr="00DB55B1">
        <w:rPr>
          <w:rFonts w:ascii="Arial" w:eastAsia="Arial" w:hAnsi="Arial" w:cs="Arial"/>
          <w:color w:val="000000"/>
        </w:rPr>
        <w:t xml:space="preserve">in the presence of common </w:t>
      </w:r>
      <w:r w:rsidR="00224FDB" w:rsidRPr="00DB55B1">
        <w:rPr>
          <w:rFonts w:ascii="Arial" w:eastAsia="Arial" w:hAnsi="Arial" w:cs="Arial"/>
          <w:color w:val="000000"/>
        </w:rPr>
        <w:t>compounds</w:t>
      </w:r>
      <w:r w:rsidR="001A315C" w:rsidRPr="00DB55B1">
        <w:rPr>
          <w:rFonts w:ascii="Arial" w:eastAsia="Arial" w:hAnsi="Arial" w:cs="Arial"/>
          <w:color w:val="000000"/>
        </w:rPr>
        <w:t xml:space="preserve"> found in nectar,</w:t>
      </w:r>
      <w:r w:rsidRPr="00DB55B1">
        <w:rPr>
          <w:rFonts w:ascii="Arial" w:eastAsia="Arial" w:hAnsi="Arial" w:cs="Arial"/>
          <w:color w:val="000000"/>
        </w:rPr>
        <w:t xml:space="preserve"> it would suggest that environmental filtering may play a major </w:t>
      </w:r>
      <w:r w:rsidRPr="00DB55B1">
        <w:rPr>
          <w:rFonts w:ascii="Arial" w:eastAsia="Arial" w:hAnsi="Arial" w:cs="Arial"/>
        </w:rPr>
        <w:t>role in nectar microbial community assembly</w:t>
      </w:r>
      <w:r w:rsidRPr="00DB55B1">
        <w:rPr>
          <w:rFonts w:ascii="Arial" w:eastAsia="Arial" w:hAnsi="Arial" w:cs="Arial"/>
          <w:color w:val="000000"/>
        </w:rPr>
        <w:t xml:space="preserve">. Second, we tested the hypothesis that the presence </w:t>
      </w:r>
      <w:r w:rsidR="00224FDB" w:rsidRPr="00DB55B1">
        <w:rPr>
          <w:rFonts w:ascii="Arial" w:eastAsia="Arial" w:hAnsi="Arial" w:cs="Arial"/>
          <w:color w:val="000000"/>
        </w:rPr>
        <w:t>of nectar compounds</w:t>
      </w:r>
      <w:r w:rsidRPr="00DB55B1">
        <w:rPr>
          <w:rFonts w:ascii="Arial" w:eastAsia="Arial" w:hAnsi="Arial" w:cs="Arial"/>
          <w:color w:val="000000"/>
        </w:rPr>
        <w:t xml:space="preserve"> affects the outcome of microbial competition in nectar.  </w:t>
      </w:r>
    </w:p>
    <w:p w14:paraId="010A1D93" w14:textId="2017C35F" w:rsidR="00E9525C" w:rsidRDefault="00E9525C" w:rsidP="00FD0250">
      <w:pPr>
        <w:spacing w:after="0" w:line="360" w:lineRule="auto"/>
        <w:rPr>
          <w:ins w:id="6" w:author="Tobias Mueller" w:date="2022-08-11T08:03:00Z"/>
          <w:rFonts w:ascii="Arial" w:eastAsia="Arial" w:hAnsi="Arial" w:cs="Arial"/>
        </w:rPr>
      </w:pPr>
    </w:p>
    <w:p w14:paraId="4AAEE75B" w14:textId="451E87B5" w:rsidR="006A37B4" w:rsidRDefault="006A37B4" w:rsidP="00FD0250">
      <w:pPr>
        <w:spacing w:after="0" w:line="360" w:lineRule="auto"/>
        <w:rPr>
          <w:ins w:id="7" w:author="Tobias Mueller" w:date="2022-08-11T08:03:00Z"/>
          <w:rFonts w:ascii="Arial" w:eastAsia="Arial" w:hAnsi="Arial" w:cs="Arial"/>
        </w:rPr>
      </w:pPr>
    </w:p>
    <w:p w14:paraId="0A7F99CB" w14:textId="0D339073" w:rsidR="006A37B4" w:rsidRDefault="00491AF7" w:rsidP="00FD0250">
      <w:pPr>
        <w:spacing w:after="0" w:line="360" w:lineRule="auto"/>
        <w:rPr>
          <w:ins w:id="8" w:author="Tobias Mueller" w:date="2022-08-11T08:24:00Z"/>
          <w:rFonts w:ascii="Arial" w:eastAsia="Arial" w:hAnsi="Arial" w:cs="Arial"/>
        </w:rPr>
      </w:pPr>
      <w:ins w:id="9" w:author="Tobias Mueller" w:date="2022-08-31T09:45:00Z">
        <w:r>
          <w:rPr>
            <w:rFonts w:ascii="Arial" w:eastAsia="Arial" w:hAnsi="Arial" w:cs="Arial"/>
          </w:rPr>
          <w:t>RESULTS</w:t>
        </w:r>
      </w:ins>
    </w:p>
    <w:p w14:paraId="4C174F84" w14:textId="77777777" w:rsidR="006D5E7E" w:rsidRPr="00DB55B1" w:rsidRDefault="006D5E7E" w:rsidP="006D5E7E">
      <w:pPr>
        <w:spacing w:after="0" w:line="360" w:lineRule="auto"/>
        <w:rPr>
          <w:ins w:id="10" w:author="Tobias Mueller" w:date="2022-08-11T08:24:00Z"/>
          <w:rFonts w:ascii="Arial" w:eastAsia="Arial" w:hAnsi="Arial" w:cs="Arial"/>
        </w:rPr>
      </w:pPr>
      <w:ins w:id="11" w:author="Tobias Mueller" w:date="2022-08-11T08:24:00Z">
        <w:r w:rsidRPr="00DB55B1">
          <w:rPr>
            <w:rFonts w:ascii="Arial" w:eastAsia="Arial" w:hAnsi="Arial" w:cs="Arial"/>
            <w:i/>
            <w:color w:val="000000"/>
          </w:rPr>
          <w:t>Microbial strains </w:t>
        </w:r>
      </w:ins>
    </w:p>
    <w:p w14:paraId="30CE7514" w14:textId="49515F78" w:rsidR="006D5E7E" w:rsidRPr="00DB55B1" w:rsidRDefault="006D5E7E" w:rsidP="006D5E7E">
      <w:pPr>
        <w:spacing w:after="0" w:line="360" w:lineRule="auto"/>
        <w:rPr>
          <w:ins w:id="12" w:author="Tobias Mueller" w:date="2022-08-11T08:24:00Z"/>
          <w:rFonts w:ascii="Arial" w:eastAsia="Arial" w:hAnsi="Arial" w:cs="Arial"/>
          <w:color w:val="000000"/>
        </w:rPr>
      </w:pPr>
      <w:ins w:id="13" w:author="Tobias Mueller" w:date="2022-08-11T08:24:00Z">
        <w:r w:rsidRPr="00DB55B1">
          <w:rPr>
            <w:rFonts w:ascii="Arial" w:eastAsia="Arial" w:hAnsi="Arial" w:cs="Arial"/>
            <w:color w:val="000000"/>
          </w:rPr>
          <w:t xml:space="preserve">We tested the effects of nectar compounds on the growth of the </w:t>
        </w:r>
      </w:ins>
      <w:ins w:id="14" w:author="Tobias Mueller" w:date="2022-09-07T12:12:00Z">
        <w:r w:rsidR="00231496">
          <w:rPr>
            <w:rFonts w:ascii="Arial" w:eastAsia="Arial" w:hAnsi="Arial" w:cs="Arial"/>
            <w:color w:val="000000"/>
          </w:rPr>
          <w:t>fungi</w:t>
        </w:r>
      </w:ins>
      <w:ins w:id="15" w:author="Tobias Mueller" w:date="2022-08-11T08:24:00Z">
        <w:r w:rsidRPr="00DB55B1">
          <w:rPr>
            <w:rFonts w:ascii="Arial" w:eastAsia="Arial" w:hAnsi="Arial" w:cs="Arial"/>
            <w:color w:val="000000"/>
          </w:rPr>
          <w:t xml:space="preserve"> </w:t>
        </w:r>
        <w:proofErr w:type="spellStart"/>
        <w:r w:rsidRPr="00DB55B1">
          <w:rPr>
            <w:rFonts w:ascii="Arial" w:eastAsia="Arial" w:hAnsi="Arial" w:cs="Arial"/>
            <w:i/>
            <w:color w:val="000000"/>
          </w:rPr>
          <w:t>Metschnikowi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eukauf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pullulans, </w:t>
        </w:r>
        <w:proofErr w:type="spellStart"/>
        <w:r w:rsidRPr="00DB55B1">
          <w:rPr>
            <w:rFonts w:ascii="Arial" w:eastAsia="Arial" w:hAnsi="Arial" w:cs="Arial"/>
            <w:i/>
            <w:color w:val="000000"/>
          </w:rPr>
          <w:t>Starme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hodotoru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fujisanensis</w:t>
        </w:r>
        <w:proofErr w:type="spellEnd"/>
        <w:r w:rsidRPr="00DB55B1">
          <w:rPr>
            <w:rFonts w:ascii="Arial" w:eastAsia="Arial" w:hAnsi="Arial" w:cs="Arial"/>
            <w:i/>
            <w:color w:val="000000"/>
          </w:rPr>
          <w:t xml:space="preserve">, Saccharomyces cerevisiae, Zygosaccharomyces </w:t>
        </w:r>
        <w:proofErr w:type="spellStart"/>
        <w:r w:rsidRPr="00DB55B1">
          <w:rPr>
            <w:rFonts w:ascii="Arial" w:eastAsia="Arial" w:hAnsi="Arial" w:cs="Arial"/>
            <w:i/>
            <w:color w:val="000000"/>
          </w:rPr>
          <w:t>bailii</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and the bacteria, </w:t>
        </w:r>
        <w:r w:rsidRPr="00DB55B1">
          <w:rPr>
            <w:rFonts w:ascii="Arial" w:eastAsia="Arial" w:hAnsi="Arial" w:cs="Arial"/>
            <w:i/>
            <w:color w:val="000000"/>
          </w:rPr>
          <w:t xml:space="preserve">Acinetobacter </w:t>
        </w:r>
        <w:proofErr w:type="spellStart"/>
        <w:r w:rsidRPr="00DB55B1">
          <w:rPr>
            <w:rFonts w:ascii="Arial" w:eastAsia="Arial" w:hAnsi="Arial" w:cs="Arial"/>
            <w:i/>
            <w:color w:val="000000"/>
          </w:rPr>
          <w:t>nectaris</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sidRPr="00DB55B1">
          <w:rPr>
            <w:rFonts w:ascii="Arial" w:eastAsia="Arial" w:hAnsi="Arial" w:cs="Arial"/>
            <w:i/>
            <w:color w:val="000000"/>
          </w:rPr>
          <w:t xml:space="preserve">, Bacillus subtilis, </w:t>
        </w:r>
        <w:proofErr w:type="spellStart"/>
        <w:r w:rsidRPr="00DB55B1">
          <w:rPr>
            <w:rFonts w:ascii="Arial" w:eastAsia="Arial" w:hAnsi="Arial" w:cs="Arial"/>
            <w:i/>
            <w:color w:val="000000"/>
          </w:rPr>
          <w:t>Pantoe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gglomerans</w:t>
        </w:r>
        <w:proofErr w:type="spellEnd"/>
        <w:r w:rsidRPr="00DB55B1">
          <w:rPr>
            <w:rFonts w:ascii="Arial" w:eastAsia="Arial" w:hAnsi="Arial" w:cs="Arial"/>
            <w:i/>
            <w:color w:val="000000"/>
          </w:rPr>
          <w:t xml:space="preserve">, Pseudomonas </w:t>
        </w:r>
        <w:proofErr w:type="spellStart"/>
        <w:r w:rsidRPr="00DB55B1">
          <w:rPr>
            <w:rFonts w:ascii="Arial" w:eastAsia="Arial" w:hAnsi="Arial" w:cs="Arial"/>
            <w:i/>
            <w:color w:val="000000"/>
          </w:rPr>
          <w:t>mandel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Pectobacterium</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carotovorum</w:t>
        </w:r>
        <w:proofErr w:type="spellEnd"/>
        <w:r w:rsidRPr="00DB55B1">
          <w:rPr>
            <w:rFonts w:ascii="Arial" w:eastAsia="Arial" w:hAnsi="Arial" w:cs="Arial"/>
            <w:i/>
            <w:color w:val="000000"/>
          </w:rPr>
          <w:t>.</w:t>
        </w:r>
        <w:r w:rsidRPr="00DB55B1">
          <w:rPr>
            <w:rFonts w:ascii="Arial" w:eastAsia="Arial" w:hAnsi="Arial" w:cs="Arial"/>
            <w:color w:val="000000"/>
          </w:rPr>
          <w:t xml:space="preserve"> Th</w:t>
        </w:r>
        <w:r w:rsidRPr="00DB55B1">
          <w:rPr>
            <w:rFonts w:ascii="Arial" w:eastAsia="Arial" w:hAnsi="Arial" w:cs="Arial"/>
          </w:rPr>
          <w:t>e species assayed include</w:t>
        </w:r>
        <w:r w:rsidRPr="00DB55B1">
          <w:rPr>
            <w:rFonts w:ascii="Arial" w:eastAsia="Arial" w:hAnsi="Arial" w:cs="Arial"/>
            <w:color w:val="000000"/>
          </w:rPr>
          <w:t xml:space="preserve"> microbes commonly isolated from nectar, pollinators, and the environment (Table 1)</w:t>
        </w:r>
        <w:r w:rsidRPr="00DB55B1">
          <w:rPr>
            <w:rFonts w:ascii="Arial" w:eastAsia="Arial" w:hAnsi="Arial" w:cs="Arial"/>
          </w:rPr>
          <w:t>.</w:t>
        </w:r>
        <w:r>
          <w:rPr>
            <w:rFonts w:ascii="Arial" w:eastAsia="Arial" w:hAnsi="Arial" w:cs="Arial"/>
            <w:color w:val="000000"/>
          </w:rPr>
          <w:t xml:space="preserve"> </w:t>
        </w:r>
        <w:r w:rsidRPr="00DB55B1">
          <w:rPr>
            <w:rFonts w:ascii="Arial" w:eastAsia="Arial" w:hAnsi="Arial" w:cs="Arial"/>
            <w:color w:val="000000"/>
          </w:rPr>
          <w:t xml:space="preserve">We tested compounds detected in nectar that have been hypothesized or demonstrated to be antimicrobial and </w:t>
        </w:r>
        <w:r w:rsidRPr="00277435">
          <w:rPr>
            <w:rFonts w:ascii="Arial" w:eastAsia="Arial" w:hAnsi="Arial" w:cs="Arial"/>
          </w:rPr>
          <w:t>used</w:t>
        </w:r>
        <w:r w:rsidRPr="00F7736E">
          <w:rPr>
            <w:rFonts w:ascii="Arial" w:eastAsia="Arial" w:hAnsi="Arial" w:cs="Arial"/>
            <w:shd w:val="clear" w:color="auto" w:fill="FDFDFD"/>
          </w:rPr>
          <w:t xml:space="preserve"> </w:t>
        </w:r>
        <w:r w:rsidRPr="00277435">
          <w:rPr>
            <w:rFonts w:ascii="Arial" w:eastAsia="Arial" w:hAnsi="Arial" w:cs="Arial"/>
            <w:shd w:val="clear" w:color="auto" w:fill="FDFDFD"/>
          </w:rPr>
          <w:t xml:space="preserve">the highest </w:t>
        </w:r>
        <w:r w:rsidRPr="00F7736E">
          <w:rPr>
            <w:rFonts w:ascii="Arial" w:eastAsia="Arial" w:hAnsi="Arial" w:cs="Arial"/>
            <w:shd w:val="clear" w:color="auto" w:fill="FDFDFD"/>
          </w:rPr>
          <w:t xml:space="preserve">concentrations </w:t>
        </w:r>
        <w:r w:rsidRPr="00DB55B1">
          <w:rPr>
            <w:rFonts w:ascii="Arial" w:eastAsia="Arial" w:hAnsi="Arial" w:cs="Arial"/>
            <w:shd w:val="clear" w:color="auto" w:fill="FDFDFD"/>
          </w:rPr>
          <w:t xml:space="preserve">previously documented in nectar (Supplemental Table </w:t>
        </w:r>
        <w:r>
          <w:rPr>
            <w:rFonts w:ascii="Arial" w:eastAsia="Arial" w:hAnsi="Arial" w:cs="Arial"/>
            <w:shd w:val="clear" w:color="auto" w:fill="FDFDFD"/>
          </w:rPr>
          <w:t>1</w:t>
        </w:r>
        <w:r w:rsidRPr="00DB55B1">
          <w:rPr>
            <w:rFonts w:ascii="Arial" w:eastAsia="Arial" w:hAnsi="Arial" w:cs="Arial"/>
            <w:shd w:val="clear" w:color="auto" w:fill="FDFDFD"/>
          </w:rPr>
          <w:t>).</w:t>
        </w:r>
        <w:r w:rsidRPr="00DB55B1">
          <w:rPr>
            <w:rFonts w:ascii="Arial" w:eastAsia="Arial" w:hAnsi="Arial" w:cs="Arial"/>
            <w:color w:val="FF0000"/>
          </w:rPr>
          <w:t xml:space="preserve"> </w:t>
        </w:r>
        <w:r w:rsidRPr="00DB55B1">
          <w:rPr>
            <w:rFonts w:ascii="Arial" w:eastAsia="Arial" w:hAnsi="Arial" w:cs="Arial"/>
            <w:color w:val="000000"/>
          </w:rPr>
          <w:t>We tested hydrogen peroxide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a reactive oxygen species found in some nectars</w:t>
        </w:r>
        <w:r>
          <w:rPr>
            <w:rFonts w:ascii="Arial" w:eastAsia="Arial" w:hAnsi="Arial" w:cs="Arial"/>
            <w:color w:val="000000"/>
          </w:rPr>
          <w:t>,</w:t>
        </w:r>
        <w:r w:rsidRPr="00DB55B1">
          <w:rPr>
            <w:rFonts w:ascii="Arial" w:eastAsia="Arial" w:hAnsi="Arial" w:cs="Arial"/>
            <w:color w:val="000000"/>
          </w:rPr>
          <w:t xml:space="preserve"> at two concentrations (2mM and 4mM,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qqmIa66r","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rPr>
          <w:t>(Carter and Thornburg, 2004)</w:t>
        </w:r>
        <w:r w:rsidRPr="00DB55B1">
          <w:rPr>
            <w:rFonts w:ascii="Arial" w:eastAsia="Arial" w:hAnsi="Arial" w:cs="Arial"/>
            <w:color w:val="000000"/>
          </w:rPr>
          <w:fldChar w:fldCharType="end"/>
        </w:r>
        <w:r w:rsidRPr="00DB55B1">
          <w:rPr>
            <w:rFonts w:ascii="Arial" w:eastAsia="Arial" w:hAnsi="Arial" w:cs="Arial"/>
            <w:color w:val="000000"/>
          </w:rPr>
          <w:t xml:space="preserv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xml:space="preserve">, a </w:t>
        </w:r>
        <w:proofErr w:type="spellStart"/>
        <w:r w:rsidRPr="00DB55B1">
          <w:rPr>
            <w:rFonts w:ascii="Arial" w:eastAsia="Arial" w:hAnsi="Arial" w:cs="Arial"/>
            <w:color w:val="000000"/>
          </w:rPr>
          <w:t>norditerpene</w:t>
        </w:r>
        <w:proofErr w:type="spellEnd"/>
        <w:r w:rsidRPr="00DB55B1">
          <w:rPr>
            <w:rFonts w:ascii="Arial" w:eastAsia="Arial" w:hAnsi="Arial" w:cs="Arial"/>
            <w:color w:val="000000"/>
          </w:rPr>
          <w:t xml:space="preserve"> alkaloid found in the nectar of </w:t>
        </w:r>
        <w:r w:rsidRPr="00DB55B1">
          <w:rPr>
            <w:rFonts w:ascii="Arial" w:eastAsia="Arial" w:hAnsi="Arial" w:cs="Arial"/>
            <w:i/>
            <w:color w:val="000000"/>
          </w:rPr>
          <w:t>Delphinium spp.</w:t>
        </w:r>
        <w:r w:rsidRPr="00DB55B1">
          <w:rPr>
            <w:rFonts w:ascii="Arial" w:eastAsia="Arial" w:hAnsi="Arial" w:cs="Arial"/>
            <w:color w:val="000000"/>
          </w:rPr>
          <w:t xml:space="preserve"> and a potent toxin for eukaryotes (22u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wcKyCTcO","properties":{"formattedCitation":"(Cook {\\i{}et al.}, 2013)","plainCitation":"(Cook et al., 2013)","noteIndex":0},"citationItems":[{"id":174,"uris":["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Cook </w:t>
        </w:r>
        <w:r w:rsidRPr="00785E72">
          <w:rPr>
            <w:rFonts w:ascii="Arial" w:hAnsi="Arial" w:cs="Arial"/>
            <w:i/>
            <w:iCs/>
            <w:szCs w:val="24"/>
          </w:rPr>
          <w:t>et al.</w:t>
        </w:r>
        <w:r w:rsidRPr="00785E72">
          <w:rPr>
            <w:rFonts w:ascii="Arial" w:hAnsi="Arial" w:cs="Arial"/>
            <w:szCs w:val="24"/>
          </w:rPr>
          <w:t>, 2013)</w:t>
        </w:r>
        <w:r w:rsidRPr="00DB55B1">
          <w:rPr>
            <w:rFonts w:ascii="Arial" w:eastAsia="Arial" w:hAnsi="Arial" w:cs="Arial"/>
            <w:color w:val="000000"/>
          </w:rPr>
          <w:fldChar w:fldCharType="end"/>
        </w:r>
        <w:r w:rsidRPr="00DB55B1">
          <w:rPr>
            <w:rFonts w:ascii="Arial" w:eastAsia="Arial" w:hAnsi="Arial" w:cs="Arial"/>
            <w:color w:val="000000"/>
          </w:rPr>
          <w:t xml:space="preserve">); BrLTP2.1, a lipid transfer protein isolated from </w:t>
        </w:r>
        <w:r w:rsidRPr="00DB55B1">
          <w:rPr>
            <w:rFonts w:ascii="Arial" w:eastAsia="Arial" w:hAnsi="Arial" w:cs="Arial"/>
            <w:i/>
            <w:color w:val="000000"/>
          </w:rPr>
          <w:t xml:space="preserve">Brassica </w:t>
        </w:r>
        <w:proofErr w:type="spellStart"/>
        <w:r w:rsidRPr="00DB55B1">
          <w:rPr>
            <w:rFonts w:ascii="Arial" w:eastAsia="Arial" w:hAnsi="Arial" w:cs="Arial"/>
            <w:i/>
          </w:rPr>
          <w:t>rap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nectar, hereafter </w:t>
        </w:r>
        <w:r w:rsidRPr="00DB55B1">
          <w:rPr>
            <w:rFonts w:ascii="Arial" w:eastAsia="Arial" w:hAnsi="Arial" w:cs="Arial"/>
          </w:rPr>
          <w:t>referred</w:t>
        </w:r>
        <w:r w:rsidRPr="00DB55B1">
          <w:rPr>
            <w:rFonts w:ascii="Arial" w:eastAsia="Arial" w:hAnsi="Arial" w:cs="Arial"/>
            <w:color w:val="000000"/>
          </w:rPr>
          <w:t xml:space="preserve"> to as LTP (150μ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jJkLQDHz","properties":{"formattedCitation":"(Schmitt {\\i{}et al.}, 2018)","plainCitation":"(Schmitt et al., 2018)","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Schmitt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color w:val="000000"/>
          </w:rPr>
          <w:fldChar w:fldCharType="end"/>
        </w:r>
        <w:r w:rsidRPr="00DB55B1">
          <w:rPr>
            <w:rFonts w:ascii="Arial" w:eastAsia="Arial" w:hAnsi="Arial" w:cs="Arial"/>
            <w:color w:val="000000"/>
          </w:rPr>
          <w:t xml:space="preserve">); linalool, a common volatile found in nectar (100n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0cRI62By","properties":{"formattedCitation":"(Burdon {\\i{}et al.}, 2018)","plainCitation":"(Burdon et al., 2018)","noteIndex":0},"citationItems":[{"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Burdon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color w:val="000000"/>
          </w:rPr>
          <w:fldChar w:fldCharType="end"/>
        </w:r>
        <w:r w:rsidRPr="00DB55B1">
          <w:rPr>
            <w:rFonts w:ascii="Arial" w:eastAsia="Arial" w:hAnsi="Arial" w:cs="Arial"/>
            <w:color w:val="000000"/>
          </w:rPr>
          <w:t xml:space="preserve">); ethanol (EtOH), a common byproduct of fermentation in nectar (1%,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W9rnrW5K","properties":{"formattedCitation":"(Wiens {\\i{}et al.}, 2008)","plainCitation":"(Wiens et al., 2008)","noteIndex":0},"citationItems":[{"id":116,"uris":["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license":"© 2008 by The National Academy of Sciences of the USA","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Wiens </w:t>
        </w:r>
        <w:r w:rsidRPr="00785E72">
          <w:rPr>
            <w:rFonts w:ascii="Arial" w:hAnsi="Arial" w:cs="Arial"/>
            <w:i/>
            <w:iCs/>
            <w:szCs w:val="24"/>
          </w:rPr>
          <w:t>et al.</w:t>
        </w:r>
        <w:r w:rsidRPr="00785E72">
          <w:rPr>
            <w:rFonts w:ascii="Arial" w:hAnsi="Arial" w:cs="Arial"/>
            <w:szCs w:val="24"/>
          </w:rPr>
          <w:t>, 2008)</w:t>
        </w:r>
        <w:r w:rsidRPr="00DB55B1">
          <w:rPr>
            <w:rFonts w:ascii="Arial" w:eastAsia="Arial" w:hAnsi="Arial" w:cs="Arial"/>
            <w:color w:val="000000"/>
          </w:rPr>
          <w:fldChar w:fldCharType="end"/>
        </w:r>
        <w:r w:rsidRPr="00DB55B1">
          <w:rPr>
            <w:rFonts w:ascii="Arial" w:eastAsia="Arial" w:hAnsi="Arial" w:cs="Arial"/>
            <w:color w:val="000000"/>
          </w:rPr>
          <w:t>) and elevated sugar at 30%</w:t>
        </w:r>
        <w:r>
          <w:rPr>
            <w:rFonts w:ascii="Arial" w:eastAsia="Arial" w:hAnsi="Arial" w:cs="Arial"/>
            <w:color w:val="000000"/>
          </w:rPr>
          <w:t>,</w:t>
        </w:r>
        <w:r w:rsidRPr="00DB55B1">
          <w:rPr>
            <w:rFonts w:ascii="Arial" w:eastAsia="Arial" w:hAnsi="Arial" w:cs="Arial"/>
            <w:color w:val="000000"/>
          </w:rPr>
          <w:t xml:space="preserve"> along with a 15% base control nectar solution (</w:t>
        </w:r>
        <w:r w:rsidRPr="00DB55B1">
          <w:rPr>
            <w:rFonts w:ascii="Arial" w:eastAsia="Arial" w:hAnsi="Arial" w:cs="Arial"/>
          </w:rPr>
          <w:t>which</w:t>
        </w:r>
        <w:r w:rsidRPr="00DB55B1">
          <w:rPr>
            <w:rFonts w:ascii="Arial" w:eastAsia="Arial" w:hAnsi="Arial" w:cs="Arial"/>
            <w:color w:val="000000"/>
          </w:rPr>
          <w:t xml:space="preserve"> covers the low and moderate levels of natural sugar concentrations)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AkOS4yKP","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Nicolson </w:t>
        </w:r>
        <w:r w:rsidRPr="00785E72">
          <w:rPr>
            <w:rFonts w:ascii="Arial" w:hAnsi="Arial" w:cs="Arial"/>
            <w:i/>
            <w:iCs/>
            <w:szCs w:val="24"/>
          </w:rPr>
          <w:t>et al.</w:t>
        </w:r>
        <w:r w:rsidRPr="00785E72">
          <w:rPr>
            <w:rFonts w:ascii="Arial" w:hAnsi="Arial" w:cs="Arial"/>
            <w:szCs w:val="24"/>
          </w:rPr>
          <w:t>, 2007)</w:t>
        </w:r>
        <w:r w:rsidRPr="00DB55B1">
          <w:rPr>
            <w:rFonts w:ascii="Arial" w:eastAsia="Arial" w:hAnsi="Arial" w:cs="Arial"/>
            <w:color w:val="000000"/>
          </w:rPr>
          <w:fldChar w:fldCharType="end"/>
        </w:r>
        <w:r w:rsidRPr="00DB55B1">
          <w:rPr>
            <w:rFonts w:ascii="Arial" w:eastAsia="Arial" w:hAnsi="Arial" w:cs="Arial"/>
            <w:color w:val="000000"/>
          </w:rPr>
          <w:t>.</w:t>
        </w:r>
        <w:r>
          <w:rPr>
            <w:rFonts w:ascii="Arial" w:eastAsia="Arial" w:hAnsi="Arial" w:cs="Arial"/>
            <w:color w:val="000000"/>
          </w:rPr>
          <w:t xml:space="preserve"> </w:t>
        </w:r>
        <w:r w:rsidRPr="00277435">
          <w:rPr>
            <w:rFonts w:ascii="Arial" w:eastAsia="Arial" w:hAnsi="Arial" w:cs="Arial"/>
          </w:rPr>
          <w:t xml:space="preserve">These </w:t>
        </w:r>
        <w:r w:rsidRPr="00277435">
          <w:rPr>
            <w:rFonts w:ascii="Arial" w:eastAsia="Arial" w:hAnsi="Arial" w:cs="Arial"/>
          </w:rPr>
          <w:lastRenderedPageBreak/>
          <w:t xml:space="preserve">compounds were chosen because they represent a broad range of compounds found across floral nectars and were feasible to obtain. See Supplemental </w:t>
        </w:r>
        <w:r>
          <w:rPr>
            <w:rFonts w:ascii="Arial" w:eastAsia="Arial" w:hAnsi="Arial" w:cs="Arial"/>
          </w:rPr>
          <w:t>methods X</w:t>
        </w:r>
        <w:r w:rsidRPr="00277435">
          <w:rPr>
            <w:rFonts w:ascii="Arial" w:eastAsia="Arial" w:hAnsi="Arial" w:cs="Arial"/>
          </w:rPr>
          <w:t xml:space="preserve"> for the recipes</w:t>
        </w:r>
        <w:r>
          <w:rPr>
            <w:rFonts w:ascii="Arial" w:eastAsia="Arial" w:hAnsi="Arial" w:cs="Arial"/>
          </w:rPr>
          <w:t xml:space="preserve"> and process</w:t>
        </w:r>
        <w:r w:rsidRPr="00277435">
          <w:rPr>
            <w:rFonts w:ascii="Arial" w:eastAsia="Arial" w:hAnsi="Arial" w:cs="Arial"/>
          </w:rPr>
          <w:t xml:space="preserve"> of</w:t>
        </w:r>
        <w:r>
          <w:rPr>
            <w:rFonts w:ascii="Arial" w:eastAsia="Arial" w:hAnsi="Arial" w:cs="Arial"/>
          </w:rPr>
          <w:t xml:space="preserve"> creating</w:t>
        </w:r>
        <w:r w:rsidRPr="00277435">
          <w:rPr>
            <w:rFonts w:ascii="Arial" w:eastAsia="Arial" w:hAnsi="Arial" w:cs="Arial"/>
          </w:rPr>
          <w:t xml:space="preserve"> control </w:t>
        </w:r>
        <w:r w:rsidRPr="00DB55B1">
          <w:rPr>
            <w:rFonts w:ascii="Arial" w:eastAsia="Arial" w:hAnsi="Arial" w:cs="Arial"/>
            <w:color w:val="000000"/>
          </w:rPr>
          <w:t>and treatment “nectars”. </w:t>
        </w:r>
      </w:ins>
    </w:p>
    <w:p w14:paraId="7B6E499E" w14:textId="77777777" w:rsidR="006D5E7E" w:rsidRDefault="006D5E7E" w:rsidP="006D5E7E">
      <w:pPr>
        <w:spacing w:after="0" w:line="360" w:lineRule="auto"/>
        <w:rPr>
          <w:ins w:id="16" w:author="Tobias Mueller" w:date="2022-08-11T08:24:00Z"/>
          <w:rFonts w:ascii="Arial" w:eastAsia="Arial" w:hAnsi="Arial" w:cs="Arial"/>
        </w:rPr>
      </w:pPr>
    </w:p>
    <w:p w14:paraId="510B2BEE" w14:textId="77777777" w:rsidR="006D5E7E" w:rsidRPr="00DB55B1" w:rsidRDefault="006D5E7E" w:rsidP="006D5E7E">
      <w:pPr>
        <w:spacing w:after="0" w:line="360" w:lineRule="auto"/>
        <w:rPr>
          <w:ins w:id="17" w:author="Tobias Mueller" w:date="2022-08-11T08:24:00Z"/>
          <w:rFonts w:ascii="Arial" w:eastAsia="Arial" w:hAnsi="Arial" w:cs="Arial"/>
        </w:rPr>
      </w:pPr>
      <w:ins w:id="18" w:author="Tobias Mueller" w:date="2022-08-11T08:24:00Z">
        <w:r w:rsidRPr="00DB55B1">
          <w:rPr>
            <w:rFonts w:ascii="Arial" w:eastAsia="Arial" w:hAnsi="Arial" w:cs="Arial"/>
            <w:i/>
            <w:color w:val="000000"/>
          </w:rPr>
          <w:t xml:space="preserve">Plate reader growth </w:t>
        </w:r>
        <w:commentRangeStart w:id="19"/>
        <w:r w:rsidRPr="00DB55B1">
          <w:rPr>
            <w:rFonts w:ascii="Arial" w:eastAsia="Arial" w:hAnsi="Arial" w:cs="Arial"/>
            <w:i/>
            <w:color w:val="000000"/>
          </w:rPr>
          <w:t>assay</w:t>
        </w:r>
        <w:r>
          <w:rPr>
            <w:rFonts w:ascii="Arial" w:eastAsia="Arial" w:hAnsi="Arial" w:cs="Arial"/>
            <w:i/>
            <w:color w:val="000000"/>
          </w:rPr>
          <w:t xml:space="preserve"> </w:t>
        </w:r>
      </w:ins>
      <w:commentRangeEnd w:id="19"/>
      <w:ins w:id="20" w:author="Tobias Mueller" w:date="2022-08-31T12:09:00Z">
        <w:r w:rsidR="005E17CD">
          <w:rPr>
            <w:rStyle w:val="CommentReference"/>
          </w:rPr>
          <w:commentReference w:id="19"/>
        </w:r>
      </w:ins>
    </w:p>
    <w:p w14:paraId="324C95D1" w14:textId="4AF5B812" w:rsidR="00F66952" w:rsidRPr="00DB55B1" w:rsidDel="00491AF7" w:rsidRDefault="006D5E7E" w:rsidP="00F66952">
      <w:pPr>
        <w:spacing w:after="0" w:line="360" w:lineRule="auto"/>
        <w:rPr>
          <w:del w:id="21" w:author="Tobias Mueller" w:date="2022-08-31T09:45:00Z"/>
          <w:moveTo w:id="22" w:author="Tobias Mueller" w:date="2022-08-31T09:41:00Z"/>
          <w:rFonts w:ascii="Arial" w:eastAsia="Arial" w:hAnsi="Arial" w:cs="Arial"/>
          <w:color w:val="FF0000"/>
        </w:rPr>
      </w:pPr>
      <w:ins w:id="23" w:author="Tobias Mueller" w:date="2022-08-11T08:24:00Z">
        <w:r w:rsidRPr="00DB55B1">
          <w:rPr>
            <w:rFonts w:ascii="Arial" w:eastAsia="Arial" w:hAnsi="Arial" w:cs="Arial"/>
            <w:color w:val="000000"/>
          </w:rPr>
          <w:t>To test the effect of individual compounds on the growth of single microbe species, we used 96 well plate growth assays and synthetic nectars</w:t>
        </w:r>
      </w:ins>
      <w:ins w:id="24" w:author="Tobias Mueller" w:date="2022-08-12T08:26:00Z">
        <w:r w:rsidR="000A753A">
          <w:rPr>
            <w:rFonts w:ascii="Arial" w:eastAsia="Arial" w:hAnsi="Arial" w:cs="Arial"/>
            <w:color w:val="000000"/>
          </w:rPr>
          <w:t xml:space="preserve"> to observe the change in optical density</w:t>
        </w:r>
      </w:ins>
      <w:ins w:id="25" w:author="Tobias Mueller" w:date="2022-08-12T08:27:00Z">
        <w:r w:rsidR="000A753A">
          <w:rPr>
            <w:rFonts w:ascii="Arial" w:eastAsia="Arial" w:hAnsi="Arial" w:cs="Arial"/>
            <w:color w:val="000000"/>
          </w:rPr>
          <w:t xml:space="preserve"> (OD)</w:t>
        </w:r>
      </w:ins>
      <w:ins w:id="26" w:author="Tobias Mueller" w:date="2022-08-12T08:26:00Z">
        <w:r w:rsidR="000A753A">
          <w:rPr>
            <w:rFonts w:ascii="Arial" w:eastAsia="Arial" w:hAnsi="Arial" w:cs="Arial"/>
            <w:color w:val="000000"/>
          </w:rPr>
          <w:t xml:space="preserve"> </w:t>
        </w:r>
      </w:ins>
      <w:ins w:id="27" w:author="Tobias Mueller" w:date="2022-08-31T09:40:00Z">
        <w:r w:rsidR="00F66952">
          <w:rPr>
            <w:rFonts w:ascii="Arial" w:eastAsia="Arial" w:hAnsi="Arial" w:cs="Arial"/>
            <w:color w:val="000000"/>
          </w:rPr>
          <w:t xml:space="preserve">as a proxy for microbial growth </w:t>
        </w:r>
      </w:ins>
      <w:ins w:id="28" w:author="Tobias Mueller" w:date="2022-08-12T08:27:00Z">
        <w:r w:rsidR="000A753A">
          <w:rPr>
            <w:rFonts w:ascii="Arial" w:eastAsia="Arial" w:hAnsi="Arial" w:cs="Arial"/>
            <w:color w:val="000000"/>
          </w:rPr>
          <w:t xml:space="preserve">with </w:t>
        </w:r>
      </w:ins>
      <w:ins w:id="29" w:author="Tobias Mueller" w:date="2022-08-12T08:28:00Z">
        <w:r w:rsidR="000A753A">
          <w:rPr>
            <w:rFonts w:ascii="Arial" w:eastAsia="Arial" w:hAnsi="Arial" w:cs="Arial"/>
            <w:color w:val="000000"/>
          </w:rPr>
          <w:t xml:space="preserve">OD </w:t>
        </w:r>
      </w:ins>
      <w:ins w:id="30" w:author="Tobias Mueller" w:date="2022-08-12T08:27:00Z">
        <w:r w:rsidR="000A753A" w:rsidRPr="00DB55B1">
          <w:rPr>
            <w:rFonts w:ascii="Arial" w:eastAsia="Arial" w:hAnsi="Arial" w:cs="Arial"/>
            <w:color w:val="000000"/>
          </w:rPr>
          <w:t>measurements at 600 nm every 15 minutes for 72 hours</w:t>
        </w:r>
      </w:ins>
      <w:ins w:id="31" w:author="Tobias Mueller" w:date="2022-08-11T08:24:00Z">
        <w:r w:rsidRPr="00DB55B1">
          <w:rPr>
            <w:rFonts w:ascii="Arial" w:eastAsia="Arial" w:hAnsi="Arial" w:cs="Arial"/>
            <w:color w:val="000000"/>
          </w:rPr>
          <w:t xml:space="preserve"> </w:t>
        </w:r>
        <w:r>
          <w:rPr>
            <w:rFonts w:ascii="Arial" w:eastAsia="Arial" w:hAnsi="Arial" w:cs="Arial"/>
            <w:color w:val="000000"/>
          </w:rPr>
          <w:t>(</w:t>
        </w:r>
        <w:r w:rsidRPr="00DB55B1">
          <w:rPr>
            <w:rFonts w:ascii="Arial" w:eastAsia="Arial" w:hAnsi="Arial" w:cs="Arial"/>
            <w:color w:val="000000"/>
          </w:rPr>
          <w:t xml:space="preserve">see Supplemental </w:t>
        </w:r>
        <w:r>
          <w:rPr>
            <w:rFonts w:ascii="Arial" w:eastAsia="Arial" w:hAnsi="Arial" w:cs="Arial"/>
            <w:color w:val="000000"/>
          </w:rPr>
          <w:t>methods X</w:t>
        </w:r>
        <w:r w:rsidRPr="00DB55B1">
          <w:rPr>
            <w:rFonts w:ascii="Arial" w:eastAsia="Arial" w:hAnsi="Arial" w:cs="Arial"/>
            <w:color w:val="000000"/>
          </w:rPr>
          <w:t xml:space="preserve"> for </w:t>
        </w:r>
      </w:ins>
      <w:ins w:id="32" w:author="Tobias Mueller" w:date="2022-08-12T08:27:00Z">
        <w:r w:rsidR="000A753A">
          <w:rPr>
            <w:rFonts w:ascii="Arial" w:eastAsia="Arial" w:hAnsi="Arial" w:cs="Arial"/>
            <w:color w:val="000000"/>
          </w:rPr>
          <w:t xml:space="preserve">assay </w:t>
        </w:r>
      </w:ins>
      <w:ins w:id="33" w:author="Tobias Mueller" w:date="2022-08-11T08:24:00Z">
        <w:r>
          <w:rPr>
            <w:rFonts w:ascii="Arial" w:eastAsia="Arial" w:hAnsi="Arial" w:cs="Arial"/>
            <w:color w:val="000000"/>
          </w:rPr>
          <w:t xml:space="preserve">methods and </w:t>
        </w:r>
        <w:r w:rsidRPr="00DB55B1">
          <w:rPr>
            <w:rFonts w:ascii="Arial" w:eastAsia="Arial" w:hAnsi="Arial" w:cs="Arial"/>
            <w:color w:val="000000"/>
          </w:rPr>
          <w:t>pl</w:t>
        </w:r>
        <w:r w:rsidRPr="00277435">
          <w:rPr>
            <w:rFonts w:ascii="Arial" w:eastAsia="Arial" w:hAnsi="Arial" w:cs="Arial"/>
          </w:rPr>
          <w:t xml:space="preserve">ate mapping). </w:t>
        </w:r>
      </w:ins>
      <w:ins w:id="34" w:author="Tobias Mueller" w:date="2022-08-31T09:41:00Z">
        <w:r w:rsidR="00F66952" w:rsidRPr="00F66952">
          <w:rPr>
            <w:rFonts w:ascii="Arial" w:eastAsia="Arial" w:hAnsi="Arial" w:cs="Arial"/>
          </w:rPr>
          <w:t xml:space="preserve"> </w:t>
        </w:r>
        <w:r w:rsidR="00F66952">
          <w:rPr>
            <w:rFonts w:ascii="Arial" w:eastAsia="Arial" w:hAnsi="Arial" w:cs="Arial"/>
          </w:rPr>
          <w:t xml:space="preserve">We used </w:t>
        </w:r>
      </w:ins>
      <w:ins w:id="35" w:author="Tobias Mueller" w:date="2022-08-31T09:42:00Z">
        <w:r w:rsidR="00F66952">
          <w:rPr>
            <w:rFonts w:ascii="Arial" w:eastAsia="Arial" w:hAnsi="Arial" w:cs="Arial"/>
          </w:rPr>
          <w:t>mathematical models to fit log</w:t>
        </w:r>
      </w:ins>
      <w:ins w:id="36" w:author="Tobias Mueller" w:date="2022-08-31T09:43:00Z">
        <w:r w:rsidR="0064633A">
          <w:rPr>
            <w:rFonts w:ascii="Arial" w:eastAsia="Arial" w:hAnsi="Arial" w:cs="Arial"/>
          </w:rPr>
          <w:t>arithmic</w:t>
        </w:r>
      </w:ins>
      <w:ins w:id="37" w:author="Tobias Mueller" w:date="2022-08-31T09:42:00Z">
        <w:r w:rsidR="00F66952">
          <w:rPr>
            <w:rFonts w:ascii="Arial" w:eastAsia="Arial" w:hAnsi="Arial" w:cs="Arial"/>
          </w:rPr>
          <w:t xml:space="preserve"> curves to OD </w:t>
        </w:r>
      </w:ins>
      <w:moveToRangeStart w:id="38" w:author="Tobias Mueller" w:date="2022-08-31T09:41:00Z" w:name="move112831319"/>
      <w:moveTo w:id="39" w:author="Tobias Mueller" w:date="2022-08-31T09:41:00Z">
        <w:del w:id="40" w:author="Tobias Mueller" w:date="2022-08-31T09:42:00Z">
          <w:r w:rsidR="00F66952" w:rsidRPr="00DB55B1" w:rsidDel="00F66952">
            <w:rPr>
              <w:rFonts w:ascii="Arial" w:eastAsia="Arial" w:hAnsi="Arial" w:cs="Arial"/>
            </w:rPr>
            <w:delText>To</w:delText>
          </w:r>
        </w:del>
      </w:moveTo>
      <w:ins w:id="41" w:author="Tobias Mueller" w:date="2022-08-31T09:42:00Z">
        <w:r w:rsidR="00F66952">
          <w:rPr>
            <w:rFonts w:ascii="Arial" w:eastAsia="Arial" w:hAnsi="Arial" w:cs="Arial"/>
          </w:rPr>
          <w:t>measurements.</w:t>
        </w:r>
      </w:ins>
      <w:moveTo w:id="42" w:author="Tobias Mueller" w:date="2022-08-31T09:41:00Z">
        <w:ins w:id="43" w:author="Tobias Mueller" w:date="2022-08-31T09:42:00Z">
          <w:r w:rsidR="00F66952" w:rsidRPr="00DB55B1">
            <w:rPr>
              <w:rFonts w:ascii="Arial" w:eastAsia="Arial" w:hAnsi="Arial" w:cs="Arial"/>
            </w:rPr>
            <w:t xml:space="preserve"> </w:t>
          </w:r>
          <w:commentRangeStart w:id="44"/>
          <w:r w:rsidR="00F66952" w:rsidRPr="00DB55B1">
            <w:rPr>
              <w:rFonts w:ascii="Arial" w:eastAsia="Arial" w:hAnsi="Arial" w:cs="Arial"/>
            </w:rPr>
            <w:t>To</w:t>
          </w:r>
        </w:ins>
        <w:r w:rsidR="00F66952" w:rsidRPr="00DB55B1">
          <w:rPr>
            <w:rFonts w:ascii="Arial" w:eastAsia="Arial" w:hAnsi="Arial" w:cs="Arial"/>
          </w:rPr>
          <w:t xml:space="preserve"> control for variation in growth among plates, we divided the mean growth of control wells for each microbe on each p</w:t>
        </w:r>
        <w:r w:rsidR="00F66952" w:rsidRPr="00DB55B1">
          <w:rPr>
            <w:rFonts w:ascii="Arial" w:eastAsia="Arial" w:hAnsi="Arial" w:cs="Arial"/>
            <w:color w:val="202122"/>
          </w:rPr>
          <w:t>late by the mean growth of that microbe’s control wells across all plates giving us a plate-specific growth ratio. We then multiplied the treatment wells on a given plate by that plate-specific ratio</w:t>
        </w:r>
      </w:moveTo>
      <w:commentRangeEnd w:id="44"/>
      <w:r w:rsidR="0064633A">
        <w:rPr>
          <w:rStyle w:val="CommentReference"/>
        </w:rPr>
        <w:commentReference w:id="44"/>
      </w:r>
      <w:moveTo w:id="45" w:author="Tobias Mueller" w:date="2022-08-31T09:41:00Z">
        <w:r w:rsidR="00F66952" w:rsidRPr="00DB55B1">
          <w:rPr>
            <w:rFonts w:ascii="Arial" w:eastAsia="Arial" w:hAnsi="Arial" w:cs="Arial"/>
            <w:color w:val="202122"/>
          </w:rPr>
          <w:t xml:space="preserve">. To compare a treatment's relative impact on growth across microbes, we scaled all microbes’ </w:t>
        </w:r>
      </w:moveTo>
      <w:ins w:id="46" w:author="Tobias Mueller" w:date="2022-08-31T09:43:00Z">
        <w:r w:rsidR="0064633A">
          <w:rPr>
            <w:rFonts w:ascii="Arial" w:eastAsia="Arial" w:hAnsi="Arial" w:cs="Arial"/>
            <w:color w:val="202122"/>
          </w:rPr>
          <w:t>growth rate (</w:t>
        </w:r>
      </w:ins>
      <w:moveTo w:id="47" w:author="Tobias Mueller" w:date="2022-08-31T09:41:00Z">
        <w:r w:rsidR="00F66952" w:rsidRPr="00DB55B1">
          <w:rPr>
            <w:rFonts w:ascii="Cambria Math" w:eastAsia="Cambria Math" w:hAnsi="Cambria Math" w:cs="Cambria Math"/>
            <w:color w:val="000000"/>
          </w:rPr>
          <w:t>𝛍</w:t>
        </w:r>
      </w:moveTo>
      <w:ins w:id="48" w:author="Tobias Mueller" w:date="2022-08-31T09:43:00Z">
        <w:r w:rsidR="0064633A">
          <w:rPr>
            <w:rFonts w:ascii="Cambria Math" w:eastAsia="Cambria Math" w:hAnsi="Cambria Math" w:cs="Cambria Math"/>
            <w:color w:val="000000"/>
          </w:rPr>
          <w:t>)</w:t>
        </w:r>
      </w:ins>
      <w:moveTo w:id="49" w:author="Tobias Mueller" w:date="2022-08-31T09:41:00Z">
        <w:r w:rsidR="00F66952" w:rsidRPr="00DB55B1">
          <w:rPr>
            <w:rFonts w:ascii="Arial" w:eastAsia="Cambria Math" w:hAnsi="Arial" w:cs="Arial"/>
            <w:color w:val="000000"/>
          </w:rPr>
          <w:t xml:space="preserve"> and </w:t>
        </w:r>
      </w:moveTo>
      <w:ins w:id="50" w:author="Tobias Mueller" w:date="2022-08-31T09:43:00Z">
        <w:r w:rsidR="0064633A">
          <w:rPr>
            <w:rFonts w:ascii="Arial" w:eastAsia="Cambria Math" w:hAnsi="Arial" w:cs="Arial"/>
            <w:color w:val="000000"/>
          </w:rPr>
          <w:t>maximum growth (</w:t>
        </w:r>
      </w:ins>
      <w:moveTo w:id="51" w:author="Tobias Mueller" w:date="2022-08-31T09:41:00Z">
        <w:r w:rsidR="00F66952" w:rsidRPr="00DB55B1">
          <w:rPr>
            <w:rFonts w:ascii="Cambria Math" w:eastAsia="Cambria Math" w:hAnsi="Cambria Math" w:cs="Cambria Math"/>
            <w:color w:val="000000"/>
          </w:rPr>
          <w:t>𝚨</w:t>
        </w:r>
      </w:moveTo>
      <w:ins w:id="52" w:author="Tobias Mueller" w:date="2022-08-31T09:44:00Z">
        <w:r w:rsidR="0064633A">
          <w:rPr>
            <w:rFonts w:ascii="Cambria Math" w:eastAsia="Cambria Math" w:hAnsi="Cambria Math" w:cs="Cambria Math"/>
            <w:color w:val="000000"/>
          </w:rPr>
          <w:t>)</w:t>
        </w:r>
      </w:ins>
      <w:moveTo w:id="53" w:author="Tobias Mueller" w:date="2022-08-31T09:41:00Z">
        <w:r w:rsidR="00F66952" w:rsidRPr="00DB55B1">
          <w:rPr>
            <w:rFonts w:ascii="Arial" w:eastAsia="Arial" w:hAnsi="Arial" w:cs="Arial"/>
            <w:color w:val="202122"/>
          </w:rPr>
          <w:t xml:space="preserve">. This was done by adjusting growth relative to each microbe’s growth in control nectar across all </w:t>
        </w:r>
        <w:r w:rsidR="00F66952" w:rsidRPr="00BE2AFD">
          <w:rPr>
            <w:rFonts w:ascii="Arial" w:eastAsia="Arial" w:hAnsi="Arial" w:cs="Arial"/>
            <w:color w:val="202122"/>
          </w:rPr>
          <w:t xml:space="preserve">plates </w:t>
        </w:r>
        <w:r w:rsidR="00F66952" w:rsidRPr="00BE2AFD">
          <w:rPr>
            <w:rFonts w:ascii="Arial" w:eastAsia="Arial" w:hAnsi="Arial" w:cs="Arial"/>
            <w:i/>
            <w:iCs/>
            <w:color w:val="202122"/>
          </w:rPr>
          <w:t>log (</w:t>
        </w:r>
        <w:r w:rsidR="00F66952" w:rsidRPr="00BE2AFD">
          <w:rPr>
            <w:rFonts w:ascii="Arial" w:eastAsia="Arial" w:hAnsi="Arial" w:cs="Arial"/>
            <w:i/>
            <w:color w:val="202122"/>
          </w:rPr>
          <w:t xml:space="preserve">(scaled value = treatment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i/>
            <w:color w:val="202122"/>
          </w:rPr>
          <w:t xml:space="preserve"> / mean control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i/>
            <w:color w:val="202122"/>
          </w:rPr>
          <w:t>) + 1)</w:t>
        </w:r>
        <w:r w:rsidR="00F66952" w:rsidRPr="00BE2AFD">
          <w:rPr>
            <w:rFonts w:ascii="Arial" w:eastAsia="Arial" w:hAnsi="Arial" w:cs="Arial"/>
            <w:iCs/>
            <w:color w:val="202122"/>
          </w:rPr>
          <w:t>.</w:t>
        </w:r>
        <w:r w:rsidR="00F66952" w:rsidRPr="00BE2AFD">
          <w:rPr>
            <w:rFonts w:ascii="Arial" w:eastAsia="Arial" w:hAnsi="Arial" w:cs="Arial"/>
            <w:i/>
            <w:color w:val="202122"/>
          </w:rPr>
          <w:t xml:space="preserve"> </w:t>
        </w:r>
        <w:r w:rsidR="00F66952" w:rsidRPr="00BE2AFD">
          <w:rPr>
            <w:rFonts w:ascii="Arial" w:eastAsia="Arial" w:hAnsi="Arial" w:cs="Arial"/>
            <w:color w:val="202122"/>
          </w:rPr>
          <w:t xml:space="preserve">A scaled value over </w:t>
        </w:r>
        <w:proofErr w:type="gramStart"/>
        <w:r w:rsidR="00F66952" w:rsidRPr="00BE2AFD">
          <w:rPr>
            <w:rFonts w:ascii="Arial" w:eastAsia="Arial" w:hAnsi="Arial" w:cs="Arial"/>
            <w:i/>
            <w:iCs/>
            <w:color w:val="202122"/>
          </w:rPr>
          <w:t>log(</w:t>
        </w:r>
        <w:proofErr w:type="gramEnd"/>
        <w:r w:rsidR="00F66952" w:rsidRPr="00BE2AFD">
          <w:rPr>
            <w:rFonts w:ascii="Arial" w:eastAsia="Arial" w:hAnsi="Arial" w:cs="Arial"/>
            <w:i/>
            <w:iCs/>
            <w:color w:val="202122"/>
          </w:rPr>
          <w:t>2)</w:t>
        </w:r>
        <w:r w:rsidR="00F66952" w:rsidRPr="00BE2AFD">
          <w:rPr>
            <w:rFonts w:ascii="Arial" w:eastAsia="Arial" w:hAnsi="Arial" w:cs="Arial"/>
            <w:color w:val="202122"/>
          </w:rPr>
          <w:t xml:space="preserve"> indicates a treatment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color w:val="202122"/>
          </w:rPr>
          <w:t xml:space="preserve"> greater than that microbe’s control and scaled value below </w:t>
        </w:r>
        <w:r w:rsidR="00F66952" w:rsidRPr="00BE2AFD">
          <w:rPr>
            <w:rFonts w:ascii="Arial" w:eastAsia="Arial" w:hAnsi="Arial" w:cs="Arial"/>
            <w:i/>
            <w:iCs/>
            <w:color w:val="202122"/>
          </w:rPr>
          <w:t>log(2)</w:t>
        </w:r>
        <w:r w:rsidR="00F66952" w:rsidRPr="00BE2AFD">
          <w:rPr>
            <w:rFonts w:ascii="Arial" w:eastAsia="Arial" w:hAnsi="Arial" w:cs="Arial"/>
            <w:color w:val="202122"/>
          </w:rPr>
          <w:t xml:space="preserve"> indicates a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color w:val="202122"/>
          </w:rPr>
          <w:t xml:space="preserve"> lower tha</w:t>
        </w:r>
        <w:r w:rsidR="00F66952" w:rsidRPr="00BE2AFD">
          <w:rPr>
            <w:rFonts w:ascii="Arial" w:eastAsia="Arial" w:hAnsi="Arial" w:cs="Arial"/>
          </w:rPr>
          <w:t>n that microbe’s control. These transformations allow us to compare the effects of nectar compounds across many microbes that varied in absolute growth.</w:t>
        </w:r>
      </w:moveTo>
    </w:p>
    <w:moveToRangeEnd w:id="38"/>
    <w:p w14:paraId="34A13B47" w14:textId="3F1C45F3" w:rsidR="006D5E7E" w:rsidRPr="00DB55B1" w:rsidRDefault="006D5E7E" w:rsidP="006D5E7E">
      <w:pPr>
        <w:spacing w:after="0" w:line="360" w:lineRule="auto"/>
        <w:rPr>
          <w:ins w:id="54" w:author="Tobias Mueller" w:date="2022-08-11T08:24:00Z"/>
          <w:rFonts w:ascii="Arial" w:eastAsia="Arial" w:hAnsi="Arial" w:cs="Arial"/>
        </w:rPr>
      </w:pPr>
    </w:p>
    <w:p w14:paraId="286BE943" w14:textId="5A2B99E8" w:rsidR="006D5E7E" w:rsidRDefault="006D5E7E" w:rsidP="006D5E7E">
      <w:pPr>
        <w:spacing w:after="0" w:line="360" w:lineRule="auto"/>
        <w:rPr>
          <w:ins w:id="55" w:author="Tobias Mueller" w:date="2022-08-11T08:24:00Z"/>
          <w:rFonts w:ascii="Arial" w:eastAsia="Arial" w:hAnsi="Arial" w:cs="Arial"/>
        </w:rPr>
      </w:pPr>
    </w:p>
    <w:p w14:paraId="0ECB6C44" w14:textId="77777777" w:rsidR="006D5E7E" w:rsidRPr="00DB55B1" w:rsidRDefault="006D5E7E" w:rsidP="006D5E7E">
      <w:pPr>
        <w:spacing w:after="0" w:line="360" w:lineRule="auto"/>
        <w:rPr>
          <w:moveTo w:id="56" w:author="Tobias Mueller" w:date="2022-08-11T08:25:00Z"/>
          <w:rFonts w:ascii="Arial" w:eastAsia="Arial" w:hAnsi="Arial" w:cs="Arial"/>
        </w:rPr>
      </w:pPr>
      <w:moveToRangeStart w:id="57" w:author="Tobias Mueller" w:date="2022-08-11T08:25:00Z" w:name="move111098726"/>
      <w:moveTo w:id="58" w:author="Tobias Mueller" w:date="2022-08-11T08:25:00Z">
        <w:r w:rsidRPr="00DB55B1">
          <w:rPr>
            <w:rFonts w:ascii="Arial" w:eastAsia="Arial" w:hAnsi="Arial" w:cs="Arial"/>
            <w:i/>
          </w:rPr>
          <w:t>Treatment impacts across all microbes</w:t>
        </w:r>
      </w:moveTo>
    </w:p>
    <w:p w14:paraId="2D052DBE" w14:textId="77777777" w:rsidR="006D5E7E" w:rsidRPr="00066987" w:rsidRDefault="006D5E7E" w:rsidP="006D5E7E">
      <w:pPr>
        <w:spacing w:after="0" w:line="360" w:lineRule="auto"/>
        <w:rPr>
          <w:moveTo w:id="59" w:author="Tobias Mueller" w:date="2022-08-11T08:25:00Z"/>
          <w:rFonts w:ascii="Arial" w:eastAsia="Arial" w:hAnsi="Arial" w:cs="Arial"/>
        </w:rPr>
      </w:pPr>
      <w:moveTo w:id="60" w:author="Tobias Mueller" w:date="2022-08-11T08:25:00Z">
        <w:r w:rsidRPr="00DB55B1">
          <w:rPr>
            <w:rFonts w:ascii="Arial" w:eastAsia="Arial" w:hAnsi="Arial" w:cs="Arial"/>
          </w:rPr>
          <w:t>Nectar compounds differed in their effect on maximum scaled OD (Figure 1); H</w:t>
        </w:r>
        <w:r w:rsidRPr="00DB55B1">
          <w:rPr>
            <w:rFonts w:ascii="Arial" w:eastAsia="Arial" w:hAnsi="Arial" w:cs="Arial"/>
            <w:vertAlign w:val="subscript"/>
          </w:rPr>
          <w:t>2</w:t>
        </w:r>
        <w:r w:rsidRPr="00DB55B1">
          <w:rPr>
            <w:rFonts w:ascii="Arial" w:eastAsia="Arial" w:hAnsi="Arial" w:cs="Arial"/>
          </w:rPr>
          <w:t>O</w:t>
        </w:r>
        <w:r w:rsidRPr="00DB55B1">
          <w:rPr>
            <w:rFonts w:ascii="Arial" w:eastAsia="Arial" w:hAnsi="Arial" w:cs="Arial"/>
            <w:vertAlign w:val="subscript"/>
          </w:rPr>
          <w:t xml:space="preserve">2 </w:t>
        </w:r>
        <w:r w:rsidRPr="00DB55B1">
          <w:rPr>
            <w:rFonts w:ascii="Arial" w:eastAsia="Arial" w:hAnsi="Arial" w:cs="Arial"/>
          </w:rPr>
          <w:t>strongly suppressed the growth of most microbes at 2mM (</w:t>
        </w:r>
        <w:r>
          <w:rPr>
            <w:rFonts w:ascii="Arial" w:eastAsia="Arial" w:hAnsi="Arial" w:cs="Arial"/>
          </w:rPr>
          <w:t>negative binomial</w:t>
        </w:r>
        <w:r w:rsidRPr="00DB55B1">
          <w:rPr>
            <w:rFonts w:ascii="Arial" w:eastAsia="Arial" w:hAnsi="Arial" w:cs="Arial"/>
          </w:rPr>
          <w:t xml:space="preserve"> model </w:t>
        </w:r>
        <w:r>
          <w:rPr>
            <w:rFonts w:ascii="Arial" w:eastAsia="Arial" w:hAnsi="Arial" w:cs="Arial"/>
          </w:rPr>
          <w:t>coefficients</w:t>
        </w:r>
        <w:r w:rsidRPr="00DB55B1">
          <w:rPr>
            <w:rFonts w:ascii="Arial" w:eastAsia="Arial" w:hAnsi="Arial" w:cs="Arial"/>
          </w:rPr>
          <w:t xml:space="preserve"> and standard error</w:t>
        </w:r>
        <w:r w:rsidRPr="00066987">
          <w:rPr>
            <w:rFonts w:ascii="Arial" w:eastAsia="Arial" w:hAnsi="Arial" w:cs="Arial"/>
          </w:rPr>
          <w:t xml:space="preserve">: -0.9 +/- 0.27, p &lt; 0.001) and 4mM (-1.95 +/- 0.39, p &lt; 0.001). 30% sucrose (-0.07 +/- 0.18, p = 0.7), LTP (-0.08 +/- 0.18, p = 0.64), linalool (-0.13 +/- 0.18, p = 0.49) and EtOH had no significant effect (0.06 +/- 0.17, p = 0.75). In contrast, the diterpene alkaloid </w:t>
        </w:r>
        <w:proofErr w:type="spellStart"/>
        <w:r w:rsidRPr="00066987">
          <w:rPr>
            <w:rFonts w:ascii="Arial" w:eastAsia="Arial" w:hAnsi="Arial" w:cs="Arial"/>
          </w:rPr>
          <w:t>deltaline</w:t>
        </w:r>
        <w:proofErr w:type="spellEnd"/>
        <w:r w:rsidRPr="00066987">
          <w:rPr>
            <w:rFonts w:ascii="Arial" w:eastAsia="Arial" w:hAnsi="Arial" w:cs="Arial"/>
          </w:rPr>
          <w:t xml:space="preserve"> increased maximum OD overall (0.34 +/- 0.15, p = .03). Scaled maximum OD was correlated with scaled maximum growth rate (r = 0.67, p &lt; 0.001) and effects of treatments on both were congruent, although not identical (Supplemental Figure 2).  </w:t>
        </w:r>
      </w:moveTo>
    </w:p>
    <w:p w14:paraId="3AB89EFA" w14:textId="77777777" w:rsidR="006D5E7E" w:rsidRPr="00066987" w:rsidRDefault="006D5E7E" w:rsidP="006D5E7E">
      <w:pPr>
        <w:spacing w:after="0" w:line="360" w:lineRule="auto"/>
        <w:rPr>
          <w:moveTo w:id="61" w:author="Tobias Mueller" w:date="2022-08-11T08:25:00Z"/>
          <w:rFonts w:ascii="Arial" w:eastAsia="Arial" w:hAnsi="Arial" w:cs="Arial"/>
        </w:rPr>
      </w:pPr>
    </w:p>
    <w:p w14:paraId="57B7A533" w14:textId="77777777" w:rsidR="006D5E7E" w:rsidRPr="00066987" w:rsidRDefault="006D5E7E" w:rsidP="006D5E7E">
      <w:pPr>
        <w:spacing w:after="0" w:line="360" w:lineRule="auto"/>
        <w:rPr>
          <w:moveTo w:id="62" w:author="Tobias Mueller" w:date="2022-08-11T08:25:00Z"/>
          <w:rFonts w:ascii="Arial" w:eastAsia="Arial" w:hAnsi="Arial" w:cs="Arial"/>
        </w:rPr>
      </w:pPr>
      <w:moveTo w:id="63" w:author="Tobias Mueller" w:date="2022-08-11T08:25:00Z">
        <w:r w:rsidRPr="00066987">
          <w:rPr>
            <w:rFonts w:ascii="Arial" w:eastAsia="Arial" w:hAnsi="Arial" w:cs="Arial"/>
            <w:i/>
          </w:rPr>
          <w:t>Microbe-specific response to treatments</w:t>
        </w:r>
      </w:moveTo>
    </w:p>
    <w:p w14:paraId="3B498133" w14:textId="5C16BD07" w:rsidR="006D5E7E" w:rsidRPr="00066987" w:rsidRDefault="006D5E7E" w:rsidP="006D5E7E">
      <w:pPr>
        <w:spacing w:after="0" w:line="360" w:lineRule="auto"/>
        <w:rPr>
          <w:moveTo w:id="64" w:author="Tobias Mueller" w:date="2022-08-11T08:25:00Z"/>
          <w:rFonts w:ascii="Arial" w:eastAsia="Arial" w:hAnsi="Arial" w:cs="Arial"/>
          <w:strike/>
        </w:rPr>
      </w:pPr>
      <w:moveTo w:id="65" w:author="Tobias Mueller" w:date="2022-08-11T08:25:00Z">
        <w:r w:rsidRPr="00066987">
          <w:rPr>
            <w:rFonts w:ascii="Arial" w:eastAsia="Arial" w:hAnsi="Arial" w:cs="Arial"/>
          </w:rPr>
          <w:t xml:space="preserve">Microbial species varied in their maximum OD and growth rate in control </w:t>
        </w:r>
        <w:del w:id="66" w:author="Tobias Mueller" w:date="2022-08-12T08:28:00Z">
          <w:r w:rsidRPr="00066987" w:rsidDel="000A753A">
            <w:rPr>
              <w:rFonts w:ascii="Arial" w:eastAsia="Arial" w:hAnsi="Arial" w:cs="Arial"/>
            </w:rPr>
            <w:delText>conditions</w:delText>
          </w:r>
        </w:del>
      </w:moveTo>
      <w:ins w:id="67" w:author="Tobias Mueller" w:date="2022-08-12T08:28:00Z">
        <w:r w:rsidR="000A753A">
          <w:rPr>
            <w:rFonts w:ascii="Arial" w:eastAsia="Arial" w:hAnsi="Arial" w:cs="Arial"/>
          </w:rPr>
          <w:t>nectar</w:t>
        </w:r>
      </w:ins>
      <w:moveTo w:id="68" w:author="Tobias Mueller" w:date="2022-08-11T08:25:00Z">
        <w:r w:rsidRPr="00066987">
          <w:rPr>
            <w:rFonts w:ascii="Arial" w:eastAsia="Arial" w:hAnsi="Arial" w:cs="Arial"/>
          </w:rPr>
          <w:t xml:space="preserve"> and in response to treatment</w:t>
        </w:r>
      </w:moveTo>
      <w:ins w:id="69" w:author="Tobias Mueller" w:date="2022-08-12T08:28:00Z">
        <w:r w:rsidR="000A753A">
          <w:rPr>
            <w:rFonts w:ascii="Arial" w:eastAsia="Arial" w:hAnsi="Arial" w:cs="Arial"/>
          </w:rPr>
          <w:t xml:space="preserve"> additions</w:t>
        </w:r>
      </w:ins>
      <w:moveTo w:id="70" w:author="Tobias Mueller" w:date="2022-08-11T08:25:00Z">
        <w:del w:id="71" w:author="Tobias Mueller" w:date="2022-08-12T08:28:00Z">
          <w:r w:rsidRPr="00066987" w:rsidDel="000A753A">
            <w:rPr>
              <w:rFonts w:ascii="Arial" w:eastAsia="Arial" w:hAnsi="Arial" w:cs="Arial"/>
            </w:rPr>
            <w:delText>s</w:delText>
          </w:r>
        </w:del>
        <w:r w:rsidRPr="00066987">
          <w:rPr>
            <w:rFonts w:ascii="Arial" w:eastAsia="Arial" w:hAnsi="Arial" w:cs="Arial"/>
          </w:rPr>
          <w:t xml:space="preserve"> (Supplemental Figures 3-4, p &lt; 0.05). All microbes were impacted by at </w:t>
        </w:r>
        <w:r w:rsidRPr="00066987">
          <w:rPr>
            <w:rFonts w:ascii="Arial" w:eastAsia="Arial" w:hAnsi="Arial" w:cs="Arial"/>
          </w:rPr>
          <w:lastRenderedPageBreak/>
          <w:t xml:space="preserve">least one treatment, but treatments differed in their effect on maximum OD (Figure 2) and growth rate (Figure 3) across microbial species. Species’ responses to nectar composition depended on the specific nectar compound tested: no microbe had significantly reduced maximum OD or growth rate across all treatments (Figure 2). When comparing across all treatments, the scaled maximum OD was not significantly different across degrees of nectar specialization (p &gt; 0.05; Figure 4a), however, scaled growth rate was significantly different: microbes infrequently isolated from nectar had a lower scaled growth rate than both the highly and medium </w:t>
        </w:r>
      </w:moveTo>
      <w:sdt>
        <w:sdtPr>
          <w:rPr>
            <w:rFonts w:ascii="Arial" w:hAnsi="Arial" w:cs="Arial"/>
          </w:rPr>
          <w:tag w:val="goog_rdk_3"/>
          <w:id w:val="1420601455"/>
        </w:sdtPr>
        <w:sdtContent/>
      </w:sdt>
      <w:moveTo w:id="72" w:author="Tobias Mueller" w:date="2022-08-11T08:25:00Z">
        <w:r w:rsidRPr="00066987">
          <w:rPr>
            <w:rFonts w:ascii="Arial" w:eastAsia="Arial" w:hAnsi="Arial" w:cs="Arial"/>
          </w:rPr>
          <w:t>specialized group (p &lt; 0.05; Figure 4b).</w:t>
        </w:r>
      </w:moveTo>
    </w:p>
    <w:p w14:paraId="0DEE5C0B" w14:textId="77777777" w:rsidR="006D5E7E" w:rsidRPr="00066987" w:rsidRDefault="006D5E7E" w:rsidP="006D5E7E">
      <w:pPr>
        <w:spacing w:after="0" w:line="360" w:lineRule="auto"/>
        <w:rPr>
          <w:moveTo w:id="73" w:author="Tobias Mueller" w:date="2022-08-11T08:25:00Z"/>
          <w:rFonts w:ascii="Arial" w:eastAsia="Arial" w:hAnsi="Arial" w:cs="Arial"/>
        </w:rPr>
      </w:pPr>
    </w:p>
    <w:p w14:paraId="0C4DD5A9" w14:textId="77777777" w:rsidR="006D5E7E" w:rsidRPr="00066987" w:rsidRDefault="006D5E7E" w:rsidP="006D5E7E">
      <w:pPr>
        <w:spacing w:after="0" w:line="360" w:lineRule="auto"/>
        <w:rPr>
          <w:moveTo w:id="74" w:author="Tobias Mueller" w:date="2022-08-11T08:25:00Z"/>
          <w:rFonts w:ascii="Arial" w:eastAsia="Arial" w:hAnsi="Arial" w:cs="Arial"/>
        </w:rPr>
      </w:pPr>
      <w:moveTo w:id="75" w:author="Tobias Mueller" w:date="2022-08-11T08:25:00Z">
        <w:r w:rsidRPr="00066987">
          <w:rPr>
            <w:rFonts w:ascii="Arial" w:eastAsia="Arial" w:hAnsi="Arial" w:cs="Arial"/>
            <w:i/>
          </w:rPr>
          <w:t>Differences between yeast and bacteria</w:t>
        </w:r>
      </w:moveTo>
    </w:p>
    <w:p w14:paraId="210A68B2" w14:textId="09EACA61" w:rsidR="006D5E7E" w:rsidRPr="00DB55B1" w:rsidRDefault="006D5E7E" w:rsidP="006D5E7E">
      <w:pPr>
        <w:spacing w:after="0" w:line="360" w:lineRule="auto"/>
        <w:rPr>
          <w:moveTo w:id="76" w:author="Tobias Mueller" w:date="2022-08-11T08:25:00Z"/>
          <w:rFonts w:ascii="Arial" w:eastAsia="Arial" w:hAnsi="Arial" w:cs="Arial"/>
        </w:rPr>
      </w:pPr>
      <w:moveTo w:id="77" w:author="Tobias Mueller" w:date="2022-08-11T08:25:00Z">
        <w:r w:rsidRPr="00066987">
          <w:rPr>
            <w:rFonts w:ascii="Arial" w:eastAsia="Arial" w:hAnsi="Arial" w:cs="Arial"/>
          </w:rPr>
          <w:t xml:space="preserve">Yeasts and bacteria differed significantly in the maximum OD attained, with yeasts (0.82 +/- 0.35, p = 0.04) having a higher max OD than bacteria (0.01 +/- 0.25, p = 0.96) (Supplemental Figure 5a). When assaying treatments’ scaled impact on max OD, yeast (-0.05 +/- 0.12, p = 0.67) </w:t>
        </w:r>
        <w:r>
          <w:rPr>
            <w:rFonts w:ascii="Arial" w:eastAsia="Arial" w:hAnsi="Arial" w:cs="Arial"/>
          </w:rPr>
          <w:t xml:space="preserve">were significantly less affected by treatments </w:t>
        </w:r>
        <w:r w:rsidRPr="00066987">
          <w:rPr>
            <w:rFonts w:ascii="Arial" w:eastAsia="Arial" w:hAnsi="Arial" w:cs="Arial"/>
          </w:rPr>
          <w:t>compared to bacteria (-0.7 +/- 0.25, p = 0.004) (Supplemental Figure 5b), suggesting that yeasts may be more resistant to the inhibitory effects of nectar chemicals than bacteria</w:t>
        </w:r>
      </w:moveTo>
      <w:ins w:id="78" w:author="Tobias Mueller" w:date="2022-09-06T16:59:00Z">
        <w:r w:rsidR="00B96214">
          <w:rPr>
            <w:rFonts w:ascii="Arial" w:eastAsia="Arial" w:hAnsi="Arial" w:cs="Arial"/>
          </w:rPr>
          <w:t xml:space="preserve">, </w:t>
        </w:r>
        <w:r w:rsidR="00B96214" w:rsidRPr="00B96214">
          <w:rPr>
            <w:rFonts w:ascii="Arial" w:eastAsia="Arial" w:hAnsi="Arial" w:cs="Arial"/>
            <w:highlight w:val="green"/>
            <w:rPrChange w:id="79" w:author="Tobias Mueller" w:date="2022-09-06T17:01:00Z">
              <w:rPr>
                <w:rFonts w:ascii="Arial" w:eastAsia="Arial" w:hAnsi="Arial" w:cs="Arial"/>
              </w:rPr>
            </w:rPrChange>
          </w:rPr>
          <w:t>however</w:t>
        </w:r>
      </w:ins>
      <w:ins w:id="80" w:author="Tobias Mueller" w:date="2022-09-07T12:37:00Z">
        <w:r w:rsidR="00AE48C9">
          <w:rPr>
            <w:rFonts w:ascii="Arial" w:eastAsia="Arial" w:hAnsi="Arial" w:cs="Arial"/>
            <w:highlight w:val="green"/>
          </w:rPr>
          <w:t>,</w:t>
        </w:r>
      </w:ins>
      <w:ins w:id="81" w:author="Tobias Mueller" w:date="2022-09-06T16:59:00Z">
        <w:r w:rsidR="00B96214" w:rsidRPr="00B96214">
          <w:rPr>
            <w:rFonts w:ascii="Arial" w:eastAsia="Arial" w:hAnsi="Arial" w:cs="Arial"/>
            <w:highlight w:val="green"/>
            <w:rPrChange w:id="82" w:author="Tobias Mueller" w:date="2022-09-06T17:01:00Z">
              <w:rPr>
                <w:rFonts w:ascii="Arial" w:eastAsia="Arial" w:hAnsi="Arial" w:cs="Arial"/>
              </w:rPr>
            </w:rPrChange>
          </w:rPr>
          <w:t xml:space="preserve"> </w:t>
        </w:r>
      </w:ins>
      <w:moveTo w:id="83" w:author="Tobias Mueller" w:date="2022-08-11T08:25:00Z">
        <w:del w:id="84" w:author="Tobias Mueller" w:date="2022-09-06T16:59:00Z">
          <w:r w:rsidRPr="00B96214" w:rsidDel="00B96214">
            <w:rPr>
              <w:rFonts w:ascii="Arial" w:eastAsia="Arial" w:hAnsi="Arial" w:cs="Arial"/>
              <w:highlight w:val="green"/>
              <w:rPrChange w:id="85" w:author="Tobias Mueller" w:date="2022-09-06T17:01:00Z">
                <w:rPr>
                  <w:rFonts w:ascii="Arial" w:eastAsia="Arial" w:hAnsi="Arial" w:cs="Arial"/>
                </w:rPr>
              </w:rPrChange>
            </w:rPr>
            <w:delText>.</w:delText>
          </w:r>
        </w:del>
      </w:moveTo>
      <w:ins w:id="86" w:author="Tobias Mueller" w:date="2022-09-06T17:01:00Z">
        <w:r w:rsidR="00B96214" w:rsidRPr="00B96214">
          <w:rPr>
            <w:rFonts w:ascii="Arial" w:eastAsia="Arial" w:hAnsi="Arial" w:cs="Arial"/>
            <w:highlight w:val="green"/>
            <w:rPrChange w:id="87" w:author="Tobias Mueller" w:date="2022-09-06T17:01:00Z">
              <w:rPr>
                <w:rFonts w:ascii="Arial" w:eastAsia="Arial" w:hAnsi="Arial" w:cs="Arial"/>
              </w:rPr>
            </w:rPrChange>
          </w:rPr>
          <w:t>there was no significant</w:t>
        </w:r>
      </w:ins>
      <w:ins w:id="88" w:author="Tobias Mueller" w:date="2022-09-06T16:59:00Z">
        <w:r w:rsidR="00B96214" w:rsidRPr="00B96214">
          <w:rPr>
            <w:rFonts w:ascii="Arial" w:eastAsia="Arial" w:hAnsi="Arial" w:cs="Arial"/>
            <w:highlight w:val="green"/>
            <w:rPrChange w:id="89" w:author="Tobias Mueller" w:date="2022-09-06T17:01:00Z">
              <w:rPr>
                <w:rFonts w:ascii="Arial" w:eastAsia="Arial" w:hAnsi="Arial" w:cs="Arial"/>
              </w:rPr>
            </w:rPrChange>
          </w:rPr>
          <w:t xml:space="preserve"> phylogenetic signal present that was driving the</w:t>
        </w:r>
      </w:ins>
      <w:ins w:id="90" w:author="Tobias Mueller" w:date="2022-09-06T17:00:00Z">
        <w:r w:rsidR="00B96214" w:rsidRPr="00B96214">
          <w:rPr>
            <w:rFonts w:ascii="Arial" w:eastAsia="Arial" w:hAnsi="Arial" w:cs="Arial"/>
            <w:highlight w:val="green"/>
            <w:rPrChange w:id="91" w:author="Tobias Mueller" w:date="2022-09-06T17:01:00Z">
              <w:rPr>
                <w:rFonts w:ascii="Arial" w:eastAsia="Arial" w:hAnsi="Arial" w:cs="Arial"/>
              </w:rPr>
            </w:rPrChange>
          </w:rPr>
          <w:t xml:space="preserve"> scaled</w:t>
        </w:r>
      </w:ins>
      <w:ins w:id="92" w:author="Tobias Mueller" w:date="2022-09-06T16:59:00Z">
        <w:r w:rsidR="00B96214" w:rsidRPr="00B96214">
          <w:rPr>
            <w:rFonts w:ascii="Arial" w:eastAsia="Arial" w:hAnsi="Arial" w:cs="Arial"/>
            <w:highlight w:val="green"/>
            <w:rPrChange w:id="93" w:author="Tobias Mueller" w:date="2022-09-06T17:01:00Z">
              <w:rPr>
                <w:rFonts w:ascii="Arial" w:eastAsia="Arial" w:hAnsi="Arial" w:cs="Arial"/>
              </w:rPr>
            </w:rPrChange>
          </w:rPr>
          <w:t xml:space="preserve"> max </w:t>
        </w:r>
      </w:ins>
      <w:ins w:id="94" w:author="Tobias Mueller" w:date="2022-09-06T17:00:00Z">
        <w:r w:rsidR="00B96214" w:rsidRPr="00CE11B9">
          <w:rPr>
            <w:rFonts w:ascii="Arial" w:eastAsia="Arial" w:hAnsi="Arial" w:cs="Arial"/>
            <w:highlight w:val="green"/>
            <w:rPrChange w:id="95" w:author="Tobias Mueller" w:date="2022-09-07T12:36:00Z">
              <w:rPr>
                <w:rFonts w:ascii="Arial" w:eastAsia="Arial" w:hAnsi="Arial" w:cs="Arial"/>
              </w:rPr>
            </w:rPrChange>
          </w:rPr>
          <w:t>OD</w:t>
        </w:r>
      </w:ins>
      <w:ins w:id="96" w:author="Tobias Mueller" w:date="2022-09-07T12:32:00Z">
        <w:r w:rsidR="0029393B" w:rsidRPr="00CE11B9">
          <w:rPr>
            <w:rFonts w:ascii="Arial" w:eastAsia="Arial" w:hAnsi="Arial" w:cs="Arial"/>
            <w:highlight w:val="green"/>
            <w:rPrChange w:id="97" w:author="Tobias Mueller" w:date="2022-09-07T12:36:00Z">
              <w:rPr>
                <w:rFonts w:ascii="Arial" w:eastAsia="Arial" w:hAnsi="Arial" w:cs="Arial"/>
              </w:rPr>
            </w:rPrChange>
          </w:rPr>
          <w:t xml:space="preserve"> or growth rate</w:t>
        </w:r>
      </w:ins>
      <w:ins w:id="98" w:author="Tobias Mueller" w:date="2022-09-06T17:00:00Z">
        <w:r w:rsidR="00B96214" w:rsidRPr="00CE11B9">
          <w:rPr>
            <w:rFonts w:ascii="Arial" w:eastAsia="Arial" w:hAnsi="Arial" w:cs="Arial"/>
            <w:highlight w:val="green"/>
            <w:rPrChange w:id="99" w:author="Tobias Mueller" w:date="2022-09-07T12:36:00Z">
              <w:rPr>
                <w:rFonts w:ascii="Arial" w:eastAsia="Arial" w:hAnsi="Arial" w:cs="Arial"/>
              </w:rPr>
            </w:rPrChange>
          </w:rPr>
          <w:t xml:space="preserve"> </w:t>
        </w:r>
      </w:ins>
      <w:ins w:id="100" w:author="Tobias Mueller" w:date="2022-09-06T17:01:00Z">
        <w:r w:rsidR="00B96214" w:rsidRPr="00CE11B9">
          <w:rPr>
            <w:rFonts w:ascii="Arial" w:eastAsia="Arial" w:hAnsi="Arial" w:cs="Arial"/>
            <w:highlight w:val="green"/>
            <w:rPrChange w:id="101" w:author="Tobias Mueller" w:date="2022-09-07T12:36:00Z">
              <w:rPr>
                <w:rFonts w:ascii="Arial" w:eastAsia="Arial" w:hAnsi="Arial" w:cs="Arial"/>
              </w:rPr>
            </w:rPrChange>
          </w:rPr>
          <w:t>indicating that</w:t>
        </w:r>
      </w:ins>
      <w:ins w:id="102" w:author="Tobias Mueller" w:date="2022-09-07T12:32:00Z">
        <w:r w:rsidR="00984518" w:rsidRPr="00CE11B9">
          <w:rPr>
            <w:rFonts w:ascii="Arial" w:eastAsia="Arial" w:hAnsi="Arial" w:cs="Arial"/>
            <w:highlight w:val="green"/>
            <w:rPrChange w:id="103" w:author="Tobias Mueller" w:date="2022-09-07T12:36:00Z">
              <w:rPr>
                <w:rStyle w:val="Title"/>
              </w:rPr>
            </w:rPrChange>
          </w:rPr>
          <w:t xml:space="preserve"> </w:t>
        </w:r>
        <w:r w:rsidR="00984518" w:rsidRPr="00CE11B9">
          <w:rPr>
            <w:rFonts w:ascii="Arial" w:eastAsia="Arial" w:hAnsi="Arial" w:cs="Arial"/>
            <w:highlight w:val="green"/>
            <w:rPrChange w:id="104" w:author="Tobias Mueller" w:date="2022-09-07T12:36:00Z">
              <w:rPr>
                <w:rStyle w:val="cf01"/>
              </w:rPr>
            </w:rPrChange>
          </w:rPr>
          <w:t>while bacteria and yeasts as a whole may broadly differ, there is strong variation within each kingdom and relatedness does not drive the response to nectar chemistry</w:t>
        </w:r>
      </w:ins>
      <w:ins w:id="105" w:author="Tobias Mueller" w:date="2022-09-07T12:33:00Z">
        <w:r w:rsidR="00984518" w:rsidRPr="00CE11B9">
          <w:rPr>
            <w:rFonts w:ascii="Arial" w:eastAsia="Arial" w:hAnsi="Arial" w:cs="Arial"/>
            <w:highlight w:val="green"/>
            <w:rPrChange w:id="106" w:author="Tobias Mueller" w:date="2022-09-07T12:36:00Z">
              <w:rPr>
                <w:rStyle w:val="cf01"/>
              </w:rPr>
            </w:rPrChange>
          </w:rPr>
          <w:t>.</w:t>
        </w:r>
      </w:ins>
    </w:p>
    <w:moveToRangeEnd w:id="57"/>
    <w:p w14:paraId="1A255B51" w14:textId="77777777" w:rsidR="006D5E7E" w:rsidRPr="00DB55B1" w:rsidRDefault="006D5E7E" w:rsidP="006D5E7E">
      <w:pPr>
        <w:spacing w:after="0" w:line="360" w:lineRule="auto"/>
        <w:rPr>
          <w:ins w:id="107" w:author="Tobias Mueller" w:date="2022-08-11T08:24:00Z"/>
          <w:rFonts w:ascii="Arial" w:eastAsia="Arial" w:hAnsi="Arial" w:cs="Arial"/>
        </w:rPr>
      </w:pPr>
    </w:p>
    <w:p w14:paraId="4EE07A58" w14:textId="77777777" w:rsidR="006D5E7E" w:rsidRPr="00DB55B1" w:rsidRDefault="006D5E7E" w:rsidP="006D5E7E">
      <w:pPr>
        <w:spacing w:after="0" w:line="360" w:lineRule="auto"/>
        <w:rPr>
          <w:ins w:id="108" w:author="Tobias Mueller" w:date="2022-08-11T08:24:00Z"/>
          <w:rFonts w:ascii="Arial" w:eastAsia="Arial" w:hAnsi="Arial" w:cs="Arial"/>
        </w:rPr>
      </w:pPr>
      <w:ins w:id="109" w:author="Tobias Mueller" w:date="2022-08-11T08:24:00Z">
        <w:r w:rsidRPr="00DB55B1">
          <w:rPr>
            <w:rFonts w:ascii="Arial" w:eastAsia="Arial" w:hAnsi="Arial" w:cs="Arial"/>
            <w:i/>
            <w:color w:val="000000"/>
          </w:rPr>
          <w:t>Co-growth experiment</w:t>
        </w:r>
      </w:ins>
    </w:p>
    <w:p w14:paraId="19CB6CFE" w14:textId="21C1EC50" w:rsidR="006A37B4" w:rsidRPr="006D5E7E" w:rsidDel="006D5E7E" w:rsidRDefault="006D5E7E" w:rsidP="00FD0250">
      <w:pPr>
        <w:spacing w:after="0" w:line="360" w:lineRule="auto"/>
        <w:rPr>
          <w:del w:id="110" w:author="Tobias Mueller" w:date="2022-08-11T08:25:00Z"/>
          <w:rFonts w:ascii="Arial" w:eastAsia="Arial" w:hAnsi="Arial" w:cs="Arial"/>
          <w:color w:val="202122"/>
          <w:rPrChange w:id="111" w:author="Tobias Mueller" w:date="2022-08-11T08:25:00Z">
            <w:rPr>
              <w:del w:id="112" w:author="Tobias Mueller" w:date="2022-08-11T08:25:00Z"/>
              <w:rFonts w:ascii="Arial" w:eastAsia="Arial" w:hAnsi="Arial" w:cs="Arial"/>
            </w:rPr>
          </w:rPrChange>
        </w:rPr>
      </w:pPr>
      <w:ins w:id="113" w:author="Tobias Mueller" w:date="2022-08-11T08:24:00Z">
        <w:r w:rsidRPr="00DB55B1">
          <w:rPr>
            <w:rFonts w:ascii="Arial" w:eastAsia="Arial" w:hAnsi="Arial" w:cs="Arial"/>
            <w:color w:val="000000"/>
          </w:rPr>
          <w:t xml:space="preserve">To test if nectar composition could shift microbial interactions, we grew pairs of microbes across several treatment </w:t>
        </w:r>
        <w:r w:rsidRPr="00DB55B1">
          <w:rPr>
            <w:rFonts w:ascii="Arial" w:eastAsia="Arial" w:hAnsi="Arial" w:cs="Arial"/>
            <w:color w:val="000000"/>
            <w:shd w:val="clear" w:color="auto" w:fill="FDFDFD"/>
          </w:rPr>
          <w:t xml:space="preserve">solutions: 1) </w:t>
        </w:r>
        <w:proofErr w:type="spellStart"/>
        <w:r w:rsidRPr="00DB55B1">
          <w:rPr>
            <w:rFonts w:ascii="Arial" w:eastAsia="Arial" w:hAnsi="Arial" w:cs="Arial"/>
            <w:i/>
            <w:color w:val="000000"/>
            <w:shd w:val="clear" w:color="auto" w:fill="FDFDFD"/>
          </w:rPr>
          <w:t>Starmer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bombi</w:t>
        </w:r>
        <w:proofErr w:type="spellEnd"/>
        <w:r w:rsidRPr="00DB55B1">
          <w:rPr>
            <w:rFonts w:ascii="Arial" w:eastAsia="Arial" w:hAnsi="Arial" w:cs="Arial"/>
            <w:i/>
            <w:color w:val="000000"/>
            <w:shd w:val="clear" w:color="auto" w:fill="FDFDFD"/>
          </w:rPr>
          <w:t xml:space="preserve"> &amp; Zygosaccharomyces </w:t>
        </w:r>
        <w:proofErr w:type="spellStart"/>
        <w:r w:rsidRPr="00DB55B1">
          <w:rPr>
            <w:rFonts w:ascii="Arial" w:eastAsia="Arial" w:hAnsi="Arial" w:cs="Arial"/>
            <w:i/>
            <w:color w:val="000000"/>
            <w:shd w:val="clear" w:color="auto" w:fill="FDFDFD"/>
          </w:rPr>
          <w:t>bailii</w:t>
        </w:r>
        <w:proofErr w:type="spellEnd"/>
        <w:r>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a facultative nectar</w:t>
        </w:r>
        <w:r w:rsidRPr="00DB55B1">
          <w:rPr>
            <w:rFonts w:ascii="Arial" w:eastAsia="Arial" w:hAnsi="Arial" w:cs="Arial"/>
            <w:shd w:val="clear" w:color="auto" w:fill="FDFDFD"/>
          </w:rPr>
          <w:t xml:space="preserve"> </w:t>
        </w:r>
        <w:r w:rsidRPr="00DB55B1">
          <w:rPr>
            <w:rFonts w:ascii="Arial" w:eastAsia="Arial" w:hAnsi="Arial" w:cs="Arial"/>
            <w:color w:val="000000"/>
            <w:shd w:val="clear" w:color="auto" w:fill="FDFDFD"/>
          </w:rPr>
          <w:t xml:space="preserve">yeast with a non-nectar </w:t>
        </w:r>
        <w:r w:rsidRPr="00DB55B1">
          <w:rPr>
            <w:rFonts w:ascii="Arial" w:eastAsia="Arial" w:hAnsi="Arial" w:cs="Arial"/>
            <w:shd w:val="clear" w:color="auto" w:fill="FDFDFD"/>
          </w:rPr>
          <w:t>yeast</w:t>
        </w:r>
        <w:r w:rsidRPr="00DB55B1">
          <w:rPr>
            <w:rFonts w:ascii="Arial" w:eastAsia="Arial" w:hAnsi="Arial" w:cs="Arial"/>
            <w:i/>
            <w:color w:val="000000"/>
            <w:shd w:val="clear" w:color="auto" w:fill="FDFDFD"/>
          </w:rPr>
          <w:t>),</w:t>
        </w:r>
        <w:r w:rsidRPr="00DB55B1">
          <w:rPr>
            <w:rFonts w:ascii="Arial" w:eastAsia="Arial" w:hAnsi="Arial" w:cs="Arial"/>
            <w:color w:val="000000"/>
            <w:shd w:val="clear" w:color="auto" w:fill="FDFDFD"/>
          </w:rPr>
          <w:t xml:space="preserve"> 2) </w:t>
        </w:r>
        <w:proofErr w:type="spellStart"/>
        <w:r w:rsidRPr="00DB55B1">
          <w:rPr>
            <w:rFonts w:ascii="Arial" w:eastAsia="Arial" w:hAnsi="Arial" w:cs="Arial"/>
            <w:i/>
            <w:color w:val="000000"/>
            <w:shd w:val="clear" w:color="auto" w:fill="FDFDFD"/>
          </w:rPr>
          <w:t>Metschnikowi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reukaufii</w:t>
        </w:r>
        <w:proofErr w:type="spellEnd"/>
        <w:r w:rsidRPr="00DB55B1">
          <w:rPr>
            <w:rFonts w:ascii="Arial" w:eastAsia="Arial" w:hAnsi="Arial" w:cs="Arial"/>
            <w:i/>
            <w:color w:val="000000"/>
            <w:shd w:val="clear" w:color="auto" w:fill="FDFDFD"/>
          </w:rPr>
          <w:t xml:space="preserve"> &amp; </w:t>
        </w:r>
        <w:proofErr w:type="spellStart"/>
        <w:r w:rsidRPr="00DB55B1">
          <w:rPr>
            <w:rFonts w:ascii="Arial" w:eastAsia="Arial" w:hAnsi="Arial" w:cs="Arial"/>
            <w:i/>
            <w:color w:val="000000"/>
            <w:shd w:val="clear" w:color="auto" w:fill="FDFDFD"/>
          </w:rPr>
          <w:t>Rosenbergi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nectarea</w:t>
        </w:r>
        <w:proofErr w:type="spellEnd"/>
        <w:r>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a nectar specialist yeast with a nectar specialist bacteria</w:t>
        </w:r>
        <w:r w:rsidRPr="00DB55B1">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 xml:space="preserve">and 3) </w:t>
        </w:r>
        <w:r w:rsidRPr="00DB55B1">
          <w:rPr>
            <w:rFonts w:ascii="Arial" w:eastAsia="Arial" w:hAnsi="Arial" w:cs="Arial"/>
            <w:i/>
            <w:color w:val="000000"/>
          </w:rPr>
          <w:t xml:space="preserve">Saccharomyces cerevisiae &amp;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Pr>
            <w:rFonts w:ascii="Arial" w:eastAsia="Arial" w:hAnsi="Arial" w:cs="Arial"/>
            <w:i/>
            <w:color w:val="000000"/>
          </w:rPr>
          <w:t xml:space="preserve"> (</w:t>
        </w:r>
        <w:r w:rsidRPr="00DB55B1">
          <w:rPr>
            <w:rFonts w:ascii="Arial" w:eastAsia="Arial" w:hAnsi="Arial" w:cs="Arial"/>
            <w:color w:val="000000"/>
            <w:shd w:val="clear" w:color="auto" w:fill="FDFDFD"/>
          </w:rPr>
          <w:t>a non-nectar specialist yeast</w:t>
        </w:r>
        <w:r w:rsidRPr="00DB55B1">
          <w:rPr>
            <w:rFonts w:ascii="Arial" w:eastAsia="Arial" w:hAnsi="Arial" w:cs="Arial"/>
            <w:shd w:val="clear" w:color="auto" w:fill="FDFDFD"/>
          </w:rPr>
          <w:t xml:space="preserve"> with</w:t>
        </w:r>
        <w:r w:rsidRPr="00DB55B1">
          <w:rPr>
            <w:rFonts w:ascii="Arial" w:eastAsia="Arial" w:hAnsi="Arial" w:cs="Arial"/>
            <w:color w:val="000000"/>
            <w:shd w:val="clear" w:color="auto" w:fill="FDFDFD"/>
          </w:rPr>
          <w:t xml:space="preserve"> a nectar specialist bacteria</w:t>
        </w:r>
        <w:r w:rsidRPr="007E4E87">
          <w:rPr>
            <w:rFonts w:ascii="Arial" w:eastAsia="Arial" w:hAnsi="Arial" w:cs="Arial"/>
            <w:i/>
            <w:color w:val="000000"/>
          </w:rPr>
          <w:t>)</w:t>
        </w:r>
        <w:r w:rsidRPr="007E4E87">
          <w:rPr>
            <w:rFonts w:ascii="Arial" w:eastAsia="Arial" w:hAnsi="Arial" w:cs="Arial"/>
            <w:color w:val="000000"/>
          </w:rPr>
          <w:t xml:space="preserve">. We also ran a pairing of </w:t>
        </w:r>
        <w:proofErr w:type="spellStart"/>
        <w:r w:rsidRPr="007E4E87">
          <w:rPr>
            <w:rFonts w:ascii="Arial" w:eastAsia="Arial" w:hAnsi="Arial" w:cs="Arial"/>
            <w:i/>
            <w:color w:val="000000"/>
            <w:shd w:val="clear" w:color="auto" w:fill="FDFDFD"/>
          </w:rPr>
          <w:t>Metschnikowia</w:t>
        </w:r>
        <w:proofErr w:type="spellEnd"/>
        <w:r w:rsidRPr="007E4E87">
          <w:rPr>
            <w:rFonts w:ascii="Arial" w:eastAsia="Arial" w:hAnsi="Arial" w:cs="Arial"/>
            <w:i/>
            <w:color w:val="000000"/>
            <w:shd w:val="clear" w:color="auto" w:fill="FDFDFD"/>
          </w:rPr>
          <w:t xml:space="preserve"> </w:t>
        </w:r>
        <w:proofErr w:type="spellStart"/>
        <w:r w:rsidRPr="007E4E87">
          <w:rPr>
            <w:rFonts w:ascii="Arial" w:eastAsia="Arial" w:hAnsi="Arial" w:cs="Arial"/>
            <w:i/>
            <w:color w:val="000000"/>
            <w:shd w:val="clear" w:color="auto" w:fill="FDFDFD"/>
          </w:rPr>
          <w:t>reukaufii</w:t>
        </w:r>
        <w:proofErr w:type="spellEnd"/>
        <w:r w:rsidRPr="007E4E87">
          <w:rPr>
            <w:rFonts w:ascii="Arial" w:eastAsia="Arial" w:hAnsi="Arial" w:cs="Arial"/>
            <w:i/>
            <w:color w:val="000000"/>
            <w:shd w:val="clear" w:color="auto" w:fill="FDFDFD"/>
          </w:rPr>
          <w:t xml:space="preserve"> &amp; </w:t>
        </w:r>
        <w:r w:rsidRPr="007E4E87">
          <w:rPr>
            <w:rFonts w:ascii="Arial" w:eastAsia="Arial" w:hAnsi="Arial" w:cs="Arial"/>
            <w:i/>
            <w:color w:val="000000"/>
          </w:rPr>
          <w:t xml:space="preserve">Saccharomyces cerevisiae, </w:t>
        </w:r>
        <w:r w:rsidRPr="007E4E87">
          <w:rPr>
            <w:rFonts w:ascii="Arial" w:eastAsia="Arial" w:hAnsi="Arial" w:cs="Arial"/>
            <w:iCs/>
            <w:color w:val="000000"/>
          </w:rPr>
          <w:t xml:space="preserve">however, the vials </w:t>
        </w:r>
      </w:ins>
      <w:ins w:id="114" w:author="Tobias Mueller" w:date="2022-08-12T08:23:00Z">
        <w:r w:rsidR="00C95A45">
          <w:rPr>
            <w:rFonts w:ascii="Arial" w:eastAsia="Arial" w:hAnsi="Arial" w:cs="Arial"/>
            <w:iCs/>
            <w:color w:val="000000"/>
          </w:rPr>
          <w:t>burst open</w:t>
        </w:r>
      </w:ins>
      <w:ins w:id="115" w:author="Tobias Mueller" w:date="2022-08-11T08:24:00Z">
        <w:r w:rsidRPr="007E4E87">
          <w:rPr>
            <w:rFonts w:ascii="Arial" w:eastAsia="Arial" w:hAnsi="Arial" w:cs="Arial"/>
            <w:iCs/>
            <w:color w:val="000000"/>
          </w:rPr>
          <w:t xml:space="preserve"> during incubation due to extreme</w:t>
        </w:r>
        <w:r>
          <w:rPr>
            <w:rFonts w:ascii="Arial" w:eastAsia="Arial" w:hAnsi="Arial" w:cs="Arial"/>
            <w:iCs/>
            <w:color w:val="000000"/>
          </w:rPr>
          <w:t>ly rapid</w:t>
        </w:r>
        <w:r w:rsidRPr="007E4E87">
          <w:rPr>
            <w:rFonts w:ascii="Arial" w:eastAsia="Arial" w:hAnsi="Arial" w:cs="Arial"/>
            <w:iCs/>
            <w:color w:val="000000"/>
          </w:rPr>
          <w:t xml:space="preserve"> fermentation</w:t>
        </w:r>
        <w:r>
          <w:rPr>
            <w:rFonts w:ascii="Arial" w:eastAsia="Arial" w:hAnsi="Arial" w:cs="Arial"/>
            <w:iCs/>
            <w:color w:val="000000"/>
          </w:rPr>
          <w:t xml:space="preserve">. </w:t>
        </w:r>
        <w:r w:rsidRPr="00C95A45">
          <w:rPr>
            <w:rFonts w:ascii="Arial" w:eastAsia="Arial" w:hAnsi="Arial" w:cs="Arial"/>
            <w:iCs/>
            <w:color w:val="000000"/>
            <w:highlight w:val="yellow"/>
            <w:rPrChange w:id="116" w:author="Tobias Mueller" w:date="2022-08-12T08:21:00Z">
              <w:rPr>
                <w:rFonts w:ascii="Arial" w:eastAsia="Arial" w:hAnsi="Arial" w:cs="Arial"/>
                <w:iCs/>
                <w:color w:val="000000"/>
              </w:rPr>
            </w:rPrChange>
          </w:rPr>
          <w:t xml:space="preserve">These species pairings were chosen </w:t>
        </w:r>
      </w:ins>
      <w:ins w:id="117" w:author="Tobias Mueller" w:date="2022-08-12T08:21:00Z">
        <w:r w:rsidR="00C95A45" w:rsidRPr="00C95A45">
          <w:rPr>
            <w:rFonts w:ascii="Arial" w:eastAsia="Arial" w:hAnsi="Arial" w:cs="Arial"/>
            <w:iCs/>
            <w:color w:val="000000"/>
            <w:highlight w:val="yellow"/>
            <w:rPrChange w:id="118" w:author="Tobias Mueller" w:date="2022-08-12T08:21:00Z">
              <w:rPr>
                <w:rFonts w:ascii="Arial" w:eastAsia="Arial" w:hAnsi="Arial" w:cs="Arial"/>
                <w:iCs/>
                <w:color w:val="000000"/>
              </w:rPr>
            </w:rPrChange>
          </w:rPr>
          <w:t xml:space="preserve">from </w:t>
        </w:r>
      </w:ins>
      <w:ins w:id="119" w:author="Tobias Mueller" w:date="2022-08-31T11:29:00Z">
        <w:r w:rsidR="00C533E2">
          <w:rPr>
            <w:rFonts w:ascii="Arial" w:eastAsia="Arial" w:hAnsi="Arial" w:cs="Arial"/>
            <w:iCs/>
            <w:color w:val="000000"/>
            <w:highlight w:val="yellow"/>
          </w:rPr>
          <w:t xml:space="preserve">many </w:t>
        </w:r>
      </w:ins>
      <w:ins w:id="120" w:author="Tobias Mueller" w:date="2022-08-12T08:21:00Z">
        <w:r w:rsidR="00C95A45" w:rsidRPr="00C95A45">
          <w:rPr>
            <w:rFonts w:ascii="Arial" w:eastAsia="Arial" w:hAnsi="Arial" w:cs="Arial"/>
            <w:iCs/>
            <w:color w:val="000000"/>
            <w:highlight w:val="yellow"/>
            <w:rPrChange w:id="121" w:author="Tobias Mueller" w:date="2022-08-12T08:21:00Z">
              <w:rPr>
                <w:rFonts w:ascii="Arial" w:eastAsia="Arial" w:hAnsi="Arial" w:cs="Arial"/>
                <w:iCs/>
                <w:color w:val="000000"/>
              </w:rPr>
            </w:rPrChange>
          </w:rPr>
          <w:t xml:space="preserve">cogrowth </w:t>
        </w:r>
      </w:ins>
      <w:ins w:id="122" w:author="Tobias Mueller" w:date="2022-08-31T11:29:00Z">
        <w:r w:rsidR="00C533E2">
          <w:rPr>
            <w:rFonts w:ascii="Arial" w:eastAsia="Arial" w:hAnsi="Arial" w:cs="Arial"/>
            <w:iCs/>
            <w:color w:val="000000"/>
            <w:highlight w:val="yellow"/>
          </w:rPr>
          <w:t xml:space="preserve">combinations </w:t>
        </w:r>
      </w:ins>
      <w:ins w:id="123" w:author="Tobias Mueller" w:date="2022-08-11T08:24:00Z">
        <w:r w:rsidRPr="00C95A45">
          <w:rPr>
            <w:rFonts w:ascii="Arial" w:eastAsia="Arial" w:hAnsi="Arial" w:cs="Arial"/>
            <w:iCs/>
            <w:color w:val="000000"/>
            <w:highlight w:val="yellow"/>
            <w:rPrChange w:id="124" w:author="Tobias Mueller" w:date="2022-08-12T08:21:00Z">
              <w:rPr>
                <w:rFonts w:ascii="Arial" w:eastAsia="Arial" w:hAnsi="Arial" w:cs="Arial"/>
                <w:iCs/>
                <w:color w:val="000000"/>
              </w:rPr>
            </w:rPrChange>
          </w:rPr>
          <w:t xml:space="preserve">as they produced colonies that were </w:t>
        </w:r>
      </w:ins>
      <w:ins w:id="125" w:author="Tobias Mueller" w:date="2022-08-12T08:21:00Z">
        <w:r w:rsidR="00C95A45" w:rsidRPr="00C95A45">
          <w:rPr>
            <w:rFonts w:ascii="Arial" w:eastAsia="Arial" w:hAnsi="Arial" w:cs="Arial"/>
            <w:iCs/>
            <w:color w:val="000000"/>
            <w:highlight w:val="yellow"/>
            <w:rPrChange w:id="126" w:author="Tobias Mueller" w:date="2022-08-12T08:21:00Z">
              <w:rPr>
                <w:rFonts w:ascii="Arial" w:eastAsia="Arial" w:hAnsi="Arial" w:cs="Arial"/>
                <w:iCs/>
                <w:color w:val="000000"/>
              </w:rPr>
            </w:rPrChange>
          </w:rPr>
          <w:t xml:space="preserve">easily </w:t>
        </w:r>
      </w:ins>
      <w:ins w:id="127" w:author="Tobias Mueller" w:date="2022-08-11T08:24:00Z">
        <w:r w:rsidRPr="00C95A45">
          <w:rPr>
            <w:rFonts w:ascii="Arial" w:eastAsia="Arial" w:hAnsi="Arial" w:cs="Arial"/>
            <w:iCs/>
            <w:color w:val="000000"/>
            <w:highlight w:val="yellow"/>
            <w:rPrChange w:id="128" w:author="Tobias Mueller" w:date="2022-08-12T08:21:00Z">
              <w:rPr>
                <w:rFonts w:ascii="Arial" w:eastAsia="Arial" w:hAnsi="Arial" w:cs="Arial"/>
                <w:iCs/>
                <w:color w:val="000000"/>
              </w:rPr>
            </w:rPrChange>
          </w:rPr>
          <w:t>distinguishable from one another</w:t>
        </w:r>
      </w:ins>
      <w:ins w:id="129" w:author="Tobias Mueller" w:date="2022-08-31T11:29:00Z">
        <w:r w:rsidR="00C533E2">
          <w:rPr>
            <w:rFonts w:ascii="Arial" w:eastAsia="Arial" w:hAnsi="Arial" w:cs="Arial"/>
            <w:iCs/>
            <w:color w:val="000000"/>
            <w:highlight w:val="yellow"/>
          </w:rPr>
          <w:t xml:space="preserve"> during preliminary cogrowth tests</w:t>
        </w:r>
      </w:ins>
      <w:ins w:id="130" w:author="Tobias Mueller" w:date="2022-08-11T08:24:00Z">
        <w:r w:rsidRPr="00C95A45">
          <w:rPr>
            <w:rFonts w:ascii="Arial" w:eastAsia="Arial" w:hAnsi="Arial" w:cs="Arial"/>
            <w:iCs/>
            <w:color w:val="000000"/>
            <w:highlight w:val="yellow"/>
            <w:rPrChange w:id="131" w:author="Tobias Mueller" w:date="2022-08-12T08:21:00Z">
              <w:rPr>
                <w:rFonts w:ascii="Arial" w:eastAsia="Arial" w:hAnsi="Arial" w:cs="Arial"/>
                <w:iCs/>
                <w:color w:val="000000"/>
              </w:rPr>
            </w:rPrChange>
          </w:rPr>
          <w:t>.</w:t>
        </w:r>
        <w:r w:rsidRPr="00DB55B1">
          <w:rPr>
            <w:rFonts w:ascii="Arial" w:eastAsia="Arial" w:hAnsi="Arial" w:cs="Arial"/>
            <w:i/>
            <w:color w:val="000000"/>
            <w:shd w:val="clear" w:color="auto" w:fill="FDFDFD"/>
          </w:rPr>
          <w:t xml:space="preserve"> </w:t>
        </w:r>
      </w:ins>
      <w:customXmlInsRangeStart w:id="132" w:author="Tobias Mueller" w:date="2022-08-11T08:24:00Z"/>
      <w:sdt>
        <w:sdtPr>
          <w:rPr>
            <w:rFonts w:ascii="Arial" w:hAnsi="Arial" w:cs="Arial"/>
          </w:rPr>
          <w:tag w:val="goog_rdk_0"/>
          <w:id w:val="267282558"/>
        </w:sdtPr>
        <w:sdtContent>
          <w:customXmlInsRangeEnd w:id="132"/>
          <w:customXmlInsRangeStart w:id="133" w:author="Tobias Mueller" w:date="2022-08-11T08:24:00Z"/>
        </w:sdtContent>
      </w:sdt>
      <w:customXmlInsRangeEnd w:id="133"/>
      <w:ins w:id="134" w:author="Tobias Mueller" w:date="2022-08-11T08:24:00Z">
        <w:r w:rsidRPr="00DB55B1">
          <w:rPr>
            <w:rFonts w:ascii="Arial" w:eastAsia="Arial" w:hAnsi="Arial" w:cs="Arial"/>
            <w:color w:val="202122"/>
          </w:rPr>
          <w:t xml:space="preserve">If the dominance of nectar specialists is driven by nectar chemicals shifting microbe-microbe competition we predict nectar specialists will increase in relative abundance in the presence of nectar compounds, while the relative performance of environmental microbes should be reduced compared to control co-growth trials. </w:t>
        </w:r>
        <w:r>
          <w:rPr>
            <w:rFonts w:ascii="Arial" w:eastAsia="Arial" w:hAnsi="Arial" w:cs="Arial"/>
            <w:color w:val="000000"/>
          </w:rPr>
          <w:t>We chose a</w:t>
        </w:r>
        <w:r w:rsidRPr="00DB55B1">
          <w:rPr>
            <w:rFonts w:ascii="Arial" w:eastAsia="Arial" w:hAnsi="Arial" w:cs="Arial"/>
            <w:color w:val="000000"/>
          </w:rPr>
          <w:t xml:space="preserve"> subset of treatments for co-growth assays, including 4mM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xml:space="preserve">, </w:t>
        </w:r>
        <w:r w:rsidRPr="00DB55B1">
          <w:rPr>
            <w:rFonts w:ascii="Arial" w:eastAsia="Arial" w:hAnsi="Arial" w:cs="Arial"/>
            <w:color w:val="000000"/>
          </w:rPr>
          <w:lastRenderedPageBreak/>
          <w:t>22</w:t>
        </w:r>
        <w:r w:rsidRPr="00DB55B1">
          <w:rPr>
            <w:rFonts w:ascii="Arial" w:eastAsia="Arial" w:hAnsi="Arial" w:cs="Arial"/>
          </w:rPr>
          <w:t>μ</w:t>
        </w:r>
        <w:r w:rsidRPr="00DB55B1">
          <w:rPr>
            <w:rFonts w:ascii="Arial" w:eastAsia="Arial" w:hAnsi="Arial" w:cs="Arial"/>
            <w:color w:val="000000"/>
          </w:rPr>
          <w:t xml:space="preserve">g/ml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100ng/ml linalool, and 1% EtOH. Treatments used the same recipes as the growth experiments described above. </w:t>
        </w:r>
      </w:ins>
    </w:p>
    <w:p w14:paraId="00000054" w14:textId="529B828B" w:rsidR="00682FF2" w:rsidRPr="00DB55B1" w:rsidDel="006D5E7E" w:rsidRDefault="00B43301" w:rsidP="00FD0250">
      <w:pPr>
        <w:spacing w:after="0" w:line="360" w:lineRule="auto"/>
        <w:rPr>
          <w:del w:id="135" w:author="Tobias Mueller" w:date="2022-08-11T08:25:00Z"/>
          <w:rFonts w:ascii="Arial" w:eastAsia="Arial" w:hAnsi="Arial" w:cs="Arial"/>
          <w:i/>
        </w:rPr>
      </w:pPr>
      <w:commentRangeStart w:id="136"/>
      <w:del w:id="137" w:author="Tobias Mueller" w:date="2022-08-11T08:25:00Z">
        <w:r w:rsidRPr="00DB55B1" w:rsidDel="006D5E7E">
          <w:rPr>
            <w:rFonts w:ascii="Arial" w:eastAsia="Arial" w:hAnsi="Arial" w:cs="Arial"/>
            <w:b/>
          </w:rPr>
          <w:delText>Results </w:delText>
        </w:r>
        <w:commentRangeEnd w:id="136"/>
        <w:r w:rsidR="006A37B4" w:rsidDel="006D5E7E">
          <w:rPr>
            <w:rStyle w:val="CommentReference"/>
          </w:rPr>
          <w:commentReference w:id="136"/>
        </w:r>
      </w:del>
    </w:p>
    <w:p w14:paraId="00000055" w14:textId="7CFDF94C" w:rsidR="00682FF2" w:rsidRPr="00DB55B1" w:rsidDel="00F66952" w:rsidRDefault="00B43301" w:rsidP="00FD0250">
      <w:pPr>
        <w:spacing w:after="0" w:line="360" w:lineRule="auto"/>
        <w:rPr>
          <w:del w:id="138" w:author="Tobias Mueller" w:date="2022-08-31T09:40:00Z"/>
          <w:moveFrom w:id="139" w:author="Tobias Mueller" w:date="2022-08-11T08:25:00Z"/>
          <w:rFonts w:ascii="Arial" w:eastAsia="Arial" w:hAnsi="Arial" w:cs="Arial"/>
        </w:rPr>
      </w:pPr>
      <w:moveFromRangeStart w:id="140" w:author="Tobias Mueller" w:date="2022-08-11T08:25:00Z" w:name="move111098726"/>
      <w:moveFrom w:id="141" w:author="Tobias Mueller" w:date="2022-08-11T08:25:00Z">
        <w:del w:id="142" w:author="Tobias Mueller" w:date="2022-08-31T09:40:00Z">
          <w:r w:rsidRPr="00DB55B1" w:rsidDel="00F66952">
            <w:rPr>
              <w:rFonts w:ascii="Arial" w:eastAsia="Arial" w:hAnsi="Arial" w:cs="Arial"/>
              <w:i/>
            </w:rPr>
            <w:delText>Treatment impacts across all microbes</w:delText>
          </w:r>
        </w:del>
      </w:moveFrom>
    </w:p>
    <w:p w14:paraId="00000056" w14:textId="7230B3D6" w:rsidR="00682FF2" w:rsidRPr="00066987" w:rsidDel="00F66952" w:rsidRDefault="00B43301" w:rsidP="00FD0250">
      <w:pPr>
        <w:spacing w:after="0" w:line="360" w:lineRule="auto"/>
        <w:rPr>
          <w:del w:id="143" w:author="Tobias Mueller" w:date="2022-08-31T09:40:00Z"/>
          <w:moveFrom w:id="144" w:author="Tobias Mueller" w:date="2022-08-11T08:25:00Z"/>
          <w:rFonts w:ascii="Arial" w:eastAsia="Arial" w:hAnsi="Arial" w:cs="Arial"/>
        </w:rPr>
      </w:pPr>
      <w:moveFrom w:id="145" w:author="Tobias Mueller" w:date="2022-08-11T08:25:00Z">
        <w:del w:id="146" w:author="Tobias Mueller" w:date="2022-08-31T09:40:00Z">
          <w:r w:rsidRPr="00DB55B1" w:rsidDel="00F66952">
            <w:rPr>
              <w:rFonts w:ascii="Arial" w:eastAsia="Arial" w:hAnsi="Arial" w:cs="Arial"/>
            </w:rPr>
            <w:delText xml:space="preserve">Nectar compounds differed in their effect on </w:delText>
          </w:r>
          <w:r w:rsidR="0099529B" w:rsidRPr="00DB55B1" w:rsidDel="00F66952">
            <w:rPr>
              <w:rFonts w:ascii="Arial" w:eastAsia="Arial" w:hAnsi="Arial" w:cs="Arial"/>
            </w:rPr>
            <w:delText xml:space="preserve">maximum </w:delText>
          </w:r>
          <w:r w:rsidRPr="00DB55B1" w:rsidDel="00F66952">
            <w:rPr>
              <w:rFonts w:ascii="Arial" w:eastAsia="Arial" w:hAnsi="Arial" w:cs="Arial"/>
            </w:rPr>
            <w:delText>scaled OD</w:delText>
          </w:r>
          <w:r w:rsidR="0099529B" w:rsidRPr="00DB55B1" w:rsidDel="00F66952">
            <w:rPr>
              <w:rFonts w:ascii="Arial" w:eastAsia="Arial" w:hAnsi="Arial" w:cs="Arial"/>
            </w:rPr>
            <w:delText xml:space="preserve"> (Figure 1)</w:delText>
          </w:r>
          <w:r w:rsidRPr="00DB55B1" w:rsidDel="00F66952">
            <w:rPr>
              <w:rFonts w:ascii="Arial" w:eastAsia="Arial" w:hAnsi="Arial" w:cs="Arial"/>
            </w:rPr>
            <w:delText>; H</w:delText>
          </w:r>
          <w:r w:rsidRPr="00DB55B1" w:rsidDel="00F66952">
            <w:rPr>
              <w:rFonts w:ascii="Arial" w:eastAsia="Arial" w:hAnsi="Arial" w:cs="Arial"/>
              <w:vertAlign w:val="subscript"/>
            </w:rPr>
            <w:delText>2</w:delText>
          </w:r>
          <w:r w:rsidRPr="00DB55B1" w:rsidDel="00F66952">
            <w:rPr>
              <w:rFonts w:ascii="Arial" w:eastAsia="Arial" w:hAnsi="Arial" w:cs="Arial"/>
            </w:rPr>
            <w:delText>O</w:delText>
          </w:r>
          <w:r w:rsidRPr="00DB55B1" w:rsidDel="00F66952">
            <w:rPr>
              <w:rFonts w:ascii="Arial" w:eastAsia="Arial" w:hAnsi="Arial" w:cs="Arial"/>
              <w:vertAlign w:val="subscript"/>
            </w:rPr>
            <w:delText xml:space="preserve">2 </w:delText>
          </w:r>
          <w:r w:rsidRPr="00DB55B1" w:rsidDel="00F66952">
            <w:rPr>
              <w:rFonts w:ascii="Arial" w:eastAsia="Arial" w:hAnsi="Arial" w:cs="Arial"/>
            </w:rPr>
            <w:delText>strongly suppressed the growth of most microbes at 2mM (</w:delText>
          </w:r>
          <w:r w:rsidR="003024CE" w:rsidDel="00F66952">
            <w:rPr>
              <w:rFonts w:ascii="Arial" w:eastAsia="Arial" w:hAnsi="Arial" w:cs="Arial"/>
            </w:rPr>
            <w:delText>negative binomial</w:delText>
          </w:r>
          <w:r w:rsidRPr="00DB55B1" w:rsidDel="00F66952">
            <w:rPr>
              <w:rFonts w:ascii="Arial" w:eastAsia="Arial" w:hAnsi="Arial" w:cs="Arial"/>
            </w:rPr>
            <w:delText xml:space="preserve"> model </w:delText>
          </w:r>
          <w:r w:rsidR="00935077" w:rsidDel="00F66952">
            <w:rPr>
              <w:rFonts w:ascii="Arial" w:eastAsia="Arial" w:hAnsi="Arial" w:cs="Arial"/>
            </w:rPr>
            <w:delText>coefficients</w:delText>
          </w:r>
          <w:r w:rsidRPr="00DB55B1" w:rsidDel="00F66952">
            <w:rPr>
              <w:rFonts w:ascii="Arial" w:eastAsia="Arial" w:hAnsi="Arial" w:cs="Arial"/>
            </w:rPr>
            <w:delText xml:space="preserve"> and standard error</w:delText>
          </w:r>
          <w:r w:rsidRPr="00066987" w:rsidDel="00F66952">
            <w:rPr>
              <w:rFonts w:ascii="Arial" w:eastAsia="Arial" w:hAnsi="Arial" w:cs="Arial"/>
            </w:rPr>
            <w:delText xml:space="preserve">: </w:delText>
          </w:r>
          <w:r w:rsidR="006E091D" w:rsidRPr="00066987" w:rsidDel="00F66952">
            <w:rPr>
              <w:rFonts w:ascii="Arial" w:eastAsia="Arial" w:hAnsi="Arial" w:cs="Arial"/>
            </w:rPr>
            <w:delText>-</w:delText>
          </w:r>
          <w:r w:rsidR="007F2BBC" w:rsidRPr="00066987" w:rsidDel="00F66952">
            <w:rPr>
              <w:rFonts w:ascii="Arial" w:eastAsia="Arial" w:hAnsi="Arial" w:cs="Arial"/>
            </w:rPr>
            <w:delText>0.9</w:delText>
          </w:r>
          <w:r w:rsidRPr="00066987" w:rsidDel="00F66952">
            <w:rPr>
              <w:rFonts w:ascii="Arial" w:eastAsia="Arial" w:hAnsi="Arial" w:cs="Arial"/>
            </w:rPr>
            <w:delText xml:space="preserve"> +/- </w:delText>
          </w:r>
          <w:r w:rsidR="00404A84" w:rsidRPr="00066987" w:rsidDel="00F66952">
            <w:rPr>
              <w:rFonts w:ascii="Arial" w:eastAsia="Arial" w:hAnsi="Arial" w:cs="Arial"/>
            </w:rPr>
            <w:delText>0.2</w:delText>
          </w:r>
          <w:r w:rsidR="007F2BBC" w:rsidRPr="00066987" w:rsidDel="00F66952">
            <w:rPr>
              <w:rFonts w:ascii="Arial" w:eastAsia="Arial" w:hAnsi="Arial" w:cs="Arial"/>
            </w:rPr>
            <w:delText>7</w:delText>
          </w:r>
          <w:r w:rsidRPr="00066987" w:rsidDel="00F66952">
            <w:rPr>
              <w:rFonts w:ascii="Arial" w:eastAsia="Arial" w:hAnsi="Arial" w:cs="Arial"/>
            </w:rPr>
            <w:delText xml:space="preserve">, p </w:delText>
          </w:r>
          <w:r w:rsidR="00404A84" w:rsidRPr="00066987" w:rsidDel="00F66952">
            <w:rPr>
              <w:rFonts w:ascii="Arial" w:eastAsia="Arial" w:hAnsi="Arial" w:cs="Arial"/>
            </w:rPr>
            <w:delText>&lt; 0.001</w:delText>
          </w:r>
          <w:r w:rsidRPr="00066987" w:rsidDel="00F66952">
            <w:rPr>
              <w:rFonts w:ascii="Arial" w:eastAsia="Arial" w:hAnsi="Arial" w:cs="Arial"/>
            </w:rPr>
            <w:delText>) and 4mM (-</w:delText>
          </w:r>
          <w:r w:rsidR="007F2BBC" w:rsidRPr="00066987" w:rsidDel="00F66952">
            <w:rPr>
              <w:rFonts w:ascii="Arial" w:eastAsia="Arial" w:hAnsi="Arial" w:cs="Arial"/>
            </w:rPr>
            <w:delText>1.95</w:delText>
          </w:r>
          <w:r w:rsidRPr="00066987" w:rsidDel="00F66952">
            <w:rPr>
              <w:rFonts w:ascii="Arial" w:eastAsia="Arial" w:hAnsi="Arial" w:cs="Arial"/>
            </w:rPr>
            <w:delText xml:space="preserve"> +/- </w:delText>
          </w:r>
          <w:r w:rsidR="00404A84" w:rsidRPr="00066987" w:rsidDel="00F66952">
            <w:rPr>
              <w:rFonts w:ascii="Arial" w:eastAsia="Arial" w:hAnsi="Arial" w:cs="Arial"/>
            </w:rPr>
            <w:delText>0.3</w:delText>
          </w:r>
          <w:r w:rsidR="007F2BBC" w:rsidRPr="00066987" w:rsidDel="00F66952">
            <w:rPr>
              <w:rFonts w:ascii="Arial" w:eastAsia="Arial" w:hAnsi="Arial" w:cs="Arial"/>
            </w:rPr>
            <w:delText>9</w:delText>
          </w:r>
          <w:r w:rsidRPr="00066987" w:rsidDel="00F66952">
            <w:rPr>
              <w:rFonts w:ascii="Arial" w:eastAsia="Arial" w:hAnsi="Arial" w:cs="Arial"/>
            </w:rPr>
            <w:delText xml:space="preserve">, p </w:delText>
          </w:r>
          <w:r w:rsidR="00404A84" w:rsidRPr="00066987" w:rsidDel="00F66952">
            <w:rPr>
              <w:rFonts w:ascii="Arial" w:eastAsia="Arial" w:hAnsi="Arial" w:cs="Arial"/>
            </w:rPr>
            <w:delText>&lt; 0.001</w:delText>
          </w:r>
          <w:r w:rsidRPr="00066987" w:rsidDel="00F66952">
            <w:rPr>
              <w:rFonts w:ascii="Arial" w:eastAsia="Arial" w:hAnsi="Arial" w:cs="Arial"/>
            </w:rPr>
            <w:delText>). 30% sucrose (-</w:delText>
          </w:r>
          <w:r w:rsidR="0036088A" w:rsidRPr="00066987" w:rsidDel="00F66952">
            <w:rPr>
              <w:rFonts w:ascii="Arial" w:eastAsia="Arial" w:hAnsi="Arial" w:cs="Arial"/>
            </w:rPr>
            <w:delText>0</w:delText>
          </w:r>
          <w:r w:rsidR="00404A84" w:rsidRPr="00066987" w:rsidDel="00F66952">
            <w:rPr>
              <w:rFonts w:ascii="Arial" w:eastAsia="Arial" w:hAnsi="Arial" w:cs="Arial"/>
            </w:rPr>
            <w:delText>.0</w:delText>
          </w:r>
          <w:r w:rsidR="000E34CE" w:rsidRPr="00066987" w:rsidDel="00F66952">
            <w:rPr>
              <w:rFonts w:ascii="Arial" w:eastAsia="Arial" w:hAnsi="Arial" w:cs="Arial"/>
            </w:rPr>
            <w:delText>7</w:delText>
          </w:r>
          <w:r w:rsidR="00404A84" w:rsidRPr="00066987" w:rsidDel="00F66952">
            <w:rPr>
              <w:rFonts w:ascii="Arial" w:eastAsia="Arial" w:hAnsi="Arial" w:cs="Arial"/>
            </w:rPr>
            <w:delText xml:space="preserve"> </w:delText>
          </w:r>
          <w:r w:rsidRPr="00066987" w:rsidDel="00F66952">
            <w:rPr>
              <w:rFonts w:ascii="Arial" w:eastAsia="Arial" w:hAnsi="Arial" w:cs="Arial"/>
            </w:rPr>
            <w:delText xml:space="preserve">+/- </w:delText>
          </w:r>
          <w:r w:rsidR="00404A84" w:rsidRPr="00066987" w:rsidDel="00F66952">
            <w:rPr>
              <w:rFonts w:ascii="Arial" w:eastAsia="Arial" w:hAnsi="Arial" w:cs="Arial"/>
            </w:rPr>
            <w:delText>0.1</w:delText>
          </w:r>
          <w:r w:rsidR="007F2BBC" w:rsidRPr="00066987" w:rsidDel="00F66952">
            <w:rPr>
              <w:rFonts w:ascii="Arial" w:eastAsia="Arial" w:hAnsi="Arial" w:cs="Arial"/>
            </w:rPr>
            <w:delText>8</w:delText>
          </w:r>
          <w:r w:rsidRPr="00066987" w:rsidDel="00F66952">
            <w:rPr>
              <w:rFonts w:ascii="Arial" w:eastAsia="Arial" w:hAnsi="Arial" w:cs="Arial"/>
            </w:rPr>
            <w:delText>, p = 0.</w:delText>
          </w:r>
          <w:r w:rsidR="007F2BBC" w:rsidRPr="00066987" w:rsidDel="00F66952">
            <w:rPr>
              <w:rFonts w:ascii="Arial" w:eastAsia="Arial" w:hAnsi="Arial" w:cs="Arial"/>
            </w:rPr>
            <w:delText>7</w:delText>
          </w:r>
          <w:r w:rsidRPr="00066987" w:rsidDel="00F66952">
            <w:rPr>
              <w:rFonts w:ascii="Arial" w:eastAsia="Arial" w:hAnsi="Arial" w:cs="Arial"/>
            </w:rPr>
            <w:delText xml:space="preserve">), LTP </w:delText>
          </w:r>
          <w:r w:rsidR="00404A84" w:rsidRPr="00066987" w:rsidDel="00F66952">
            <w:rPr>
              <w:rFonts w:ascii="Arial" w:eastAsia="Arial" w:hAnsi="Arial" w:cs="Arial"/>
            </w:rPr>
            <w:delText>(-0.</w:delText>
          </w:r>
          <w:r w:rsidR="007F2BBC" w:rsidRPr="00066987" w:rsidDel="00F66952">
            <w:rPr>
              <w:rFonts w:ascii="Arial" w:eastAsia="Arial" w:hAnsi="Arial" w:cs="Arial"/>
            </w:rPr>
            <w:delText>08</w:delText>
          </w:r>
          <w:r w:rsidRPr="00066987" w:rsidDel="00F66952">
            <w:rPr>
              <w:rFonts w:ascii="Arial" w:eastAsia="Arial" w:hAnsi="Arial" w:cs="Arial"/>
            </w:rPr>
            <w:delText xml:space="preserve"> +/- </w:delText>
          </w:r>
          <w:r w:rsidR="00404A84" w:rsidRPr="00066987" w:rsidDel="00F66952">
            <w:rPr>
              <w:rFonts w:ascii="Arial" w:eastAsia="Arial" w:hAnsi="Arial" w:cs="Arial"/>
            </w:rPr>
            <w:delText>0.1</w:delText>
          </w:r>
          <w:r w:rsidR="007F2BBC" w:rsidRPr="00066987" w:rsidDel="00F66952">
            <w:rPr>
              <w:rFonts w:ascii="Arial" w:eastAsia="Arial" w:hAnsi="Arial" w:cs="Arial"/>
            </w:rPr>
            <w:delText>8</w:delText>
          </w:r>
          <w:r w:rsidRPr="00066987" w:rsidDel="00F66952">
            <w:rPr>
              <w:rFonts w:ascii="Arial" w:eastAsia="Arial" w:hAnsi="Arial" w:cs="Arial"/>
            </w:rPr>
            <w:delText>, p = 0.</w:delText>
          </w:r>
          <w:r w:rsidR="007F2BBC" w:rsidRPr="00066987" w:rsidDel="00F66952">
            <w:rPr>
              <w:rFonts w:ascii="Arial" w:eastAsia="Arial" w:hAnsi="Arial" w:cs="Arial"/>
            </w:rPr>
            <w:delText>64</w:delText>
          </w:r>
          <w:r w:rsidRPr="00066987" w:rsidDel="00F66952">
            <w:rPr>
              <w:rFonts w:ascii="Arial" w:eastAsia="Arial" w:hAnsi="Arial" w:cs="Arial"/>
            </w:rPr>
            <w:delText>), linalool (-</w:delText>
          </w:r>
          <w:r w:rsidR="00404A84" w:rsidRPr="00066987" w:rsidDel="00F66952">
            <w:rPr>
              <w:rFonts w:ascii="Arial" w:eastAsia="Arial" w:hAnsi="Arial" w:cs="Arial"/>
            </w:rPr>
            <w:delText>0.1</w:delText>
          </w:r>
          <w:r w:rsidR="007F2BBC" w:rsidRPr="00066987" w:rsidDel="00F66952">
            <w:rPr>
              <w:rFonts w:ascii="Arial" w:eastAsia="Arial" w:hAnsi="Arial" w:cs="Arial"/>
            </w:rPr>
            <w:delText>3</w:delText>
          </w:r>
          <w:r w:rsidR="00404A84" w:rsidRPr="00066987" w:rsidDel="00F66952">
            <w:rPr>
              <w:rFonts w:ascii="Arial" w:eastAsia="Arial" w:hAnsi="Arial" w:cs="Arial"/>
            </w:rPr>
            <w:delText xml:space="preserve"> </w:delText>
          </w:r>
          <w:r w:rsidRPr="00066987" w:rsidDel="00F66952">
            <w:rPr>
              <w:rFonts w:ascii="Arial" w:eastAsia="Arial" w:hAnsi="Arial" w:cs="Arial"/>
            </w:rPr>
            <w:delText>+/-</w:delText>
          </w:r>
          <w:r w:rsidR="00404A84" w:rsidRPr="00066987" w:rsidDel="00F66952">
            <w:rPr>
              <w:rFonts w:ascii="Arial" w:eastAsia="Arial" w:hAnsi="Arial" w:cs="Arial"/>
            </w:rPr>
            <w:delText xml:space="preserve"> 0.1</w:delText>
          </w:r>
          <w:r w:rsidR="007F2BBC" w:rsidRPr="00066987" w:rsidDel="00F66952">
            <w:rPr>
              <w:rFonts w:ascii="Arial" w:eastAsia="Arial" w:hAnsi="Arial" w:cs="Arial"/>
            </w:rPr>
            <w:delText>8</w:delText>
          </w:r>
          <w:r w:rsidRPr="00066987" w:rsidDel="00F66952">
            <w:rPr>
              <w:rFonts w:ascii="Arial" w:eastAsia="Arial" w:hAnsi="Arial" w:cs="Arial"/>
            </w:rPr>
            <w:delText>, p = 0.</w:delText>
          </w:r>
          <w:r w:rsidR="007F2BBC" w:rsidRPr="00066987" w:rsidDel="00F66952">
            <w:rPr>
              <w:rFonts w:ascii="Arial" w:eastAsia="Arial" w:hAnsi="Arial" w:cs="Arial"/>
            </w:rPr>
            <w:delText>49</w:delText>
          </w:r>
          <w:r w:rsidRPr="00066987" w:rsidDel="00F66952">
            <w:rPr>
              <w:rFonts w:ascii="Arial" w:eastAsia="Arial" w:hAnsi="Arial" w:cs="Arial"/>
            </w:rPr>
            <w:delText xml:space="preserve">) </w:delText>
          </w:r>
          <w:r w:rsidR="008330FA" w:rsidRPr="00066987" w:rsidDel="00F66952">
            <w:rPr>
              <w:rFonts w:ascii="Arial" w:eastAsia="Arial" w:hAnsi="Arial" w:cs="Arial"/>
            </w:rPr>
            <w:delText>and EtOH had no significant effect (0.</w:delText>
          </w:r>
          <w:r w:rsidR="007F2BBC" w:rsidRPr="00066987" w:rsidDel="00F66952">
            <w:rPr>
              <w:rFonts w:ascii="Arial" w:eastAsia="Arial" w:hAnsi="Arial" w:cs="Arial"/>
            </w:rPr>
            <w:delText>06</w:delText>
          </w:r>
          <w:r w:rsidR="008330FA" w:rsidRPr="00066987" w:rsidDel="00F66952">
            <w:rPr>
              <w:rFonts w:ascii="Arial" w:eastAsia="Arial" w:hAnsi="Arial" w:cs="Arial"/>
            </w:rPr>
            <w:delText xml:space="preserve"> +/- 0.1</w:delText>
          </w:r>
          <w:r w:rsidR="007F2BBC" w:rsidRPr="00066987" w:rsidDel="00F66952">
            <w:rPr>
              <w:rFonts w:ascii="Arial" w:eastAsia="Arial" w:hAnsi="Arial" w:cs="Arial"/>
            </w:rPr>
            <w:delText>7</w:delText>
          </w:r>
          <w:r w:rsidR="008330FA" w:rsidRPr="00066987" w:rsidDel="00F66952">
            <w:rPr>
              <w:rFonts w:ascii="Arial" w:eastAsia="Arial" w:hAnsi="Arial" w:cs="Arial"/>
            </w:rPr>
            <w:delText>, p = 0.</w:delText>
          </w:r>
          <w:r w:rsidR="007F2BBC" w:rsidRPr="00066987" w:rsidDel="00F66952">
            <w:rPr>
              <w:rFonts w:ascii="Arial" w:eastAsia="Arial" w:hAnsi="Arial" w:cs="Arial"/>
            </w:rPr>
            <w:delText>75</w:delText>
          </w:r>
          <w:r w:rsidR="008330FA" w:rsidRPr="00066987" w:rsidDel="00F66952">
            <w:rPr>
              <w:rFonts w:ascii="Arial" w:eastAsia="Arial" w:hAnsi="Arial" w:cs="Arial"/>
            </w:rPr>
            <w:delText>)</w:delText>
          </w:r>
          <w:r w:rsidRPr="00066987" w:rsidDel="00F66952">
            <w:rPr>
              <w:rFonts w:ascii="Arial" w:eastAsia="Arial" w:hAnsi="Arial" w:cs="Arial"/>
            </w:rPr>
            <w:delText>.</w:delText>
          </w:r>
          <w:r w:rsidR="006E091D" w:rsidRPr="00066987" w:rsidDel="00F66952">
            <w:rPr>
              <w:rFonts w:ascii="Arial" w:eastAsia="Arial" w:hAnsi="Arial" w:cs="Arial"/>
            </w:rPr>
            <w:delText xml:space="preserve"> </w:delText>
          </w:r>
          <w:r w:rsidR="0099529B" w:rsidRPr="00066987" w:rsidDel="00F66952">
            <w:rPr>
              <w:rFonts w:ascii="Arial" w:eastAsia="Arial" w:hAnsi="Arial" w:cs="Arial"/>
            </w:rPr>
            <w:delText>In contrast, the diterpene alkaloid d</w:delText>
          </w:r>
          <w:r w:rsidRPr="00066987" w:rsidDel="00F66952">
            <w:rPr>
              <w:rFonts w:ascii="Arial" w:eastAsia="Arial" w:hAnsi="Arial" w:cs="Arial"/>
            </w:rPr>
            <w:delText>eltaline increased maximum OD overall (</w:delText>
          </w:r>
          <w:r w:rsidR="00251564" w:rsidRPr="00066987" w:rsidDel="00F66952">
            <w:rPr>
              <w:rFonts w:ascii="Arial" w:eastAsia="Arial" w:hAnsi="Arial" w:cs="Arial"/>
            </w:rPr>
            <w:delText>0.</w:delText>
          </w:r>
          <w:r w:rsidR="007F2BBC" w:rsidRPr="00066987" w:rsidDel="00F66952">
            <w:rPr>
              <w:rFonts w:ascii="Arial" w:eastAsia="Arial" w:hAnsi="Arial" w:cs="Arial"/>
            </w:rPr>
            <w:delText>34</w:delText>
          </w:r>
          <w:r w:rsidRPr="00066987" w:rsidDel="00F66952">
            <w:rPr>
              <w:rFonts w:ascii="Arial" w:eastAsia="Arial" w:hAnsi="Arial" w:cs="Arial"/>
            </w:rPr>
            <w:delText xml:space="preserve"> +/- </w:delText>
          </w:r>
          <w:r w:rsidR="00251564" w:rsidRPr="00066987" w:rsidDel="00F66952">
            <w:rPr>
              <w:rFonts w:ascii="Arial" w:eastAsia="Arial" w:hAnsi="Arial" w:cs="Arial"/>
            </w:rPr>
            <w:delText>0.1</w:delText>
          </w:r>
          <w:r w:rsidR="007F2BBC" w:rsidRPr="00066987" w:rsidDel="00F66952">
            <w:rPr>
              <w:rFonts w:ascii="Arial" w:eastAsia="Arial" w:hAnsi="Arial" w:cs="Arial"/>
            </w:rPr>
            <w:delText>5</w:delText>
          </w:r>
          <w:r w:rsidRPr="00066987" w:rsidDel="00F66952">
            <w:rPr>
              <w:rFonts w:ascii="Arial" w:eastAsia="Arial" w:hAnsi="Arial" w:cs="Arial"/>
            </w:rPr>
            <w:delText xml:space="preserve">, </w:delText>
          </w:r>
          <w:r w:rsidR="00251564" w:rsidRPr="00066987" w:rsidDel="00F66952">
            <w:rPr>
              <w:rFonts w:ascii="Arial" w:eastAsia="Arial" w:hAnsi="Arial" w:cs="Arial"/>
            </w:rPr>
            <w:delText xml:space="preserve">p </w:delText>
          </w:r>
          <w:r w:rsidR="005F0631" w:rsidRPr="00066987" w:rsidDel="00F66952">
            <w:rPr>
              <w:rFonts w:ascii="Arial" w:eastAsia="Arial" w:hAnsi="Arial" w:cs="Arial"/>
            </w:rPr>
            <w:delText>= .03</w:delText>
          </w:r>
          <w:r w:rsidRPr="00066987" w:rsidDel="00F66952">
            <w:rPr>
              <w:rFonts w:ascii="Arial" w:eastAsia="Arial" w:hAnsi="Arial" w:cs="Arial"/>
            </w:rPr>
            <w:delText>)</w:delText>
          </w:r>
          <w:r w:rsidR="008330FA" w:rsidRPr="00066987" w:rsidDel="00F66952">
            <w:rPr>
              <w:rFonts w:ascii="Arial" w:eastAsia="Arial" w:hAnsi="Arial" w:cs="Arial"/>
            </w:rPr>
            <w:delText>.</w:delText>
          </w:r>
          <w:r w:rsidR="006E091D" w:rsidRPr="00066987" w:rsidDel="00F66952">
            <w:rPr>
              <w:rFonts w:ascii="Arial" w:eastAsia="Arial" w:hAnsi="Arial" w:cs="Arial"/>
            </w:rPr>
            <w:delText xml:space="preserve"> </w:delText>
          </w:r>
          <w:r w:rsidR="00551F44" w:rsidRPr="00066987" w:rsidDel="00F66952">
            <w:rPr>
              <w:rFonts w:ascii="Arial" w:eastAsia="Arial" w:hAnsi="Arial" w:cs="Arial"/>
            </w:rPr>
            <w:delText>Scaled m</w:delText>
          </w:r>
          <w:r w:rsidRPr="00066987" w:rsidDel="00F66952">
            <w:rPr>
              <w:rFonts w:ascii="Arial" w:eastAsia="Arial" w:hAnsi="Arial" w:cs="Arial"/>
            </w:rPr>
            <w:delText xml:space="preserve">aximum OD was correlated with </w:delText>
          </w:r>
          <w:r w:rsidR="00551F44" w:rsidRPr="00066987" w:rsidDel="00F66952">
            <w:rPr>
              <w:rFonts w:ascii="Arial" w:eastAsia="Arial" w:hAnsi="Arial" w:cs="Arial"/>
            </w:rPr>
            <w:delText xml:space="preserve">scaled </w:delText>
          </w:r>
          <w:r w:rsidRPr="00066987" w:rsidDel="00F66952">
            <w:rPr>
              <w:rFonts w:ascii="Arial" w:eastAsia="Arial" w:hAnsi="Arial" w:cs="Arial"/>
            </w:rPr>
            <w:delText>maximum growth rate (r</w:delText>
          </w:r>
          <w:r w:rsidR="00404A84" w:rsidRPr="00066987" w:rsidDel="00F66952">
            <w:rPr>
              <w:rFonts w:ascii="Arial" w:eastAsia="Arial" w:hAnsi="Arial" w:cs="Arial"/>
            </w:rPr>
            <w:delText xml:space="preserve"> </w:delText>
          </w:r>
          <w:r w:rsidRPr="00066987" w:rsidDel="00F66952">
            <w:rPr>
              <w:rFonts w:ascii="Arial" w:eastAsia="Arial" w:hAnsi="Arial" w:cs="Arial"/>
            </w:rPr>
            <w:delText>=</w:delText>
          </w:r>
          <w:r w:rsidR="00404A84" w:rsidRPr="00066987" w:rsidDel="00F66952">
            <w:rPr>
              <w:rFonts w:ascii="Arial" w:eastAsia="Arial" w:hAnsi="Arial" w:cs="Arial"/>
            </w:rPr>
            <w:delText xml:space="preserve"> </w:delText>
          </w:r>
          <w:r w:rsidRPr="00066987" w:rsidDel="00F66952">
            <w:rPr>
              <w:rFonts w:ascii="Arial" w:eastAsia="Arial" w:hAnsi="Arial" w:cs="Arial"/>
            </w:rPr>
            <w:delText>0.</w:delText>
          </w:r>
          <w:r w:rsidR="00E0290F" w:rsidRPr="00066987" w:rsidDel="00F66952">
            <w:rPr>
              <w:rFonts w:ascii="Arial" w:eastAsia="Arial" w:hAnsi="Arial" w:cs="Arial"/>
            </w:rPr>
            <w:delText>67</w:delText>
          </w:r>
          <w:r w:rsidRPr="00066987" w:rsidDel="00F66952">
            <w:rPr>
              <w:rFonts w:ascii="Arial" w:eastAsia="Arial" w:hAnsi="Arial" w:cs="Arial"/>
            </w:rPr>
            <w:delText>, p</w:delText>
          </w:r>
          <w:r w:rsidR="00404A84" w:rsidRPr="00066987" w:rsidDel="00F66952">
            <w:rPr>
              <w:rFonts w:ascii="Arial" w:eastAsia="Arial" w:hAnsi="Arial" w:cs="Arial"/>
            </w:rPr>
            <w:delText xml:space="preserve"> </w:delText>
          </w:r>
          <w:r w:rsidRPr="00066987" w:rsidDel="00F66952">
            <w:rPr>
              <w:rFonts w:ascii="Arial" w:eastAsia="Arial" w:hAnsi="Arial" w:cs="Arial"/>
            </w:rPr>
            <w:delText>&lt;</w:delText>
          </w:r>
          <w:r w:rsidR="00404A84" w:rsidRPr="00066987" w:rsidDel="00F66952">
            <w:rPr>
              <w:rFonts w:ascii="Arial" w:eastAsia="Arial" w:hAnsi="Arial" w:cs="Arial"/>
            </w:rPr>
            <w:delText xml:space="preserve"> </w:delText>
          </w:r>
          <w:r w:rsidRPr="00066987" w:rsidDel="00F66952">
            <w:rPr>
              <w:rFonts w:ascii="Arial" w:eastAsia="Arial" w:hAnsi="Arial" w:cs="Arial"/>
            </w:rPr>
            <w:delText xml:space="preserve">0.001) and effects of treatments on </w:delText>
          </w:r>
          <w:r w:rsidR="00551F44" w:rsidRPr="00066987" w:rsidDel="00F66952">
            <w:rPr>
              <w:rFonts w:ascii="Arial" w:eastAsia="Arial" w:hAnsi="Arial" w:cs="Arial"/>
            </w:rPr>
            <w:delText>both</w:delText>
          </w:r>
          <w:r w:rsidRPr="00066987" w:rsidDel="00F66952">
            <w:rPr>
              <w:rFonts w:ascii="Arial" w:eastAsia="Arial" w:hAnsi="Arial" w:cs="Arial"/>
            </w:rPr>
            <w:delText xml:space="preserve"> were congruent, although not identical (Supp</w:delText>
          </w:r>
          <w:r w:rsidR="0099529B" w:rsidRPr="00066987" w:rsidDel="00F66952">
            <w:rPr>
              <w:rFonts w:ascii="Arial" w:eastAsia="Arial" w:hAnsi="Arial" w:cs="Arial"/>
            </w:rPr>
            <w:delText>lement</w:delText>
          </w:r>
          <w:r w:rsidR="00680700" w:rsidRPr="00066987" w:rsidDel="00F66952">
            <w:rPr>
              <w:rFonts w:ascii="Arial" w:eastAsia="Arial" w:hAnsi="Arial" w:cs="Arial"/>
            </w:rPr>
            <w:delText>al</w:delText>
          </w:r>
          <w:r w:rsidRPr="00066987" w:rsidDel="00F66952">
            <w:rPr>
              <w:rFonts w:ascii="Arial" w:eastAsia="Arial" w:hAnsi="Arial" w:cs="Arial"/>
            </w:rPr>
            <w:delText xml:space="preserve"> </w:delText>
          </w:r>
          <w:r w:rsidR="0099529B" w:rsidRPr="00066987" w:rsidDel="00F66952">
            <w:rPr>
              <w:rFonts w:ascii="Arial" w:eastAsia="Arial" w:hAnsi="Arial" w:cs="Arial"/>
            </w:rPr>
            <w:delText>F</w:delText>
          </w:r>
          <w:r w:rsidRPr="00066987" w:rsidDel="00F66952">
            <w:rPr>
              <w:rFonts w:ascii="Arial" w:eastAsia="Arial" w:hAnsi="Arial" w:cs="Arial"/>
            </w:rPr>
            <w:delText>ig</w:delText>
          </w:r>
          <w:r w:rsidR="0099529B" w:rsidRPr="00066987" w:rsidDel="00F66952">
            <w:rPr>
              <w:rFonts w:ascii="Arial" w:eastAsia="Arial" w:hAnsi="Arial" w:cs="Arial"/>
            </w:rPr>
            <w:delText>ure</w:delText>
          </w:r>
          <w:r w:rsidRPr="00066987" w:rsidDel="00F66952">
            <w:rPr>
              <w:rFonts w:ascii="Arial" w:eastAsia="Arial" w:hAnsi="Arial" w:cs="Arial"/>
            </w:rPr>
            <w:delText xml:space="preserve"> 2).  </w:delText>
          </w:r>
        </w:del>
      </w:moveFrom>
    </w:p>
    <w:p w14:paraId="00000057" w14:textId="517002EA" w:rsidR="00682FF2" w:rsidRPr="00066987" w:rsidDel="00F66952" w:rsidRDefault="00682FF2" w:rsidP="00FD0250">
      <w:pPr>
        <w:spacing w:after="0" w:line="360" w:lineRule="auto"/>
        <w:rPr>
          <w:del w:id="147" w:author="Tobias Mueller" w:date="2022-08-31T09:40:00Z"/>
          <w:moveFrom w:id="148" w:author="Tobias Mueller" w:date="2022-08-11T08:25:00Z"/>
          <w:rFonts w:ascii="Arial" w:eastAsia="Arial" w:hAnsi="Arial" w:cs="Arial"/>
        </w:rPr>
      </w:pPr>
    </w:p>
    <w:p w14:paraId="00000058" w14:textId="64B703FC" w:rsidR="00682FF2" w:rsidRPr="00066987" w:rsidDel="00F66952" w:rsidRDefault="00B43301" w:rsidP="00FD0250">
      <w:pPr>
        <w:spacing w:after="0" w:line="360" w:lineRule="auto"/>
        <w:rPr>
          <w:del w:id="149" w:author="Tobias Mueller" w:date="2022-08-31T09:40:00Z"/>
          <w:moveFrom w:id="150" w:author="Tobias Mueller" w:date="2022-08-11T08:25:00Z"/>
          <w:rFonts w:ascii="Arial" w:eastAsia="Arial" w:hAnsi="Arial" w:cs="Arial"/>
        </w:rPr>
      </w:pPr>
      <w:moveFrom w:id="151" w:author="Tobias Mueller" w:date="2022-08-11T08:25:00Z">
        <w:del w:id="152" w:author="Tobias Mueller" w:date="2022-08-31T09:40:00Z">
          <w:r w:rsidRPr="00066987" w:rsidDel="00F66952">
            <w:rPr>
              <w:rFonts w:ascii="Arial" w:eastAsia="Arial" w:hAnsi="Arial" w:cs="Arial"/>
              <w:i/>
            </w:rPr>
            <w:delText>Microbe</w:delText>
          </w:r>
          <w:r w:rsidR="0099529B" w:rsidRPr="00066987" w:rsidDel="00F66952">
            <w:rPr>
              <w:rFonts w:ascii="Arial" w:eastAsia="Arial" w:hAnsi="Arial" w:cs="Arial"/>
              <w:i/>
            </w:rPr>
            <w:delText>-</w:delText>
          </w:r>
          <w:r w:rsidRPr="00066987" w:rsidDel="00F66952">
            <w:rPr>
              <w:rFonts w:ascii="Arial" w:eastAsia="Arial" w:hAnsi="Arial" w:cs="Arial"/>
              <w:i/>
            </w:rPr>
            <w:delText>specific response to treatments</w:delText>
          </w:r>
        </w:del>
      </w:moveFrom>
    </w:p>
    <w:p w14:paraId="00000059" w14:textId="6EB8E555" w:rsidR="00682FF2" w:rsidRPr="00066987" w:rsidDel="00F66952" w:rsidRDefault="00B43301" w:rsidP="00FD0250">
      <w:pPr>
        <w:spacing w:after="0" w:line="360" w:lineRule="auto"/>
        <w:rPr>
          <w:del w:id="153" w:author="Tobias Mueller" w:date="2022-08-31T09:40:00Z"/>
          <w:moveFrom w:id="154" w:author="Tobias Mueller" w:date="2022-08-11T08:25:00Z"/>
          <w:rFonts w:ascii="Arial" w:eastAsia="Arial" w:hAnsi="Arial" w:cs="Arial"/>
          <w:strike/>
        </w:rPr>
      </w:pPr>
      <w:moveFrom w:id="155" w:author="Tobias Mueller" w:date="2022-08-11T08:25:00Z">
        <w:del w:id="156" w:author="Tobias Mueller" w:date="2022-08-31T09:40:00Z">
          <w:r w:rsidRPr="00066987" w:rsidDel="00F66952">
            <w:rPr>
              <w:rFonts w:ascii="Arial" w:eastAsia="Arial" w:hAnsi="Arial" w:cs="Arial"/>
            </w:rPr>
            <w:delText>Microbial species varied in their maximum OD and growth rate in control conditions</w:delText>
          </w:r>
          <w:r w:rsidR="001324EE" w:rsidRPr="00066987" w:rsidDel="00F66952">
            <w:rPr>
              <w:rFonts w:ascii="Arial" w:eastAsia="Arial" w:hAnsi="Arial" w:cs="Arial"/>
            </w:rPr>
            <w:delText xml:space="preserve"> and in response to treatments </w:delText>
          </w:r>
          <w:r w:rsidRPr="00066987" w:rsidDel="00F66952">
            <w:rPr>
              <w:rFonts w:ascii="Arial" w:eastAsia="Arial" w:hAnsi="Arial" w:cs="Arial"/>
            </w:rPr>
            <w:delText>(Supplementa</w:delText>
          </w:r>
          <w:r w:rsidR="00680700" w:rsidRPr="00066987" w:rsidDel="00F66952">
            <w:rPr>
              <w:rFonts w:ascii="Arial" w:eastAsia="Arial" w:hAnsi="Arial" w:cs="Arial"/>
            </w:rPr>
            <w:delText>l</w:delText>
          </w:r>
          <w:r w:rsidRPr="00066987" w:rsidDel="00F66952">
            <w:rPr>
              <w:rFonts w:ascii="Arial" w:eastAsia="Arial" w:hAnsi="Arial" w:cs="Arial"/>
            </w:rPr>
            <w:delText xml:space="preserve"> Figure</w:delText>
          </w:r>
          <w:r w:rsidR="00C23B13" w:rsidRPr="00066987" w:rsidDel="00F66952">
            <w:rPr>
              <w:rFonts w:ascii="Arial" w:eastAsia="Arial" w:hAnsi="Arial" w:cs="Arial"/>
            </w:rPr>
            <w:delText>s</w:delText>
          </w:r>
          <w:r w:rsidRPr="00066987" w:rsidDel="00F66952">
            <w:rPr>
              <w:rFonts w:ascii="Arial" w:eastAsia="Arial" w:hAnsi="Arial" w:cs="Arial"/>
            </w:rPr>
            <w:delText xml:space="preserve"> 3-4, p &lt; 0.05)</w:delText>
          </w:r>
          <w:r w:rsidR="001324EE" w:rsidRPr="00066987" w:rsidDel="00F66952">
            <w:rPr>
              <w:rFonts w:ascii="Arial" w:eastAsia="Arial" w:hAnsi="Arial" w:cs="Arial"/>
            </w:rPr>
            <w:delText>.</w:delText>
          </w:r>
          <w:r w:rsidRPr="00066987" w:rsidDel="00F66952">
            <w:rPr>
              <w:rFonts w:ascii="Arial" w:eastAsia="Arial" w:hAnsi="Arial" w:cs="Arial"/>
            </w:rPr>
            <w:delText xml:space="preserve"> All microbes were impacted by at least one treatment</w:delText>
          </w:r>
          <w:r w:rsidR="00C23B13" w:rsidRPr="00066987" w:rsidDel="00F66952">
            <w:rPr>
              <w:rFonts w:ascii="Arial" w:eastAsia="Arial" w:hAnsi="Arial" w:cs="Arial"/>
            </w:rPr>
            <w:delText xml:space="preserve">, but </w:delText>
          </w:r>
          <w:r w:rsidRPr="00066987" w:rsidDel="00F66952">
            <w:rPr>
              <w:rFonts w:ascii="Arial" w:eastAsia="Arial" w:hAnsi="Arial" w:cs="Arial"/>
            </w:rPr>
            <w:delText>treatments differ</w:delText>
          </w:r>
          <w:r w:rsidR="00C23B13" w:rsidRPr="00066987" w:rsidDel="00F66952">
            <w:rPr>
              <w:rFonts w:ascii="Arial" w:eastAsia="Arial" w:hAnsi="Arial" w:cs="Arial"/>
            </w:rPr>
            <w:delText>ed</w:delText>
          </w:r>
          <w:r w:rsidRPr="00066987" w:rsidDel="00F66952">
            <w:rPr>
              <w:rFonts w:ascii="Arial" w:eastAsia="Arial" w:hAnsi="Arial" w:cs="Arial"/>
            </w:rPr>
            <w:delText xml:space="preserve"> in their effect on maximum OD (</w:delText>
          </w:r>
          <w:r w:rsidR="00C23B13" w:rsidRPr="00066987" w:rsidDel="00F66952">
            <w:rPr>
              <w:rFonts w:ascii="Arial" w:eastAsia="Arial" w:hAnsi="Arial" w:cs="Arial"/>
            </w:rPr>
            <w:delText>F</w:delText>
          </w:r>
          <w:r w:rsidRPr="00066987" w:rsidDel="00F66952">
            <w:rPr>
              <w:rFonts w:ascii="Arial" w:eastAsia="Arial" w:hAnsi="Arial" w:cs="Arial"/>
            </w:rPr>
            <w:delText>ig</w:delText>
          </w:r>
          <w:r w:rsidR="00C23B13" w:rsidRPr="00066987" w:rsidDel="00F66952">
            <w:rPr>
              <w:rFonts w:ascii="Arial" w:eastAsia="Arial" w:hAnsi="Arial" w:cs="Arial"/>
            </w:rPr>
            <w:delText>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2</w:delText>
          </w:r>
          <w:r w:rsidRPr="00066987" w:rsidDel="00F66952">
            <w:rPr>
              <w:rFonts w:ascii="Arial" w:eastAsia="Arial" w:hAnsi="Arial" w:cs="Arial"/>
            </w:rPr>
            <w:delText>) and growth rate (</w:delText>
          </w:r>
          <w:r w:rsidR="00C23B13" w:rsidRPr="00066987" w:rsidDel="00F66952">
            <w:rPr>
              <w:rFonts w:ascii="Arial" w:eastAsia="Arial" w:hAnsi="Arial" w:cs="Arial"/>
            </w:rPr>
            <w:delText>Fig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3</w:delText>
          </w:r>
          <w:r w:rsidRPr="00066987" w:rsidDel="00F66952">
            <w:rPr>
              <w:rFonts w:ascii="Arial" w:eastAsia="Arial" w:hAnsi="Arial" w:cs="Arial"/>
            </w:rPr>
            <w:delText>) across microbial species. Species’ responses to nectar composition depended on the specific nectar compound tested: no microbe had significantly reduced maximum OD or growth rate across all treatments (Fig</w:delText>
          </w:r>
          <w:r w:rsidR="00C23B13" w:rsidRPr="00066987" w:rsidDel="00F66952">
            <w:rPr>
              <w:rFonts w:ascii="Arial" w:eastAsia="Arial" w:hAnsi="Arial" w:cs="Arial"/>
            </w:rPr>
            <w:delText>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2</w:delText>
          </w:r>
          <w:r w:rsidRPr="00066987" w:rsidDel="00F66952">
            <w:rPr>
              <w:rFonts w:ascii="Arial" w:eastAsia="Arial" w:hAnsi="Arial" w:cs="Arial"/>
            </w:rPr>
            <w:delText xml:space="preserve">). When comparing across all treatments, the </w:delText>
          </w:r>
          <w:r w:rsidR="00FD7B37" w:rsidRPr="00066987" w:rsidDel="00F66952">
            <w:rPr>
              <w:rFonts w:ascii="Arial" w:eastAsia="Arial" w:hAnsi="Arial" w:cs="Arial"/>
            </w:rPr>
            <w:delText xml:space="preserve">scaled maximum OD was not significantly different across </w:delText>
          </w:r>
          <w:r w:rsidRPr="00066987" w:rsidDel="00F66952">
            <w:rPr>
              <w:rFonts w:ascii="Arial" w:eastAsia="Arial" w:hAnsi="Arial" w:cs="Arial"/>
            </w:rPr>
            <w:delText>degree</w:delText>
          </w:r>
          <w:r w:rsidR="00FD7B37" w:rsidRPr="00066987" w:rsidDel="00F66952">
            <w:rPr>
              <w:rFonts w:ascii="Arial" w:eastAsia="Arial" w:hAnsi="Arial" w:cs="Arial"/>
            </w:rPr>
            <w:delText>s</w:delText>
          </w:r>
          <w:r w:rsidRPr="00066987" w:rsidDel="00F66952">
            <w:rPr>
              <w:rFonts w:ascii="Arial" w:eastAsia="Arial" w:hAnsi="Arial" w:cs="Arial"/>
            </w:rPr>
            <w:delText xml:space="preserve"> of nectar specialization</w:delText>
          </w:r>
          <w:r w:rsidR="00FD7B37" w:rsidRPr="00066987" w:rsidDel="00F66952">
            <w:rPr>
              <w:rFonts w:ascii="Arial" w:eastAsia="Arial" w:hAnsi="Arial" w:cs="Arial"/>
            </w:rPr>
            <w:delText xml:space="preserve"> </w:delText>
          </w:r>
          <w:r w:rsidRPr="00066987" w:rsidDel="00F66952">
            <w:rPr>
              <w:rFonts w:ascii="Arial" w:eastAsia="Arial" w:hAnsi="Arial" w:cs="Arial"/>
            </w:rPr>
            <w:delText xml:space="preserve">(p &gt; 0.05; </w:delText>
          </w:r>
          <w:r w:rsidR="00C23B13" w:rsidRPr="00066987" w:rsidDel="00F66952">
            <w:rPr>
              <w:rFonts w:ascii="Arial" w:eastAsia="Arial" w:hAnsi="Arial" w:cs="Arial"/>
            </w:rPr>
            <w:delText>F</w:delText>
          </w:r>
          <w:r w:rsidRPr="00066987" w:rsidDel="00F66952">
            <w:rPr>
              <w:rFonts w:ascii="Arial" w:eastAsia="Arial" w:hAnsi="Arial" w:cs="Arial"/>
            </w:rPr>
            <w:delText>ig</w:delText>
          </w:r>
          <w:r w:rsidR="00C23B13" w:rsidRPr="00066987" w:rsidDel="00F66952">
            <w:rPr>
              <w:rFonts w:ascii="Arial" w:eastAsia="Arial" w:hAnsi="Arial" w:cs="Arial"/>
            </w:rPr>
            <w:delText>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4</w:delText>
          </w:r>
          <w:r w:rsidRPr="00066987" w:rsidDel="00F66952">
            <w:rPr>
              <w:rFonts w:ascii="Arial" w:eastAsia="Arial" w:hAnsi="Arial" w:cs="Arial"/>
            </w:rPr>
            <w:delText xml:space="preserve">a), however, </w:delText>
          </w:r>
          <w:r w:rsidR="00FD7B37" w:rsidRPr="00066987" w:rsidDel="00F66952">
            <w:rPr>
              <w:rFonts w:ascii="Arial" w:eastAsia="Arial" w:hAnsi="Arial" w:cs="Arial"/>
            </w:rPr>
            <w:delText>scaled</w:delText>
          </w:r>
          <w:r w:rsidRPr="00066987" w:rsidDel="00F66952">
            <w:rPr>
              <w:rFonts w:ascii="Arial" w:eastAsia="Arial" w:hAnsi="Arial" w:cs="Arial"/>
            </w:rPr>
            <w:delText xml:space="preserve"> growth rate</w:delText>
          </w:r>
          <w:r w:rsidR="00FD7B37" w:rsidRPr="00066987" w:rsidDel="00F66952">
            <w:rPr>
              <w:rFonts w:ascii="Arial" w:eastAsia="Arial" w:hAnsi="Arial" w:cs="Arial"/>
            </w:rPr>
            <w:delText xml:space="preserve"> was significantly different</w:delText>
          </w:r>
          <w:r w:rsidR="00C23B13" w:rsidRPr="00066987" w:rsidDel="00F66952">
            <w:rPr>
              <w:rFonts w:ascii="Arial" w:eastAsia="Arial" w:hAnsi="Arial" w:cs="Arial"/>
            </w:rPr>
            <w:delText xml:space="preserve">: microbes infrequently isolated from nectar had </w:delText>
          </w:r>
          <w:r w:rsidRPr="00066987" w:rsidDel="00F66952">
            <w:rPr>
              <w:rFonts w:ascii="Arial" w:eastAsia="Arial" w:hAnsi="Arial" w:cs="Arial"/>
            </w:rPr>
            <w:delText xml:space="preserve">a lower scaled growth rate than both the highly and medium </w:delText>
          </w:r>
        </w:del>
      </w:moveFrom>
      <w:customXmlDelRangeStart w:id="157" w:author="Tobias Mueller" w:date="2022-08-31T09:40:00Z"/>
      <w:sdt>
        <w:sdtPr>
          <w:rPr>
            <w:rFonts w:ascii="Arial" w:hAnsi="Arial" w:cs="Arial"/>
          </w:rPr>
          <w:tag w:val="goog_rdk_3"/>
          <w:id w:val="2030289756"/>
        </w:sdtPr>
        <w:sdtContent>
          <w:customXmlDelRangeEnd w:id="157"/>
          <w:customXmlDelRangeStart w:id="158" w:author="Tobias Mueller" w:date="2022-08-31T09:40:00Z"/>
        </w:sdtContent>
      </w:sdt>
      <w:customXmlDelRangeEnd w:id="158"/>
      <w:moveFrom w:id="159" w:author="Tobias Mueller" w:date="2022-08-11T08:25:00Z">
        <w:del w:id="160" w:author="Tobias Mueller" w:date="2022-08-31T09:40:00Z">
          <w:r w:rsidRPr="00066987" w:rsidDel="00F66952">
            <w:rPr>
              <w:rFonts w:ascii="Arial" w:eastAsia="Arial" w:hAnsi="Arial" w:cs="Arial"/>
            </w:rPr>
            <w:delText>specialized group (</w:delText>
          </w:r>
          <w:r w:rsidR="0030501F" w:rsidRPr="00066987" w:rsidDel="00F66952">
            <w:rPr>
              <w:rFonts w:ascii="Arial" w:eastAsia="Arial" w:hAnsi="Arial" w:cs="Arial"/>
            </w:rPr>
            <w:delText xml:space="preserve">p </w:delText>
          </w:r>
          <w:r w:rsidR="00133F16" w:rsidRPr="00066987" w:rsidDel="00F66952">
            <w:rPr>
              <w:rFonts w:ascii="Arial" w:eastAsia="Arial" w:hAnsi="Arial" w:cs="Arial"/>
            </w:rPr>
            <w:delText>&lt;</w:delText>
          </w:r>
          <w:r w:rsidR="0030501F" w:rsidRPr="00066987" w:rsidDel="00F66952">
            <w:rPr>
              <w:rFonts w:ascii="Arial" w:eastAsia="Arial" w:hAnsi="Arial" w:cs="Arial"/>
            </w:rPr>
            <w:delText xml:space="preserve"> 0.05; </w:delText>
          </w:r>
          <w:r w:rsidR="00DE623B" w:rsidRPr="00066987" w:rsidDel="00F66952">
            <w:rPr>
              <w:rFonts w:ascii="Arial" w:eastAsia="Arial" w:hAnsi="Arial" w:cs="Arial"/>
            </w:rPr>
            <w:delText>Fig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4</w:delText>
          </w:r>
          <w:r w:rsidRPr="00066987" w:rsidDel="00F66952">
            <w:rPr>
              <w:rFonts w:ascii="Arial" w:eastAsia="Arial" w:hAnsi="Arial" w:cs="Arial"/>
            </w:rPr>
            <w:delText>b).</w:delText>
          </w:r>
        </w:del>
      </w:moveFrom>
    </w:p>
    <w:p w14:paraId="0000005A" w14:textId="4642F114" w:rsidR="00682FF2" w:rsidRPr="00066987" w:rsidDel="00F66952" w:rsidRDefault="00682FF2" w:rsidP="00FD0250">
      <w:pPr>
        <w:spacing w:after="0" w:line="360" w:lineRule="auto"/>
        <w:rPr>
          <w:del w:id="161" w:author="Tobias Mueller" w:date="2022-08-31T09:40:00Z"/>
          <w:moveFrom w:id="162" w:author="Tobias Mueller" w:date="2022-08-11T08:25:00Z"/>
          <w:rFonts w:ascii="Arial" w:eastAsia="Arial" w:hAnsi="Arial" w:cs="Arial"/>
        </w:rPr>
      </w:pPr>
    </w:p>
    <w:p w14:paraId="0000005B" w14:textId="00E4CC79" w:rsidR="00682FF2" w:rsidRPr="00066987" w:rsidDel="00F66952" w:rsidRDefault="00B43301" w:rsidP="00FD0250">
      <w:pPr>
        <w:spacing w:after="0" w:line="360" w:lineRule="auto"/>
        <w:rPr>
          <w:del w:id="163" w:author="Tobias Mueller" w:date="2022-08-31T09:40:00Z"/>
          <w:moveFrom w:id="164" w:author="Tobias Mueller" w:date="2022-08-11T08:25:00Z"/>
          <w:rFonts w:ascii="Arial" w:eastAsia="Arial" w:hAnsi="Arial" w:cs="Arial"/>
        </w:rPr>
      </w:pPr>
      <w:moveFrom w:id="165" w:author="Tobias Mueller" w:date="2022-08-11T08:25:00Z">
        <w:del w:id="166" w:author="Tobias Mueller" w:date="2022-08-31T09:40:00Z">
          <w:r w:rsidRPr="00066987" w:rsidDel="00F66952">
            <w:rPr>
              <w:rFonts w:ascii="Arial" w:eastAsia="Arial" w:hAnsi="Arial" w:cs="Arial"/>
              <w:i/>
            </w:rPr>
            <w:delText xml:space="preserve">Differences </w:delText>
          </w:r>
          <w:r w:rsidR="00251059" w:rsidRPr="00066987" w:rsidDel="00F66952">
            <w:rPr>
              <w:rFonts w:ascii="Arial" w:eastAsia="Arial" w:hAnsi="Arial" w:cs="Arial"/>
              <w:i/>
            </w:rPr>
            <w:delText>between y</w:delText>
          </w:r>
          <w:r w:rsidRPr="00066987" w:rsidDel="00F66952">
            <w:rPr>
              <w:rFonts w:ascii="Arial" w:eastAsia="Arial" w:hAnsi="Arial" w:cs="Arial"/>
              <w:i/>
            </w:rPr>
            <w:delText xml:space="preserve">east </w:delText>
          </w:r>
          <w:r w:rsidR="00251059" w:rsidRPr="00066987" w:rsidDel="00F66952">
            <w:rPr>
              <w:rFonts w:ascii="Arial" w:eastAsia="Arial" w:hAnsi="Arial" w:cs="Arial"/>
              <w:i/>
            </w:rPr>
            <w:delText>and</w:delText>
          </w:r>
          <w:r w:rsidRPr="00066987" w:rsidDel="00F66952">
            <w:rPr>
              <w:rFonts w:ascii="Arial" w:eastAsia="Arial" w:hAnsi="Arial" w:cs="Arial"/>
              <w:i/>
            </w:rPr>
            <w:delText xml:space="preserve"> </w:delText>
          </w:r>
          <w:r w:rsidR="00251059" w:rsidRPr="00066987" w:rsidDel="00F66952">
            <w:rPr>
              <w:rFonts w:ascii="Arial" w:eastAsia="Arial" w:hAnsi="Arial" w:cs="Arial"/>
              <w:i/>
            </w:rPr>
            <w:delText>b</w:delText>
          </w:r>
          <w:r w:rsidRPr="00066987" w:rsidDel="00F66952">
            <w:rPr>
              <w:rFonts w:ascii="Arial" w:eastAsia="Arial" w:hAnsi="Arial" w:cs="Arial"/>
              <w:i/>
            </w:rPr>
            <w:delText>acteria</w:delText>
          </w:r>
        </w:del>
      </w:moveFrom>
    </w:p>
    <w:p w14:paraId="0000005C" w14:textId="021F6834" w:rsidR="00682FF2" w:rsidRPr="00DB55B1" w:rsidDel="00F66952" w:rsidRDefault="00251059" w:rsidP="00FD0250">
      <w:pPr>
        <w:spacing w:after="0" w:line="360" w:lineRule="auto"/>
        <w:rPr>
          <w:del w:id="167" w:author="Tobias Mueller" w:date="2022-08-31T09:40:00Z"/>
          <w:moveFrom w:id="168" w:author="Tobias Mueller" w:date="2022-08-11T08:25:00Z"/>
          <w:rFonts w:ascii="Arial" w:eastAsia="Arial" w:hAnsi="Arial" w:cs="Arial"/>
        </w:rPr>
      </w:pPr>
      <w:moveFrom w:id="169" w:author="Tobias Mueller" w:date="2022-08-11T08:25:00Z">
        <w:del w:id="170" w:author="Tobias Mueller" w:date="2022-08-31T09:40:00Z">
          <w:r w:rsidRPr="00066987" w:rsidDel="00F66952">
            <w:rPr>
              <w:rFonts w:ascii="Arial" w:eastAsia="Arial" w:hAnsi="Arial" w:cs="Arial"/>
            </w:rPr>
            <w:delText xml:space="preserve">Yeasts </w:delText>
          </w:r>
          <w:r w:rsidR="00B43301" w:rsidRPr="00066987" w:rsidDel="00F66952">
            <w:rPr>
              <w:rFonts w:ascii="Arial" w:eastAsia="Arial" w:hAnsi="Arial" w:cs="Arial"/>
            </w:rPr>
            <w:delText xml:space="preserve">and bacteria differed significantly in the maximum </w:delText>
          </w:r>
          <w:r w:rsidR="00C317D1" w:rsidRPr="00066987" w:rsidDel="00F66952">
            <w:rPr>
              <w:rFonts w:ascii="Arial" w:eastAsia="Arial" w:hAnsi="Arial" w:cs="Arial"/>
            </w:rPr>
            <w:delText>OD</w:delText>
          </w:r>
          <w:r w:rsidR="00B43301" w:rsidRPr="00066987" w:rsidDel="00F66952">
            <w:rPr>
              <w:rFonts w:ascii="Arial" w:eastAsia="Arial" w:hAnsi="Arial" w:cs="Arial"/>
            </w:rPr>
            <w:delText xml:space="preserve"> attained, with yeasts (0.8</w:delText>
          </w:r>
          <w:r w:rsidR="00BB487F" w:rsidRPr="00066987" w:rsidDel="00F66952">
            <w:rPr>
              <w:rFonts w:ascii="Arial" w:eastAsia="Arial" w:hAnsi="Arial" w:cs="Arial"/>
            </w:rPr>
            <w:delText>2</w:delText>
          </w:r>
          <w:r w:rsidR="00B43301" w:rsidRPr="00066987" w:rsidDel="00F66952">
            <w:rPr>
              <w:rFonts w:ascii="Arial" w:eastAsia="Arial" w:hAnsi="Arial" w:cs="Arial"/>
            </w:rPr>
            <w:delText xml:space="preserve"> +/- 0.3</w:delText>
          </w:r>
          <w:r w:rsidR="00BB487F" w:rsidRPr="00066987" w:rsidDel="00F66952">
            <w:rPr>
              <w:rFonts w:ascii="Arial" w:eastAsia="Arial" w:hAnsi="Arial" w:cs="Arial"/>
            </w:rPr>
            <w:delText>5</w:delText>
          </w:r>
          <w:r w:rsidR="00B43301" w:rsidRPr="00066987" w:rsidDel="00F66952">
            <w:rPr>
              <w:rFonts w:ascii="Arial" w:eastAsia="Arial" w:hAnsi="Arial" w:cs="Arial"/>
            </w:rPr>
            <w:delText>, p = 0.04) having a higher max OD than bacteria (0.0</w:delText>
          </w:r>
          <w:r w:rsidR="00BB487F" w:rsidRPr="00066987" w:rsidDel="00F66952">
            <w:rPr>
              <w:rFonts w:ascii="Arial" w:eastAsia="Arial" w:hAnsi="Arial" w:cs="Arial"/>
            </w:rPr>
            <w:delText>1</w:delText>
          </w:r>
          <w:r w:rsidR="00B43301" w:rsidRPr="00066987" w:rsidDel="00F66952">
            <w:rPr>
              <w:rFonts w:ascii="Arial" w:eastAsia="Arial" w:hAnsi="Arial" w:cs="Arial"/>
            </w:rPr>
            <w:delText xml:space="preserve"> +/- 0.</w:delText>
          </w:r>
          <w:r w:rsidRPr="00066987" w:rsidDel="00F66952">
            <w:rPr>
              <w:rFonts w:ascii="Arial" w:eastAsia="Arial" w:hAnsi="Arial" w:cs="Arial"/>
            </w:rPr>
            <w:delText>2</w:delText>
          </w:r>
          <w:r w:rsidR="00BB487F" w:rsidRPr="00066987" w:rsidDel="00F66952">
            <w:rPr>
              <w:rFonts w:ascii="Arial" w:eastAsia="Arial" w:hAnsi="Arial" w:cs="Arial"/>
            </w:rPr>
            <w:delText>5</w:delText>
          </w:r>
          <w:r w:rsidR="00B43301" w:rsidRPr="00066987" w:rsidDel="00F66952">
            <w:rPr>
              <w:rFonts w:ascii="Arial" w:eastAsia="Arial" w:hAnsi="Arial" w:cs="Arial"/>
            </w:rPr>
            <w:delText>, p = 0.9</w:delText>
          </w:r>
          <w:r w:rsidR="00BB487F" w:rsidRPr="00066987" w:rsidDel="00F66952">
            <w:rPr>
              <w:rFonts w:ascii="Arial" w:eastAsia="Arial" w:hAnsi="Arial" w:cs="Arial"/>
            </w:rPr>
            <w:delText>6</w:delText>
          </w:r>
          <w:r w:rsidR="00B43301" w:rsidRPr="00066987" w:rsidDel="00F66952">
            <w:rPr>
              <w:rFonts w:ascii="Arial" w:eastAsia="Arial" w:hAnsi="Arial" w:cs="Arial"/>
            </w:rPr>
            <w:delText>)</w:delText>
          </w:r>
          <w:r w:rsidR="00AC1A00" w:rsidRPr="00066987" w:rsidDel="00F66952">
            <w:rPr>
              <w:rFonts w:ascii="Arial" w:eastAsia="Arial" w:hAnsi="Arial" w:cs="Arial"/>
            </w:rPr>
            <w:delText xml:space="preserve"> (Supplemental Figure 5a)</w:delText>
          </w:r>
          <w:r w:rsidR="00B43301" w:rsidRPr="00066987" w:rsidDel="00F66952">
            <w:rPr>
              <w:rFonts w:ascii="Arial" w:eastAsia="Arial" w:hAnsi="Arial" w:cs="Arial"/>
            </w:rPr>
            <w:delText xml:space="preserve">. </w:delText>
          </w:r>
          <w:r w:rsidR="0042326B" w:rsidRPr="00066987" w:rsidDel="00F66952">
            <w:rPr>
              <w:rFonts w:ascii="Arial" w:eastAsia="Arial" w:hAnsi="Arial" w:cs="Arial"/>
            </w:rPr>
            <w:delText>When</w:delText>
          </w:r>
          <w:r w:rsidR="00B43301" w:rsidRPr="00066987" w:rsidDel="00F66952">
            <w:rPr>
              <w:rFonts w:ascii="Arial" w:eastAsia="Arial" w:hAnsi="Arial" w:cs="Arial"/>
            </w:rPr>
            <w:delText xml:space="preserve"> assaying </w:delText>
          </w:r>
          <w:r w:rsidR="00BB487F" w:rsidRPr="00066987" w:rsidDel="00F66952">
            <w:rPr>
              <w:rFonts w:ascii="Arial" w:eastAsia="Arial" w:hAnsi="Arial" w:cs="Arial"/>
            </w:rPr>
            <w:delText>treatments’</w:delText>
          </w:r>
          <w:r w:rsidR="00B43301" w:rsidRPr="00066987" w:rsidDel="00F66952">
            <w:rPr>
              <w:rFonts w:ascii="Arial" w:eastAsia="Arial" w:hAnsi="Arial" w:cs="Arial"/>
            </w:rPr>
            <w:delText xml:space="preserve"> </w:delText>
          </w:r>
          <w:r w:rsidR="00BB487F" w:rsidRPr="00066987" w:rsidDel="00F66952">
            <w:rPr>
              <w:rFonts w:ascii="Arial" w:eastAsia="Arial" w:hAnsi="Arial" w:cs="Arial"/>
            </w:rPr>
            <w:delText>scaled</w:delText>
          </w:r>
          <w:r w:rsidR="00B43301" w:rsidRPr="00066987" w:rsidDel="00F66952">
            <w:rPr>
              <w:rFonts w:ascii="Arial" w:eastAsia="Arial" w:hAnsi="Arial" w:cs="Arial"/>
            </w:rPr>
            <w:delText xml:space="preserve"> impact on max OD</w:delText>
          </w:r>
          <w:r w:rsidR="0042326B" w:rsidRPr="00066987" w:rsidDel="00F66952">
            <w:rPr>
              <w:rFonts w:ascii="Arial" w:eastAsia="Arial" w:hAnsi="Arial" w:cs="Arial"/>
            </w:rPr>
            <w:delText xml:space="preserve">, yeast (-0.05 +/- 0.12, p = 0.67) </w:delText>
          </w:r>
          <w:r w:rsidR="00573E17" w:rsidDel="00F66952">
            <w:rPr>
              <w:rFonts w:ascii="Arial" w:eastAsia="Arial" w:hAnsi="Arial" w:cs="Arial"/>
            </w:rPr>
            <w:delText xml:space="preserve">were significantly less affected by treatments </w:delText>
          </w:r>
          <w:r w:rsidR="0042326B" w:rsidRPr="00066987" w:rsidDel="00F66952">
            <w:rPr>
              <w:rFonts w:ascii="Arial" w:eastAsia="Arial" w:hAnsi="Arial" w:cs="Arial"/>
            </w:rPr>
            <w:delText>compared to bacteria</w:delText>
          </w:r>
          <w:r w:rsidR="00B43301" w:rsidRPr="00066987" w:rsidDel="00F66952">
            <w:rPr>
              <w:rFonts w:ascii="Arial" w:eastAsia="Arial" w:hAnsi="Arial" w:cs="Arial"/>
            </w:rPr>
            <w:delText xml:space="preserve"> (-0.</w:delText>
          </w:r>
          <w:r w:rsidR="0042326B" w:rsidRPr="00066987" w:rsidDel="00F66952">
            <w:rPr>
              <w:rFonts w:ascii="Arial" w:eastAsia="Arial" w:hAnsi="Arial" w:cs="Arial"/>
            </w:rPr>
            <w:delText>7</w:delText>
          </w:r>
          <w:r w:rsidR="00B43301" w:rsidRPr="00066987" w:rsidDel="00F66952">
            <w:rPr>
              <w:rFonts w:ascii="Arial" w:eastAsia="Arial" w:hAnsi="Arial" w:cs="Arial"/>
            </w:rPr>
            <w:delText xml:space="preserve"> +/- </w:delText>
          </w:r>
          <w:r w:rsidR="00BB487F" w:rsidRPr="00066987" w:rsidDel="00F66952">
            <w:rPr>
              <w:rFonts w:ascii="Arial" w:eastAsia="Arial" w:hAnsi="Arial" w:cs="Arial"/>
            </w:rPr>
            <w:delText>0.</w:delText>
          </w:r>
          <w:r w:rsidR="0042326B" w:rsidRPr="00066987" w:rsidDel="00F66952">
            <w:rPr>
              <w:rFonts w:ascii="Arial" w:eastAsia="Arial" w:hAnsi="Arial" w:cs="Arial"/>
            </w:rPr>
            <w:delText>25</w:delText>
          </w:r>
          <w:r w:rsidR="00B43301" w:rsidRPr="00066987" w:rsidDel="00F66952">
            <w:rPr>
              <w:rFonts w:ascii="Arial" w:eastAsia="Arial" w:hAnsi="Arial" w:cs="Arial"/>
            </w:rPr>
            <w:delText>, p = 0.</w:delText>
          </w:r>
          <w:r w:rsidR="0042326B" w:rsidRPr="00066987" w:rsidDel="00F66952">
            <w:rPr>
              <w:rFonts w:ascii="Arial" w:eastAsia="Arial" w:hAnsi="Arial" w:cs="Arial"/>
            </w:rPr>
            <w:delText>004</w:delText>
          </w:r>
          <w:r w:rsidR="00F53932" w:rsidRPr="00066987" w:rsidDel="00F66952">
            <w:rPr>
              <w:rFonts w:ascii="Arial" w:eastAsia="Arial" w:hAnsi="Arial" w:cs="Arial"/>
            </w:rPr>
            <w:delText>)</w:delText>
          </w:r>
          <w:r w:rsidR="00863135" w:rsidRPr="00066987" w:rsidDel="00F66952">
            <w:rPr>
              <w:rFonts w:ascii="Arial" w:eastAsia="Arial" w:hAnsi="Arial" w:cs="Arial"/>
            </w:rPr>
            <w:delText xml:space="preserve"> (Supplemental Figure 5b)</w:delText>
          </w:r>
          <w:r w:rsidR="00F53932" w:rsidRPr="00066987" w:rsidDel="00F66952">
            <w:rPr>
              <w:rFonts w:ascii="Arial" w:eastAsia="Arial" w:hAnsi="Arial" w:cs="Arial"/>
            </w:rPr>
            <w:delText>,</w:delText>
          </w:r>
          <w:r w:rsidR="00B43301" w:rsidRPr="00066987" w:rsidDel="00F66952">
            <w:rPr>
              <w:rFonts w:ascii="Arial" w:eastAsia="Arial" w:hAnsi="Arial" w:cs="Arial"/>
            </w:rPr>
            <w:delText xml:space="preserve"> </w:delText>
          </w:r>
          <w:r w:rsidR="0042326B" w:rsidRPr="00066987" w:rsidDel="00F66952">
            <w:rPr>
              <w:rFonts w:ascii="Arial" w:eastAsia="Arial" w:hAnsi="Arial" w:cs="Arial"/>
            </w:rPr>
            <w:delText>suggesting that yeasts may be more resistant to the inhibitory effects of nectar chemicals than bacteria</w:delText>
          </w:r>
          <w:r w:rsidR="00863135" w:rsidRPr="00066987" w:rsidDel="00F66952">
            <w:rPr>
              <w:rFonts w:ascii="Arial" w:eastAsia="Arial" w:hAnsi="Arial" w:cs="Arial"/>
            </w:rPr>
            <w:delText>.</w:delText>
          </w:r>
        </w:del>
      </w:moveFrom>
    </w:p>
    <w:moveFromRangeEnd w:id="140"/>
    <w:p w14:paraId="0000005D" w14:textId="7A40A7A1" w:rsidR="00682FF2" w:rsidRDefault="003678D8" w:rsidP="00FD0250">
      <w:pPr>
        <w:spacing w:after="0" w:line="360" w:lineRule="auto"/>
        <w:rPr>
          <w:ins w:id="171" w:author="Tobias Mueller" w:date="2022-08-11T08:25:00Z"/>
          <w:rFonts w:ascii="Arial" w:eastAsia="Arial" w:hAnsi="Arial" w:cs="Arial"/>
        </w:rPr>
      </w:pPr>
      <w:del w:id="172" w:author="Tobias Mueller" w:date="2022-08-31T09:40:00Z">
        <w:r w:rsidDel="00F66952">
          <w:rPr>
            <w:rFonts w:ascii="Arial" w:eastAsia="Arial" w:hAnsi="Arial" w:cs="Arial"/>
          </w:rPr>
          <w:tab/>
        </w:r>
      </w:del>
    </w:p>
    <w:p w14:paraId="1D6BB2F7" w14:textId="77777777" w:rsidR="006D5E7E" w:rsidRPr="00DB55B1" w:rsidRDefault="006D5E7E" w:rsidP="00FD0250">
      <w:pPr>
        <w:spacing w:after="0" w:line="360" w:lineRule="auto"/>
        <w:rPr>
          <w:rFonts w:ascii="Arial" w:eastAsia="Arial" w:hAnsi="Arial" w:cs="Arial"/>
        </w:rPr>
      </w:pPr>
    </w:p>
    <w:p w14:paraId="0000005E"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rPr>
        <w:t>Co-growth assay</w:t>
      </w:r>
    </w:p>
    <w:p w14:paraId="0000005F" w14:textId="4E8A4963" w:rsidR="00682FF2" w:rsidRPr="00DB55B1" w:rsidDel="0047797D" w:rsidRDefault="00C058DD" w:rsidP="00FD0250">
      <w:pPr>
        <w:spacing w:after="0" w:line="360" w:lineRule="auto"/>
        <w:rPr>
          <w:del w:id="173" w:author="Tobias Mueller" w:date="2022-08-31T09:44:00Z"/>
          <w:rFonts w:ascii="Arial" w:eastAsia="Arial" w:hAnsi="Arial" w:cs="Arial"/>
        </w:rPr>
      </w:pPr>
      <w:r w:rsidRPr="00DB55B1">
        <w:rPr>
          <w:rFonts w:ascii="Arial" w:eastAsia="Arial" w:hAnsi="Arial" w:cs="Arial"/>
        </w:rPr>
        <w:t xml:space="preserve">The presence of competitors </w:t>
      </w:r>
      <w:r w:rsidR="00B43301" w:rsidRPr="00DB55B1">
        <w:rPr>
          <w:rFonts w:ascii="Arial" w:eastAsia="Arial" w:hAnsi="Arial" w:cs="Arial"/>
        </w:rPr>
        <w:t>and nectar compounds together affected microbial abundance after 3 days for all species pairings (Fig</w:t>
      </w:r>
      <w:r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9D0506" w:rsidRPr="00DB55B1">
        <w:rPr>
          <w:rFonts w:ascii="Arial" w:eastAsia="Arial" w:hAnsi="Arial" w:cs="Arial"/>
        </w:rPr>
        <w:t>)</w:t>
      </w:r>
      <w:r w:rsidR="00B43301" w:rsidRPr="00DB55B1">
        <w:rPr>
          <w:rFonts w:ascii="Arial" w:eastAsia="Arial" w:hAnsi="Arial" w:cs="Arial"/>
        </w:rPr>
        <w:t xml:space="preserve">. For example, in a co-culture of the </w:t>
      </w:r>
      <w:r w:rsidR="006675EF" w:rsidRPr="00DB55B1">
        <w:rPr>
          <w:rFonts w:ascii="Arial" w:eastAsia="Arial" w:hAnsi="Arial" w:cs="Arial"/>
        </w:rPr>
        <w:t>food spoilage</w:t>
      </w:r>
      <w:r w:rsidR="00B43301" w:rsidRPr="00DB55B1">
        <w:rPr>
          <w:rFonts w:ascii="Arial" w:eastAsia="Arial" w:hAnsi="Arial" w:cs="Arial"/>
        </w:rPr>
        <w:t xml:space="preserve"> specialist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and bee-associate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rPr>
        <w:t xml:space="preserve"> never formed CFUs</w:t>
      </w:r>
      <w:r w:rsidRPr="00DB55B1">
        <w:rPr>
          <w:rFonts w:ascii="Arial" w:eastAsia="Arial" w:hAnsi="Arial" w:cs="Arial"/>
        </w:rPr>
        <w:t xml:space="preserve"> in the presence of a competitor, but did when grown alone,</w:t>
      </w:r>
      <w:r w:rsidR="00B43301" w:rsidRPr="00DB55B1">
        <w:rPr>
          <w:rFonts w:ascii="Arial" w:eastAsia="Arial" w:hAnsi="Arial" w:cs="Arial"/>
        </w:rPr>
        <w:t xml:space="preserve"> suggesting strong competitive exclusion</w:t>
      </w:r>
      <w:r w:rsidR="00B43301" w:rsidRPr="00DB55B1">
        <w:rPr>
          <w:rFonts w:ascii="Arial" w:eastAsia="Arial" w:hAnsi="Arial" w:cs="Arial"/>
          <w:i/>
        </w:rPr>
        <w:t xml:space="preserve">. </w:t>
      </w:r>
      <w:r w:rsidR="00B43301" w:rsidRPr="00DB55B1">
        <w:rPr>
          <w:rFonts w:ascii="Arial" w:eastAsia="Arial" w:hAnsi="Arial" w:cs="Arial"/>
        </w:rPr>
        <w:t xml:space="preserve">In contrast,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Pr="00DB55B1">
        <w:rPr>
          <w:rFonts w:ascii="Arial" w:eastAsia="Arial" w:hAnsi="Arial" w:cs="Arial"/>
        </w:rPr>
        <w:t xml:space="preserve">in the same pairing </w:t>
      </w:r>
      <w:r w:rsidR="00B43301" w:rsidRPr="00DB55B1">
        <w:rPr>
          <w:rFonts w:ascii="Arial" w:eastAsia="Arial" w:hAnsi="Arial" w:cs="Arial"/>
        </w:rPr>
        <w:t xml:space="preserve">showed increased CFU formation in co-culture relative to its growth </w:t>
      </w:r>
      <w:r w:rsidRPr="00DB55B1">
        <w:rPr>
          <w:rFonts w:ascii="Arial" w:eastAsia="Arial" w:hAnsi="Arial" w:cs="Arial"/>
        </w:rPr>
        <w:t>alone</w:t>
      </w:r>
      <w:r w:rsidR="00133F16" w:rsidRPr="00DB55B1">
        <w:rPr>
          <w:rFonts w:ascii="Arial" w:eastAsia="Arial" w:hAnsi="Arial" w:cs="Arial"/>
        </w:rPr>
        <w:t xml:space="preserve"> (p &lt; 0.001)</w:t>
      </w:r>
      <w:r w:rsidRPr="00DB55B1">
        <w:rPr>
          <w:rFonts w:ascii="Arial" w:eastAsia="Arial" w:hAnsi="Arial" w:cs="Arial"/>
        </w:rPr>
        <w:t xml:space="preserve">, </w:t>
      </w:r>
      <w:r w:rsidR="00B43301" w:rsidRPr="00DB55B1">
        <w:rPr>
          <w:rFonts w:ascii="Arial" w:eastAsia="Arial" w:hAnsi="Arial" w:cs="Arial"/>
        </w:rPr>
        <w:t>in control nectar</w:t>
      </w:r>
      <w:r w:rsidR="00133F16" w:rsidRPr="00DB55B1">
        <w:rPr>
          <w:rFonts w:ascii="Arial" w:eastAsia="Arial" w:hAnsi="Arial" w:cs="Arial"/>
        </w:rPr>
        <w:t xml:space="preserve">, </w:t>
      </w:r>
      <w:r w:rsidR="00B43301" w:rsidRPr="00DB55B1">
        <w:rPr>
          <w:rFonts w:ascii="Arial" w:eastAsia="Arial" w:hAnsi="Arial" w:cs="Arial"/>
        </w:rPr>
        <w:t>22</w:t>
      </w:r>
      <w:r w:rsidR="008211D6">
        <w:rPr>
          <w:rFonts w:ascii="Arial" w:eastAsia="Arial" w:hAnsi="Arial" w:cs="Arial"/>
          <w:color w:val="000000"/>
        </w:rPr>
        <w:t>μ</w:t>
      </w:r>
      <w:r w:rsidR="00B43301" w:rsidRPr="00DB55B1">
        <w:rPr>
          <w:rFonts w:ascii="Arial" w:eastAsia="Arial" w:hAnsi="Arial" w:cs="Arial"/>
        </w:rPr>
        <w:t xml:space="preserve">g/ml </w:t>
      </w:r>
      <w:proofErr w:type="spellStart"/>
      <w:r w:rsidR="00B43301" w:rsidRPr="00DB55B1">
        <w:rPr>
          <w:rFonts w:ascii="Arial" w:eastAsia="Arial" w:hAnsi="Arial" w:cs="Arial"/>
        </w:rPr>
        <w:t>deltaline</w:t>
      </w:r>
      <w:proofErr w:type="spellEnd"/>
      <w:r w:rsidR="00B43301" w:rsidRPr="00DB55B1">
        <w:rPr>
          <w:rFonts w:ascii="Arial" w:eastAsia="Arial" w:hAnsi="Arial" w:cs="Arial"/>
        </w:rPr>
        <w:t>, 1% EtOH, and 4mM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treatment nectars (</w:t>
      </w:r>
      <w:r w:rsidR="00C26D6D" w:rsidRPr="00DB55B1">
        <w:rPr>
          <w:rFonts w:ascii="Arial" w:eastAsia="Arial" w:hAnsi="Arial" w:cs="Arial"/>
        </w:rPr>
        <w:t>Fig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a). In the pairing of two nectar ‘specialists’, neither the bacteria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rPr>
        <w:t xml:space="preserve"> nor </w:t>
      </w:r>
      <w:r w:rsidR="0030501F" w:rsidRPr="00DB55B1">
        <w:rPr>
          <w:rFonts w:ascii="Arial" w:eastAsia="Arial" w:hAnsi="Arial" w:cs="Arial"/>
        </w:rPr>
        <w:t xml:space="preserve">the </w:t>
      </w:r>
      <w:r w:rsidR="00B43301" w:rsidRPr="00DB55B1">
        <w:rPr>
          <w:rFonts w:ascii="Arial" w:eastAsia="Arial" w:hAnsi="Arial" w:cs="Arial"/>
        </w:rPr>
        <w:t xml:space="preserve">yeast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showed a</w:t>
      </w:r>
      <w:r w:rsidR="002E191D" w:rsidRPr="00DB55B1">
        <w:rPr>
          <w:rFonts w:ascii="Arial" w:eastAsia="Arial" w:hAnsi="Arial" w:cs="Arial"/>
        </w:rPr>
        <w:t>n altered</w:t>
      </w:r>
      <w:r w:rsidR="00B43301" w:rsidRPr="00DB55B1">
        <w:rPr>
          <w:rFonts w:ascii="Arial" w:eastAsia="Arial" w:hAnsi="Arial" w:cs="Arial"/>
        </w:rPr>
        <w:t xml:space="preserve"> CFU density in co-culture compared to growth </w:t>
      </w:r>
      <w:r w:rsidR="00631E2D" w:rsidRPr="00DB55B1">
        <w:rPr>
          <w:rFonts w:ascii="Arial" w:eastAsia="Arial" w:hAnsi="Arial" w:cs="Arial"/>
        </w:rPr>
        <w:t>in isolation</w:t>
      </w:r>
      <w:r w:rsidR="00073BD7" w:rsidRPr="00DB55B1">
        <w:rPr>
          <w:rFonts w:ascii="Arial" w:eastAsia="Arial" w:hAnsi="Arial" w:cs="Arial"/>
        </w:rPr>
        <w:t xml:space="preserve"> </w:t>
      </w:r>
      <w:r w:rsidR="00B43301" w:rsidRPr="00DB55B1">
        <w:rPr>
          <w:rFonts w:ascii="Arial" w:eastAsia="Arial" w:hAnsi="Arial" w:cs="Arial"/>
        </w:rPr>
        <w:t>(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b). </w:t>
      </w:r>
      <w:r w:rsidR="00B43301" w:rsidRPr="00F47FA3">
        <w:rPr>
          <w:rFonts w:ascii="Arial" w:eastAsia="Arial" w:hAnsi="Arial" w:cs="Arial"/>
        </w:rPr>
        <w:t xml:space="preserve">When co-culturing </w:t>
      </w:r>
      <w:r w:rsidR="002E191D" w:rsidRPr="00F47FA3">
        <w:rPr>
          <w:rFonts w:ascii="Arial" w:eastAsia="Arial" w:hAnsi="Arial" w:cs="Arial"/>
          <w:i/>
        </w:rPr>
        <w:t xml:space="preserve">R. </w:t>
      </w:r>
      <w:proofErr w:type="spellStart"/>
      <w:r w:rsidR="002E191D" w:rsidRPr="00F47FA3">
        <w:rPr>
          <w:rFonts w:ascii="Arial" w:eastAsia="Arial" w:hAnsi="Arial" w:cs="Arial"/>
          <w:i/>
        </w:rPr>
        <w:t>nectarea</w:t>
      </w:r>
      <w:proofErr w:type="spellEnd"/>
      <w:r w:rsidR="002E191D" w:rsidRPr="00F47FA3">
        <w:rPr>
          <w:rFonts w:ascii="Arial" w:eastAsia="Arial" w:hAnsi="Arial" w:cs="Arial"/>
          <w:i/>
        </w:rPr>
        <w:t xml:space="preserve"> </w:t>
      </w:r>
      <w:r w:rsidR="002E191D" w:rsidRPr="00F47FA3">
        <w:rPr>
          <w:rFonts w:ascii="Arial" w:eastAsia="Arial" w:hAnsi="Arial" w:cs="Arial"/>
        </w:rPr>
        <w:t>and</w:t>
      </w:r>
      <w:r w:rsidR="002E191D" w:rsidRPr="00F47FA3">
        <w:rPr>
          <w:rFonts w:ascii="Arial" w:eastAsia="Arial" w:hAnsi="Arial" w:cs="Arial"/>
          <w:i/>
        </w:rPr>
        <w:t xml:space="preserve"> S. cerevisiae,</w:t>
      </w:r>
      <w:r w:rsidR="002E191D" w:rsidRPr="00F47FA3">
        <w:rPr>
          <w:rFonts w:ascii="Arial" w:eastAsia="Arial" w:hAnsi="Arial" w:cs="Arial"/>
        </w:rPr>
        <w:t xml:space="preserve"> </w:t>
      </w:r>
      <w:r w:rsidR="00B43301" w:rsidRPr="00F47FA3">
        <w:rPr>
          <w:rFonts w:ascii="Arial" w:eastAsia="Arial" w:hAnsi="Arial" w:cs="Arial"/>
        </w:rPr>
        <w:t>we found that contrary to our original hypothesis</w:t>
      </w:r>
      <w:r w:rsidR="002E191D" w:rsidRPr="00F47FA3">
        <w:rPr>
          <w:rFonts w:ascii="Arial" w:eastAsia="Arial" w:hAnsi="Arial" w:cs="Arial"/>
        </w:rPr>
        <w:t>,</w:t>
      </w:r>
      <w:r w:rsidR="00B43301" w:rsidRPr="00F47FA3">
        <w:rPr>
          <w:rFonts w:ascii="Arial" w:eastAsia="Arial" w:hAnsi="Arial" w:cs="Arial"/>
        </w:rPr>
        <w:t xml:space="preserve"> the </w:t>
      </w:r>
      <w:r w:rsidR="002E191D" w:rsidRPr="00F47FA3">
        <w:rPr>
          <w:rFonts w:ascii="Arial" w:eastAsia="Arial" w:hAnsi="Arial" w:cs="Arial"/>
        </w:rPr>
        <w:t xml:space="preserve">non-nectar </w:t>
      </w:r>
      <w:r w:rsidR="00B43301" w:rsidRPr="00F47FA3">
        <w:rPr>
          <w:rFonts w:ascii="Arial" w:eastAsia="Arial" w:hAnsi="Arial" w:cs="Arial"/>
        </w:rPr>
        <w:t xml:space="preserve">yeast </w:t>
      </w:r>
      <w:r w:rsidR="002E191D" w:rsidRPr="00F47FA3">
        <w:rPr>
          <w:rFonts w:ascii="Arial" w:eastAsia="Arial" w:hAnsi="Arial" w:cs="Arial"/>
          <w:i/>
        </w:rPr>
        <w:t>S. cerevisiae</w:t>
      </w:r>
      <w:r w:rsidR="002E191D" w:rsidRPr="00F47FA3">
        <w:rPr>
          <w:rFonts w:ascii="Arial" w:eastAsia="Arial" w:hAnsi="Arial" w:cs="Arial"/>
        </w:rPr>
        <w:t xml:space="preserve"> </w:t>
      </w:r>
      <w:r w:rsidR="00B43301" w:rsidRPr="00F47FA3">
        <w:rPr>
          <w:rFonts w:ascii="Arial" w:eastAsia="Arial" w:hAnsi="Arial" w:cs="Arial"/>
        </w:rPr>
        <w:t>did not show a</w:t>
      </w:r>
      <w:r w:rsidR="00133F16" w:rsidRPr="00F47FA3">
        <w:rPr>
          <w:rFonts w:ascii="Arial" w:eastAsia="Arial" w:hAnsi="Arial" w:cs="Arial"/>
        </w:rPr>
        <w:t xml:space="preserve"> significant</w:t>
      </w:r>
      <w:r w:rsidR="00B43301" w:rsidRPr="00F47FA3">
        <w:rPr>
          <w:rFonts w:ascii="Arial" w:eastAsia="Arial" w:hAnsi="Arial" w:cs="Arial"/>
        </w:rPr>
        <w:t xml:space="preserve"> reduction</w:t>
      </w:r>
      <w:r w:rsidR="00133F16" w:rsidRPr="00F47FA3">
        <w:rPr>
          <w:rFonts w:ascii="Arial" w:eastAsia="Arial" w:hAnsi="Arial" w:cs="Arial"/>
        </w:rPr>
        <w:t xml:space="preserve"> (p &gt; 0.05)</w:t>
      </w:r>
      <w:r w:rsidR="00B43301" w:rsidRPr="00F47FA3">
        <w:rPr>
          <w:rFonts w:ascii="Arial" w:eastAsia="Arial" w:hAnsi="Arial" w:cs="Arial"/>
        </w:rPr>
        <w:t xml:space="preserve"> in growth </w:t>
      </w:r>
      <w:r w:rsidR="00F47FA3" w:rsidRPr="00F47FA3">
        <w:rPr>
          <w:rFonts w:ascii="Arial" w:eastAsia="Arial" w:hAnsi="Arial" w:cs="Arial"/>
        </w:rPr>
        <w:t>compared with growth alone</w:t>
      </w:r>
      <w:r w:rsidR="00F47FA3" w:rsidRPr="00F47FA3">
        <w:rPr>
          <w:rFonts w:ascii="Arial" w:eastAsia="Arial" w:hAnsi="Arial" w:cs="Arial"/>
          <w:i/>
        </w:rPr>
        <w:t xml:space="preserve">. </w:t>
      </w:r>
      <w:r w:rsidR="00B43301" w:rsidRPr="00F47FA3">
        <w:rPr>
          <w:rFonts w:ascii="Arial" w:eastAsia="Arial" w:hAnsi="Arial" w:cs="Arial"/>
        </w:rPr>
        <w:t>Notably</w:t>
      </w:r>
      <w:r w:rsidR="00F47FA3" w:rsidRPr="00F47FA3">
        <w:rPr>
          <w:rFonts w:ascii="Arial" w:eastAsia="Arial" w:hAnsi="Arial" w:cs="Arial"/>
        </w:rPr>
        <w:t>, however</w:t>
      </w:r>
      <w:r w:rsidR="00B43301" w:rsidRPr="00F47FA3">
        <w:rPr>
          <w:rFonts w:ascii="Arial" w:eastAsia="Arial" w:hAnsi="Arial" w:cs="Arial"/>
        </w:rPr>
        <w:t>, the addition of H</w:t>
      </w:r>
      <w:r w:rsidR="00B43301" w:rsidRPr="00F47FA3">
        <w:rPr>
          <w:rFonts w:ascii="Arial" w:eastAsia="Arial" w:hAnsi="Arial" w:cs="Arial"/>
          <w:vertAlign w:val="subscript"/>
        </w:rPr>
        <w:t>2</w:t>
      </w:r>
      <w:r w:rsidR="00B43301" w:rsidRPr="00F47FA3">
        <w:rPr>
          <w:rFonts w:ascii="Arial" w:eastAsia="Arial" w:hAnsi="Arial" w:cs="Arial"/>
        </w:rPr>
        <w:t>O</w:t>
      </w:r>
      <w:r w:rsidR="00B43301" w:rsidRPr="00F47FA3">
        <w:rPr>
          <w:rFonts w:ascii="Arial" w:eastAsia="Arial" w:hAnsi="Arial" w:cs="Arial"/>
          <w:vertAlign w:val="subscript"/>
        </w:rPr>
        <w:t>2</w:t>
      </w:r>
      <w:r w:rsidR="00B43301" w:rsidRPr="00F47FA3">
        <w:rPr>
          <w:rFonts w:ascii="Arial" w:eastAsia="Arial" w:hAnsi="Arial" w:cs="Arial"/>
        </w:rPr>
        <w:t xml:space="preserve"> reduced </w:t>
      </w:r>
      <w:r w:rsidR="00B43301" w:rsidRPr="00F47FA3">
        <w:rPr>
          <w:rFonts w:ascii="Arial" w:eastAsia="Arial" w:hAnsi="Arial" w:cs="Arial"/>
          <w:i/>
        </w:rPr>
        <w:t xml:space="preserve">S. cerevisiae </w:t>
      </w:r>
      <w:r w:rsidR="00081BB1" w:rsidRPr="00F47FA3">
        <w:rPr>
          <w:rFonts w:ascii="Arial" w:eastAsia="Arial" w:hAnsi="Arial" w:cs="Arial"/>
        </w:rPr>
        <w:t>and</w:t>
      </w:r>
      <w:r w:rsidR="00631E2D" w:rsidRPr="00F47FA3">
        <w:rPr>
          <w:rFonts w:ascii="Arial" w:eastAsia="Arial" w:hAnsi="Arial" w:cs="Arial"/>
        </w:rPr>
        <w:t xml:space="preserve"> made</w:t>
      </w:r>
      <w:r w:rsidR="00081BB1" w:rsidRPr="00F47FA3">
        <w:rPr>
          <w:rFonts w:ascii="Arial" w:eastAsia="Arial" w:hAnsi="Arial" w:cs="Arial"/>
        </w:rPr>
        <w:t xml:space="preserve"> </w:t>
      </w:r>
      <w:r w:rsidR="00081BB1" w:rsidRPr="00F47FA3">
        <w:rPr>
          <w:rFonts w:ascii="Arial" w:eastAsia="Arial" w:hAnsi="Arial" w:cs="Arial"/>
          <w:i/>
          <w:iCs/>
        </w:rPr>
        <w:t>R.</w:t>
      </w:r>
      <w:r w:rsidR="00B43301" w:rsidRPr="00F47FA3">
        <w:rPr>
          <w:rFonts w:ascii="Arial" w:eastAsia="Arial" w:hAnsi="Arial" w:cs="Arial"/>
          <w:i/>
        </w:rPr>
        <w:t xml:space="preserve"> </w:t>
      </w:r>
      <w:proofErr w:type="spellStart"/>
      <w:r w:rsidR="00B43301" w:rsidRPr="00F47FA3">
        <w:rPr>
          <w:rFonts w:ascii="Arial" w:eastAsia="Arial" w:hAnsi="Arial" w:cs="Arial"/>
          <w:i/>
        </w:rPr>
        <w:t>nectarea</w:t>
      </w:r>
      <w:proofErr w:type="spellEnd"/>
      <w:r w:rsidR="00B43301" w:rsidRPr="00F47FA3">
        <w:rPr>
          <w:rFonts w:ascii="Arial" w:eastAsia="Arial" w:hAnsi="Arial" w:cs="Arial"/>
          <w:i/>
        </w:rPr>
        <w:t xml:space="preserve"> </w:t>
      </w:r>
      <w:r w:rsidR="00B43301" w:rsidRPr="00F47FA3">
        <w:rPr>
          <w:rFonts w:ascii="Arial" w:eastAsia="Arial" w:hAnsi="Arial" w:cs="Arial"/>
        </w:rPr>
        <w:t>growth</w:t>
      </w:r>
      <w:r w:rsidR="00631E2D" w:rsidRPr="00F47FA3">
        <w:rPr>
          <w:rFonts w:ascii="Arial" w:eastAsia="Arial" w:hAnsi="Arial" w:cs="Arial"/>
        </w:rPr>
        <w:t xml:space="preserve"> undetectable</w:t>
      </w:r>
      <w:r w:rsidR="00B43301" w:rsidRPr="00DB55B1">
        <w:rPr>
          <w:rFonts w:ascii="Arial" w:eastAsia="Arial" w:hAnsi="Arial" w:cs="Arial"/>
        </w:rPr>
        <w:t xml:space="preserve"> (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c) </w:t>
      </w:r>
      <w:r w:rsidR="00B43301" w:rsidRPr="00DB55B1">
        <w:rPr>
          <w:rFonts w:ascii="Arial" w:eastAsia="Arial" w:hAnsi="Arial" w:cs="Arial"/>
          <w:i/>
        </w:rPr>
        <w:t>—</w:t>
      </w:r>
      <w:r w:rsidR="00B43301" w:rsidRPr="00DB55B1">
        <w:rPr>
          <w:rFonts w:ascii="Arial" w:eastAsia="Arial" w:hAnsi="Arial" w:cs="Arial"/>
        </w:rPr>
        <w:t xml:space="preserve"> in contrast to the ability of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to persist in the presence of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i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w:t>
      </w:r>
    </w:p>
    <w:p w14:paraId="00000060" w14:textId="54C24971" w:rsidR="00682FF2" w:rsidRDefault="00682FF2" w:rsidP="00FD0250">
      <w:pPr>
        <w:spacing w:after="0" w:line="360" w:lineRule="auto"/>
        <w:rPr>
          <w:ins w:id="174" w:author="Tobias Mueller" w:date="2022-08-11T08:25:00Z"/>
          <w:rFonts w:ascii="Arial" w:eastAsia="Arial" w:hAnsi="Arial" w:cs="Arial"/>
        </w:rPr>
      </w:pPr>
    </w:p>
    <w:p w14:paraId="3C884D4A" w14:textId="77777777" w:rsidR="006D5E7E" w:rsidRPr="00DB55B1" w:rsidRDefault="006D5E7E" w:rsidP="00FD0250">
      <w:pPr>
        <w:spacing w:after="0" w:line="360" w:lineRule="auto"/>
        <w:rPr>
          <w:rFonts w:ascii="Arial" w:eastAsia="Arial" w:hAnsi="Arial" w:cs="Arial"/>
        </w:rPr>
      </w:pPr>
    </w:p>
    <w:p w14:paraId="00000061"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rPr>
        <w:t>Discussion </w:t>
      </w:r>
    </w:p>
    <w:p w14:paraId="00000062" w14:textId="2015F656" w:rsidR="00682FF2" w:rsidRPr="00FF5243" w:rsidRDefault="00ED0BE9" w:rsidP="00FD0250">
      <w:pPr>
        <w:spacing w:after="0" w:line="360" w:lineRule="auto"/>
        <w:rPr>
          <w:rFonts w:ascii="Arial" w:eastAsia="Arial" w:hAnsi="Arial" w:cs="Arial"/>
          <w:color w:val="C00000"/>
        </w:rPr>
      </w:pPr>
      <w:r w:rsidRPr="00DB55B1">
        <w:rPr>
          <w:rFonts w:ascii="Arial" w:eastAsia="Arial" w:hAnsi="Arial" w:cs="Arial"/>
        </w:rPr>
        <w:t>All</w:t>
      </w:r>
      <w:r w:rsidR="00B43301" w:rsidRPr="00DB55B1">
        <w:rPr>
          <w:rFonts w:ascii="Arial" w:eastAsia="Arial" w:hAnsi="Arial" w:cs="Arial"/>
        </w:rPr>
        <w:t xml:space="preserve"> nectar constituents tested </w:t>
      </w:r>
      <w:r w:rsidR="00EC7FD6" w:rsidRPr="00DB55B1">
        <w:rPr>
          <w:rFonts w:ascii="Arial" w:eastAsia="Arial" w:hAnsi="Arial" w:cs="Arial"/>
        </w:rPr>
        <w:t>had species-specific effects on</w:t>
      </w:r>
      <w:r w:rsidR="00B43301" w:rsidRPr="00DB55B1">
        <w:rPr>
          <w:rFonts w:ascii="Arial" w:eastAsia="Arial" w:hAnsi="Arial" w:cs="Arial"/>
        </w:rPr>
        <w:t xml:space="preserve"> microbial growth, significantly impacting certain microbes while showing no impact on others. </w:t>
      </w:r>
      <w:r w:rsidR="00C01611" w:rsidRPr="00C01611">
        <w:rPr>
          <w:rFonts w:ascii="Arial" w:eastAsia="Arial" w:hAnsi="Arial" w:cs="Arial"/>
          <w:color w:val="000000" w:themeColor="text1"/>
        </w:rPr>
        <w:t>H</w:t>
      </w:r>
      <w:r w:rsidR="00B43301" w:rsidRPr="00DB55B1">
        <w:rPr>
          <w:rFonts w:ascii="Arial" w:eastAsia="Arial" w:hAnsi="Arial" w:cs="Arial"/>
        </w:rPr>
        <w:t xml:space="preserve">ydrogen peroxide showed strong antimicrobial properties across most microbes assayed, </w:t>
      </w:r>
      <w:r w:rsidR="00143B1F" w:rsidRPr="00DB55B1">
        <w:rPr>
          <w:rFonts w:ascii="Arial" w:eastAsia="Arial" w:hAnsi="Arial" w:cs="Arial"/>
        </w:rPr>
        <w:t>both</w:t>
      </w:r>
      <w:r w:rsidR="00EC7FD6" w:rsidRPr="00DB55B1">
        <w:rPr>
          <w:rFonts w:ascii="Arial" w:eastAsia="Arial" w:hAnsi="Arial" w:cs="Arial"/>
        </w:rPr>
        <w:t xml:space="preserve"> </w:t>
      </w:r>
      <w:r w:rsidR="00B43301" w:rsidRPr="00DB55B1">
        <w:rPr>
          <w:rFonts w:ascii="Arial" w:eastAsia="Arial" w:hAnsi="Arial" w:cs="Arial"/>
        </w:rPr>
        <w:t>nectar specialists and non-specialists. It is unknown how commo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 xml:space="preserve">2 </w:t>
      </w:r>
      <w:r w:rsidR="00B43301" w:rsidRPr="00DB55B1">
        <w:rPr>
          <w:rFonts w:ascii="Arial" w:eastAsia="Arial" w:hAnsi="Arial" w:cs="Arial"/>
        </w:rPr>
        <w:t xml:space="preserve">is in </w:t>
      </w:r>
      <w:r w:rsidR="00081BB1" w:rsidRPr="00DB55B1">
        <w:rPr>
          <w:rFonts w:ascii="Arial" w:eastAsia="Arial" w:hAnsi="Arial" w:cs="Arial"/>
        </w:rPr>
        <w:t>nectar,</w:t>
      </w:r>
      <w:r w:rsidR="00B43301" w:rsidRPr="00DB55B1">
        <w:rPr>
          <w:rFonts w:ascii="Arial" w:eastAsia="Arial" w:hAnsi="Arial" w:cs="Arial"/>
        </w:rPr>
        <w:t xml:space="preserve"> but it has been </w:t>
      </w:r>
      <w:r w:rsidR="00EC7FD6" w:rsidRPr="00DB55B1">
        <w:rPr>
          <w:rFonts w:ascii="Arial" w:eastAsia="Arial" w:hAnsi="Arial" w:cs="Arial"/>
        </w:rPr>
        <w:t xml:space="preserve">detected in </w:t>
      </w:r>
      <w:r w:rsidR="00B43301" w:rsidRPr="00DB55B1">
        <w:rPr>
          <w:rFonts w:ascii="Arial" w:eastAsia="Arial" w:hAnsi="Arial" w:cs="Arial"/>
        </w:rPr>
        <w:t xml:space="preserve">several genera of plants including </w:t>
      </w:r>
      <w:r w:rsidR="00B43301" w:rsidRPr="00DB55B1">
        <w:rPr>
          <w:rFonts w:ascii="Arial" w:eastAsia="Arial" w:hAnsi="Arial" w:cs="Arial"/>
          <w:i/>
        </w:rPr>
        <w:t xml:space="preserve">Nicotiana </w:t>
      </w:r>
      <w:r w:rsidR="00B43301" w:rsidRPr="00DB55B1">
        <w:rPr>
          <w:rFonts w:ascii="Arial" w:eastAsia="Arial" w:hAnsi="Arial" w:cs="Arial"/>
        </w:rPr>
        <w:t xml:space="preserve">and </w:t>
      </w:r>
      <w:r w:rsidR="00B43301" w:rsidRPr="00DB55B1">
        <w:rPr>
          <w:rFonts w:ascii="Arial" w:eastAsia="Arial" w:hAnsi="Arial" w:cs="Arial"/>
          <w:i/>
        </w:rPr>
        <w:t>Cucurbita</w:t>
      </w:r>
      <w:r w:rsidR="0009426A" w:rsidRPr="00DB55B1">
        <w:rPr>
          <w:rFonts w:ascii="Arial" w:eastAsia="Arial" w:hAnsi="Arial" w:cs="Arial"/>
          <w:i/>
        </w:rPr>
        <w:t xml:space="preserve"> </w:t>
      </w:r>
      <w:r w:rsidR="0009426A" w:rsidRPr="00DB55B1">
        <w:rPr>
          <w:rFonts w:ascii="Arial" w:eastAsia="Arial" w:hAnsi="Arial" w:cs="Arial"/>
          <w:i/>
        </w:rPr>
        <w:fldChar w:fldCharType="begin"/>
      </w:r>
      <w:r w:rsidR="00785E72">
        <w:rPr>
          <w:rFonts w:ascii="Arial" w:eastAsia="Arial" w:hAnsi="Arial" w:cs="Arial"/>
          <w:i/>
        </w:rPr>
        <w:instrText xml:space="preserve"> ADDIN ZOTERO_ITEM CSL_CITATION {"citationID":"vCS74Odf","properties":{"formattedCitation":"(Carter {\\i{}et al.}, 2007; Nocentini {\\i{}et al.}, 2015)","plainCitation":"(Carter et al., 2007; Nocentini et al., 2015)","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111,"uris":["http://zotero.org/users/6808850/items/DPFE8W6Y"],"itemData":{"id":111,"type":"article-journal","abstract":"This study was carried out to investigate some similarities between the nectaries of Nicotiana sp. and Cucurbita pepo, such as starch accumulation in the nectary parenchyma, changes in nectary color during maturation, and the production of a large quantity of sucrose-dominant nectar. The concentration of hydrogen peroxide in C. pepo floral nectar was determined in order to verify the presence of a defense mechanism similar to that found in Nicotiana sp. which protects nectar from yeast and bacteria proliferation. We also tested the eventual accumulation of antioxidants in the nectary of C. pepo as a protection against oxidative stress caused by hydrogen peroxide. The level of hydrogen peroxide found in the floral nectar of C. pepo was much lower than that found in Nicotiana sp. and the male flowers of Cucurbita had a higher concentration than the female flowers. The low oxidative stress induced by this level of hydrogen peroxide caused the accumulation of a low amount of lutein inside the plastoglobules which were contained in amyloplasts. Plastids of the C. pepo nectary are specialized in the accumulation of starch rather than antioxidants.","container-title":"Acta Agrobotanica","issue":"2","language":"en","page":"187-193","source":"Zotero","title":"Nectar defense and hydrogen peroxide in floral nectar of Cucurbita pepo","volume":"68","author":[{"family":"Nocentini","given":"Daniele"},{"family":"Guarnieri","given":"Massimo"},{"family":"Soligo","given":"Chiara"}],"issued":{"date-parts":[["2015"]]}}}],"schema":"https://github.com/citation-style-language/schema/raw/master/csl-citation.json"} </w:instrText>
      </w:r>
      <w:r w:rsidR="0009426A" w:rsidRPr="00DB55B1">
        <w:rPr>
          <w:rFonts w:ascii="Arial" w:eastAsia="Arial" w:hAnsi="Arial" w:cs="Arial"/>
          <w:i/>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Nocentini </w:t>
      </w:r>
      <w:r w:rsidR="00785E72" w:rsidRPr="00785E72">
        <w:rPr>
          <w:rFonts w:ascii="Arial" w:hAnsi="Arial" w:cs="Arial"/>
          <w:i/>
          <w:iCs/>
          <w:szCs w:val="24"/>
        </w:rPr>
        <w:t>et al.</w:t>
      </w:r>
      <w:r w:rsidR="00785E72" w:rsidRPr="00785E72">
        <w:rPr>
          <w:rFonts w:ascii="Arial" w:hAnsi="Arial" w:cs="Arial"/>
          <w:szCs w:val="24"/>
        </w:rPr>
        <w:t>, 2015)</w:t>
      </w:r>
      <w:r w:rsidR="0009426A" w:rsidRPr="00DB55B1">
        <w:rPr>
          <w:rFonts w:ascii="Arial" w:eastAsia="Arial" w:hAnsi="Arial" w:cs="Arial"/>
          <w:i/>
        </w:rPr>
        <w:fldChar w:fldCharType="end"/>
      </w:r>
      <w:r w:rsidR="0009426A" w:rsidRPr="00DB55B1">
        <w:rPr>
          <w:rFonts w:ascii="Arial" w:eastAsia="Arial" w:hAnsi="Arial" w:cs="Arial"/>
          <w:i/>
        </w:rPr>
        <w:t xml:space="preserve">. </w:t>
      </w:r>
      <w:r w:rsidR="003C68FA" w:rsidRPr="00DB55B1">
        <w:rPr>
          <w:rFonts w:ascii="Arial" w:eastAsia="Arial" w:hAnsi="Arial" w:cs="Arial"/>
        </w:rPr>
        <w:t>Despite strong suppressive effects on most species (including those with documented catalase activity)</w:t>
      </w:r>
      <w:r w:rsidR="0098189F" w:rsidRPr="00DB55B1">
        <w:rPr>
          <w:rFonts w:ascii="Arial" w:eastAsia="Arial" w:hAnsi="Arial" w:cs="Arial"/>
        </w:rPr>
        <w:t xml:space="preserve"> </w:t>
      </w:r>
      <w:r w:rsidR="0098189F" w:rsidRPr="00DB55B1">
        <w:rPr>
          <w:rFonts w:ascii="Arial" w:eastAsia="Arial" w:hAnsi="Arial" w:cs="Arial"/>
        </w:rPr>
        <w:fldChar w:fldCharType="begin"/>
      </w:r>
      <w:r w:rsidR="00785E72">
        <w:rPr>
          <w:rFonts w:ascii="Arial" w:eastAsia="Arial" w:hAnsi="Arial" w:cs="Arial"/>
        </w:rPr>
        <w:instrText xml:space="preserve"> ADDIN ZOTERO_ITEM CSL_CITATION {"citationID":"5gnRfAhQ","properties":{"formattedCitation":"(\\uc0\\u193{}lvarez-P\\uc0\\u233{}rez {\\i{}et al.}, 2012)","plainCitation":"(Álvarez-Pérez et al., 2012)","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schema":"https://github.com/citation-style-language/schema/raw/master/csl-citation.json"} </w:instrText>
      </w:r>
      <w:r w:rsidR="0098189F"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2)</w:t>
      </w:r>
      <w:r w:rsidR="0098189F" w:rsidRPr="00DB55B1">
        <w:rPr>
          <w:rFonts w:ascii="Arial" w:eastAsia="Arial" w:hAnsi="Arial" w:cs="Arial"/>
        </w:rPr>
        <w:fldChar w:fldCharType="end"/>
      </w:r>
      <w:r w:rsidR="00B43301" w:rsidRPr="00DB55B1">
        <w:rPr>
          <w:rFonts w:ascii="Arial" w:eastAsia="Arial" w:hAnsi="Arial" w:cs="Arial"/>
        </w:rPr>
        <w:t xml:space="preserve">, the </w:t>
      </w:r>
      <w:r w:rsidR="00EC7FD6" w:rsidRPr="00DB55B1">
        <w:rPr>
          <w:rFonts w:ascii="Arial" w:eastAsia="Arial" w:hAnsi="Arial" w:cs="Arial"/>
        </w:rPr>
        <w:t xml:space="preserve">antimicrobial </w:t>
      </w:r>
      <w:r w:rsidR="00B43301" w:rsidRPr="00DB55B1">
        <w:rPr>
          <w:rFonts w:ascii="Arial" w:eastAsia="Arial" w:hAnsi="Arial" w:cs="Arial"/>
        </w:rPr>
        <w:t>effect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was not universal. Notably the maximum OD of the yeast</w:t>
      </w:r>
      <w:r w:rsidR="00B43301" w:rsidRPr="00DB55B1">
        <w:rPr>
          <w:rFonts w:ascii="Arial" w:eastAsia="Arial" w:hAnsi="Arial" w:cs="Arial"/>
          <w:i/>
        </w:rPr>
        <w:t xml:space="preserve"> M. </w:t>
      </w:r>
      <w:proofErr w:type="spellStart"/>
      <w:r w:rsidR="00B43301" w:rsidRPr="00DB55B1">
        <w:rPr>
          <w:rFonts w:ascii="Arial" w:eastAsia="Arial" w:hAnsi="Arial" w:cs="Arial"/>
          <w:i/>
        </w:rPr>
        <w:t>reukaufii</w:t>
      </w:r>
      <w:proofErr w:type="spellEnd"/>
      <w:r w:rsidR="00B43301" w:rsidRPr="00DB55B1">
        <w:rPr>
          <w:rFonts w:ascii="Arial" w:eastAsia="Arial" w:hAnsi="Arial" w:cs="Arial"/>
        </w:rPr>
        <w:t xml:space="preserve"> </w:t>
      </w:r>
      <w:r w:rsidR="00CD671B" w:rsidRPr="00DB55B1">
        <w:rPr>
          <w:rFonts w:ascii="Arial" w:eastAsia="Arial" w:hAnsi="Arial" w:cs="Arial"/>
        </w:rPr>
        <w:t>and</w:t>
      </w:r>
      <w:r w:rsidR="00CD671B" w:rsidRPr="00DB55B1">
        <w:rPr>
          <w:rFonts w:ascii="Arial" w:eastAsia="Arial" w:hAnsi="Arial" w:cs="Arial"/>
          <w:i/>
          <w:iCs/>
        </w:rPr>
        <w:t xml:space="preserve"> Zygosaccharomyces bailli</w:t>
      </w:r>
      <w:r w:rsidR="00B43301" w:rsidRPr="00DB55B1">
        <w:rPr>
          <w:rFonts w:ascii="Arial" w:eastAsia="Arial" w:hAnsi="Arial" w:cs="Arial"/>
        </w:rPr>
        <w:t xml:space="preserve"> </w:t>
      </w:r>
      <w:r w:rsidR="00CD671B" w:rsidRPr="00DB55B1">
        <w:rPr>
          <w:rFonts w:ascii="Arial" w:eastAsia="Arial" w:hAnsi="Arial" w:cs="Arial"/>
        </w:rPr>
        <w:t xml:space="preserve">were </w:t>
      </w:r>
      <w:r w:rsidR="00B43301" w:rsidRPr="00DB55B1">
        <w:rPr>
          <w:rFonts w:ascii="Arial" w:eastAsia="Arial" w:hAnsi="Arial" w:cs="Arial"/>
        </w:rPr>
        <w:t>unaffected</w:t>
      </w:r>
      <w:r w:rsidR="00B43301" w:rsidRPr="00DB55B1">
        <w:rPr>
          <w:rFonts w:ascii="Arial" w:eastAsia="Arial" w:hAnsi="Arial" w:cs="Arial"/>
          <w:i/>
        </w:rPr>
        <w:t xml:space="preserve"> </w:t>
      </w:r>
      <w:r w:rsidR="00EC7FD6" w:rsidRPr="00DB55B1">
        <w:rPr>
          <w:rFonts w:ascii="Arial" w:eastAsia="Arial" w:hAnsi="Arial" w:cs="Arial"/>
        </w:rPr>
        <w:t>by any</w:t>
      </w:r>
      <w:r w:rsidR="00B43301" w:rsidRPr="00DB55B1">
        <w:rPr>
          <w:rFonts w:ascii="Arial" w:eastAsia="Arial" w:hAnsi="Arial" w:cs="Arial"/>
        </w:rPr>
        <w:t xml:space="preserve"> concentration</w:t>
      </w:r>
      <w:r w:rsidR="00EC7FD6" w:rsidRPr="00DB55B1">
        <w:rPr>
          <w:rFonts w:ascii="Arial" w:eastAsia="Arial" w:hAnsi="Arial" w:cs="Arial"/>
        </w:rPr>
        <w:t xml:space="preserve"> of H</w:t>
      </w:r>
      <w:r w:rsidR="00EC7FD6" w:rsidRPr="00DB55B1">
        <w:rPr>
          <w:rFonts w:ascii="Arial" w:eastAsia="Arial" w:hAnsi="Arial" w:cs="Arial"/>
          <w:vertAlign w:val="subscript"/>
        </w:rPr>
        <w:t>2</w:t>
      </w:r>
      <w:r w:rsidR="00EC7FD6" w:rsidRPr="00DB55B1">
        <w:rPr>
          <w:rFonts w:ascii="Arial" w:eastAsia="Arial" w:hAnsi="Arial" w:cs="Arial"/>
        </w:rPr>
        <w:t>O</w:t>
      </w:r>
      <w:r w:rsidR="00EC7FD6" w:rsidRPr="00DB55B1">
        <w:rPr>
          <w:rFonts w:ascii="Arial" w:eastAsia="Arial" w:hAnsi="Arial" w:cs="Arial"/>
          <w:vertAlign w:val="subscript"/>
        </w:rPr>
        <w:t xml:space="preserve">2 </w:t>
      </w:r>
      <w:r w:rsidR="00B43301" w:rsidRPr="00DB55B1">
        <w:rPr>
          <w:rFonts w:ascii="Arial" w:eastAsia="Arial" w:hAnsi="Arial" w:cs="Arial"/>
        </w:rPr>
        <w:t xml:space="preserve">tested an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was </w:t>
      </w:r>
      <w:r w:rsidR="000D721B" w:rsidRPr="00DB55B1">
        <w:rPr>
          <w:rFonts w:ascii="Arial" w:eastAsia="Arial" w:hAnsi="Arial" w:cs="Arial"/>
        </w:rPr>
        <w:t>only aff</w:t>
      </w:r>
      <w:r w:rsidR="000D721B" w:rsidRPr="00872F4F">
        <w:rPr>
          <w:rFonts w:ascii="Arial" w:eastAsia="Arial" w:hAnsi="Arial" w:cs="Arial"/>
        </w:rPr>
        <w:t>ected at</w:t>
      </w:r>
      <w:r w:rsidR="00B43301" w:rsidRPr="00872F4F">
        <w:rPr>
          <w:rFonts w:ascii="Arial" w:eastAsia="Arial" w:hAnsi="Arial" w:cs="Arial"/>
        </w:rPr>
        <w:t xml:space="preserve"> </w:t>
      </w:r>
      <w:r w:rsidR="000D721B" w:rsidRPr="00872F4F">
        <w:rPr>
          <w:rFonts w:ascii="Arial" w:eastAsia="Arial" w:hAnsi="Arial" w:cs="Arial"/>
        </w:rPr>
        <w:t>4</w:t>
      </w:r>
      <w:r w:rsidR="00B43301" w:rsidRPr="00872F4F">
        <w:rPr>
          <w:rFonts w:ascii="Arial" w:eastAsia="Arial" w:hAnsi="Arial" w:cs="Arial"/>
        </w:rPr>
        <w:t xml:space="preserve">mM. </w:t>
      </w:r>
      <w:r w:rsidR="00135C99" w:rsidRPr="00277435">
        <w:rPr>
          <w:rFonts w:ascii="Arial" w:eastAsia="Arial" w:hAnsi="Arial" w:cs="Arial"/>
        </w:rPr>
        <w:t>It should be noted</w:t>
      </w:r>
      <w:r w:rsidR="00FF5243" w:rsidRPr="00277435">
        <w:rPr>
          <w:rFonts w:ascii="Arial" w:eastAsia="Arial" w:hAnsi="Arial" w:cs="Arial"/>
        </w:rPr>
        <w:t>,</w:t>
      </w:r>
      <w:r w:rsidR="00135C99" w:rsidRPr="00277435">
        <w:rPr>
          <w:rFonts w:ascii="Arial" w:eastAsia="Arial" w:hAnsi="Arial" w:cs="Arial"/>
        </w:rPr>
        <w:t xml:space="preserve"> however</w:t>
      </w:r>
      <w:r w:rsidR="00FF5243" w:rsidRPr="00277435">
        <w:rPr>
          <w:rFonts w:ascii="Arial" w:eastAsia="Arial" w:hAnsi="Arial" w:cs="Arial"/>
        </w:rPr>
        <w:t>,</w:t>
      </w:r>
      <w:r w:rsidR="00135C99" w:rsidRPr="00277435">
        <w:rPr>
          <w:rFonts w:ascii="Arial" w:eastAsia="Arial" w:hAnsi="Arial" w:cs="Arial"/>
        </w:rPr>
        <w:t xml:space="preserve"> that H</w:t>
      </w:r>
      <w:r w:rsidR="00135C99" w:rsidRPr="00277435">
        <w:rPr>
          <w:rFonts w:ascii="Arial" w:eastAsia="Arial" w:hAnsi="Arial" w:cs="Arial"/>
          <w:vertAlign w:val="subscript"/>
        </w:rPr>
        <w:t>2</w:t>
      </w:r>
      <w:r w:rsidR="00135C99" w:rsidRPr="00277435">
        <w:rPr>
          <w:rFonts w:ascii="Arial" w:eastAsia="Arial" w:hAnsi="Arial" w:cs="Arial"/>
        </w:rPr>
        <w:t>O</w:t>
      </w:r>
      <w:r w:rsidR="00135C99" w:rsidRPr="00277435">
        <w:rPr>
          <w:rFonts w:ascii="Arial" w:eastAsia="Arial" w:hAnsi="Arial" w:cs="Arial"/>
          <w:vertAlign w:val="subscript"/>
        </w:rPr>
        <w:t xml:space="preserve">2 </w:t>
      </w:r>
      <w:r w:rsidR="00135C99" w:rsidRPr="00277435">
        <w:rPr>
          <w:rFonts w:ascii="Arial" w:eastAsia="Arial" w:hAnsi="Arial" w:cs="Arial"/>
        </w:rPr>
        <w:t xml:space="preserve">has a very short </w:t>
      </w:r>
      <w:r w:rsidR="00BB4B03" w:rsidRPr="00277435">
        <w:rPr>
          <w:rFonts w:ascii="Arial" w:eastAsia="Arial" w:hAnsi="Arial" w:cs="Arial"/>
        </w:rPr>
        <w:t>half-life</w:t>
      </w:r>
      <w:r w:rsidR="00135C99" w:rsidRPr="00277435">
        <w:rPr>
          <w:rFonts w:ascii="Arial" w:eastAsia="Arial" w:hAnsi="Arial" w:cs="Arial"/>
        </w:rPr>
        <w:t xml:space="preserve"> and likely degraded over the course of this experiment</w:t>
      </w:r>
      <w:r w:rsidR="00FF5243" w:rsidRPr="00277435">
        <w:rPr>
          <w:rFonts w:ascii="Arial" w:eastAsia="Arial" w:hAnsi="Arial" w:cs="Arial"/>
        </w:rPr>
        <w:t>.</w:t>
      </w:r>
      <w:r w:rsidR="00135C99" w:rsidRPr="00277435">
        <w:rPr>
          <w:rFonts w:ascii="Arial" w:eastAsia="Arial" w:hAnsi="Arial" w:cs="Arial"/>
        </w:rPr>
        <w:t xml:space="preserve"> </w:t>
      </w:r>
      <w:r w:rsidR="00FF5243" w:rsidRPr="00277435">
        <w:rPr>
          <w:rFonts w:ascii="Arial" w:eastAsia="Arial" w:hAnsi="Arial" w:cs="Arial"/>
        </w:rPr>
        <w:t>I</w:t>
      </w:r>
      <w:r w:rsidR="00135C99" w:rsidRPr="00277435">
        <w:rPr>
          <w:rFonts w:ascii="Arial" w:eastAsia="Arial" w:hAnsi="Arial" w:cs="Arial"/>
        </w:rPr>
        <w:t xml:space="preserve">n floral nectar </w:t>
      </w:r>
      <w:r w:rsidR="00FF5243" w:rsidRPr="00277435">
        <w:rPr>
          <w:rFonts w:ascii="Arial" w:eastAsia="Arial" w:hAnsi="Arial" w:cs="Arial"/>
        </w:rPr>
        <w:t>H</w:t>
      </w:r>
      <w:r w:rsidR="00FF5243" w:rsidRPr="00277435">
        <w:rPr>
          <w:rFonts w:ascii="Arial" w:eastAsia="Arial" w:hAnsi="Arial" w:cs="Arial"/>
          <w:vertAlign w:val="subscript"/>
        </w:rPr>
        <w:t>2</w:t>
      </w:r>
      <w:r w:rsidR="00FF5243" w:rsidRPr="00277435">
        <w:rPr>
          <w:rFonts w:ascii="Arial" w:eastAsia="Arial" w:hAnsi="Arial" w:cs="Arial"/>
        </w:rPr>
        <w:t>O</w:t>
      </w:r>
      <w:r w:rsidR="00FF5243" w:rsidRPr="00277435">
        <w:rPr>
          <w:rFonts w:ascii="Arial" w:eastAsia="Arial" w:hAnsi="Arial" w:cs="Arial"/>
          <w:vertAlign w:val="subscript"/>
        </w:rPr>
        <w:t>2</w:t>
      </w:r>
      <w:r w:rsidR="00135C99" w:rsidRPr="00277435">
        <w:rPr>
          <w:rFonts w:ascii="Arial" w:eastAsia="Arial" w:hAnsi="Arial" w:cs="Arial"/>
        </w:rPr>
        <w:t xml:space="preserve"> can be continuously produced suggesting that our study may underestimate its antimicrobial properties.</w:t>
      </w:r>
      <w:r w:rsidR="00135C99" w:rsidRPr="00277435">
        <w:rPr>
          <w:rFonts w:ascii="Arial" w:eastAsia="Arial" w:hAnsi="Arial" w:cs="Arial"/>
          <w:shd w:val="clear" w:color="auto" w:fill="FFFFFF" w:themeFill="background1"/>
        </w:rPr>
        <w:t xml:space="preserve"> </w:t>
      </w:r>
      <w:r w:rsidR="00B43301" w:rsidRPr="00872F4F">
        <w:rPr>
          <w:rFonts w:ascii="Arial" w:eastAsia="Arial" w:hAnsi="Arial" w:cs="Arial"/>
        </w:rPr>
        <w:t xml:space="preserve">Other </w:t>
      </w:r>
      <w:r w:rsidR="00B43301" w:rsidRPr="00DB55B1">
        <w:rPr>
          <w:rFonts w:ascii="Arial" w:eastAsia="Arial" w:hAnsi="Arial" w:cs="Arial"/>
        </w:rPr>
        <w:t>tested compounds were more selective in their growth suppression a</w:t>
      </w:r>
      <w:r w:rsidR="00B43301" w:rsidRPr="00DB55B1">
        <w:rPr>
          <w:rFonts w:ascii="Arial" w:eastAsia="Arial" w:hAnsi="Arial" w:cs="Arial"/>
          <w:shd w:val="clear" w:color="auto" w:fill="FDFDFD"/>
        </w:rPr>
        <w:t>nd impacted different microbes</w:t>
      </w:r>
      <w:r w:rsidR="003C68FA" w:rsidRPr="00DB55B1">
        <w:rPr>
          <w:rFonts w:ascii="Arial" w:eastAsia="Arial" w:hAnsi="Arial" w:cs="Arial"/>
          <w:shd w:val="clear" w:color="auto" w:fill="FDFDFD"/>
        </w:rPr>
        <w:t xml:space="preserve"> including those frequently and seldom isolated from nectar</w:t>
      </w:r>
      <w:ins w:id="175" w:author="Tobias Mueller" w:date="2022-08-31T11:24:00Z">
        <w:r w:rsidR="00C533E2">
          <w:rPr>
            <w:rFonts w:ascii="Arial" w:eastAsia="Arial" w:hAnsi="Arial" w:cs="Arial"/>
            <w:shd w:val="clear" w:color="auto" w:fill="FDFDFD"/>
          </w:rPr>
          <w:t xml:space="preserve">. </w:t>
        </w:r>
        <w:r w:rsidR="00C533E2" w:rsidRPr="00C533E2">
          <w:rPr>
            <w:rFonts w:ascii="Arial" w:eastAsia="Arial" w:hAnsi="Arial" w:cs="Arial"/>
            <w:highlight w:val="yellow"/>
            <w:shd w:val="clear" w:color="auto" w:fill="FDFDFD"/>
            <w:rPrChange w:id="176" w:author="Tobias Mueller" w:date="2022-08-31T11:25:00Z">
              <w:rPr>
                <w:rFonts w:ascii="Arial" w:eastAsia="Arial" w:hAnsi="Arial" w:cs="Arial"/>
                <w:shd w:val="clear" w:color="auto" w:fill="FDFDFD"/>
              </w:rPr>
            </w:rPrChange>
          </w:rPr>
          <w:t>While</w:t>
        </w:r>
      </w:ins>
      <w:ins w:id="177" w:author="Tobias Mueller" w:date="2022-08-31T11:25:00Z">
        <w:r w:rsidR="00C533E2" w:rsidRPr="00C533E2">
          <w:rPr>
            <w:rFonts w:ascii="Arial" w:eastAsia="Arial" w:hAnsi="Arial" w:cs="Arial"/>
            <w:highlight w:val="yellow"/>
            <w:shd w:val="clear" w:color="auto" w:fill="FDFDFD"/>
            <w:rPrChange w:id="178" w:author="Tobias Mueller" w:date="2022-08-31T11:25:00Z">
              <w:rPr>
                <w:rFonts w:ascii="Arial" w:eastAsia="Arial" w:hAnsi="Arial" w:cs="Arial"/>
                <w:shd w:val="clear" w:color="auto" w:fill="FDFDFD"/>
              </w:rPr>
            </w:rPrChange>
          </w:rPr>
          <w:t xml:space="preserve"> here we only tested 1 isolate per species it is possible that there </w:t>
        </w:r>
      </w:ins>
      <w:ins w:id="179" w:author="Tobias Mueller" w:date="2022-08-31T11:27:00Z">
        <w:r w:rsidR="00C533E2">
          <w:rPr>
            <w:rFonts w:ascii="Arial" w:eastAsia="Arial" w:hAnsi="Arial" w:cs="Arial"/>
            <w:highlight w:val="yellow"/>
            <w:shd w:val="clear" w:color="auto" w:fill="FDFDFD"/>
          </w:rPr>
          <w:lastRenderedPageBreak/>
          <w:t>could be</w:t>
        </w:r>
      </w:ins>
      <w:ins w:id="180" w:author="Tobias Mueller" w:date="2022-08-31T11:25:00Z">
        <w:r w:rsidR="00C533E2" w:rsidRPr="00C533E2">
          <w:rPr>
            <w:rFonts w:ascii="Arial" w:eastAsia="Arial" w:hAnsi="Arial" w:cs="Arial"/>
            <w:highlight w:val="yellow"/>
            <w:shd w:val="clear" w:color="auto" w:fill="FDFDFD"/>
            <w:rPrChange w:id="181" w:author="Tobias Mueller" w:date="2022-08-31T11:25:00Z">
              <w:rPr>
                <w:rFonts w:ascii="Arial" w:eastAsia="Arial" w:hAnsi="Arial" w:cs="Arial"/>
                <w:shd w:val="clear" w:color="auto" w:fill="FDFDFD"/>
              </w:rPr>
            </w:rPrChange>
          </w:rPr>
          <w:t xml:space="preserve"> strain specific adaptation or susceptibility and </w:t>
        </w:r>
      </w:ins>
      <w:del w:id="182" w:author="Tobias Mueller" w:date="2022-08-31T11:25:00Z">
        <w:r w:rsidR="00C01611" w:rsidRPr="00C533E2" w:rsidDel="00C533E2">
          <w:rPr>
            <w:rFonts w:ascii="Arial" w:eastAsia="Arial" w:hAnsi="Arial" w:cs="Arial"/>
            <w:highlight w:val="yellow"/>
            <w:shd w:val="clear" w:color="auto" w:fill="FDFDFD"/>
            <w:rPrChange w:id="183" w:author="Tobias Mueller" w:date="2022-08-31T11:25:00Z">
              <w:rPr>
                <w:rFonts w:ascii="Arial" w:eastAsia="Arial" w:hAnsi="Arial" w:cs="Arial"/>
                <w:shd w:val="clear" w:color="auto" w:fill="FDFDFD"/>
              </w:rPr>
            </w:rPrChange>
          </w:rPr>
          <w:delText xml:space="preserve"> although</w:delText>
        </w:r>
        <w:r w:rsidR="00C01611" w:rsidRPr="00C533E2" w:rsidDel="00C533E2">
          <w:rPr>
            <w:rFonts w:ascii="Arial" w:eastAsia="Arial" w:hAnsi="Arial" w:cs="Arial"/>
            <w:highlight w:val="yellow"/>
            <w:rPrChange w:id="184" w:author="Tobias Mueller" w:date="2022-08-31T11:25:00Z">
              <w:rPr>
                <w:rFonts w:ascii="Arial" w:eastAsia="Arial" w:hAnsi="Arial" w:cs="Arial"/>
              </w:rPr>
            </w:rPrChange>
          </w:rPr>
          <w:delText xml:space="preserve"> </w:delText>
        </w:r>
      </w:del>
      <w:r w:rsidR="00C01611" w:rsidRPr="00C533E2">
        <w:rPr>
          <w:rFonts w:ascii="Arial" w:eastAsia="Arial" w:hAnsi="Arial" w:cs="Arial"/>
          <w:highlight w:val="yellow"/>
          <w:rPrChange w:id="185" w:author="Tobias Mueller" w:date="2022-08-31T11:25:00Z">
            <w:rPr>
              <w:rFonts w:ascii="Arial" w:eastAsia="Arial" w:hAnsi="Arial" w:cs="Arial"/>
            </w:rPr>
          </w:rPrChange>
        </w:rPr>
        <w:t xml:space="preserve">more work </w:t>
      </w:r>
      <w:del w:id="186" w:author="Tobias Mueller" w:date="2022-08-31T11:27:00Z">
        <w:r w:rsidR="00C01611" w:rsidRPr="00C533E2" w:rsidDel="00C533E2">
          <w:rPr>
            <w:rFonts w:ascii="Arial" w:eastAsia="Arial" w:hAnsi="Arial" w:cs="Arial"/>
            <w:highlight w:val="yellow"/>
            <w:rPrChange w:id="187" w:author="Tobias Mueller" w:date="2022-08-31T11:25:00Z">
              <w:rPr>
                <w:rFonts w:ascii="Arial" w:eastAsia="Arial" w:hAnsi="Arial" w:cs="Arial"/>
              </w:rPr>
            </w:rPrChange>
          </w:rPr>
          <w:delText xml:space="preserve">should </w:delText>
        </w:r>
      </w:del>
      <w:ins w:id="188" w:author="Tobias Mueller" w:date="2022-08-31T11:27:00Z">
        <w:r w:rsidR="00C533E2">
          <w:rPr>
            <w:rFonts w:ascii="Arial" w:eastAsia="Arial" w:hAnsi="Arial" w:cs="Arial"/>
            <w:highlight w:val="yellow"/>
          </w:rPr>
          <w:t>could</w:t>
        </w:r>
        <w:r w:rsidR="00C533E2" w:rsidRPr="00C533E2">
          <w:rPr>
            <w:rFonts w:ascii="Arial" w:eastAsia="Arial" w:hAnsi="Arial" w:cs="Arial"/>
            <w:highlight w:val="yellow"/>
            <w:rPrChange w:id="189" w:author="Tobias Mueller" w:date="2022-08-31T11:25:00Z">
              <w:rPr>
                <w:rFonts w:ascii="Arial" w:eastAsia="Arial" w:hAnsi="Arial" w:cs="Arial"/>
              </w:rPr>
            </w:rPrChange>
          </w:rPr>
          <w:t xml:space="preserve"> </w:t>
        </w:r>
      </w:ins>
      <w:r w:rsidR="00C01611" w:rsidRPr="00C533E2">
        <w:rPr>
          <w:rFonts w:ascii="Arial" w:eastAsia="Arial" w:hAnsi="Arial" w:cs="Arial"/>
          <w:highlight w:val="yellow"/>
          <w:rPrChange w:id="190" w:author="Tobias Mueller" w:date="2022-08-31T11:25:00Z">
            <w:rPr>
              <w:rFonts w:ascii="Arial" w:eastAsia="Arial" w:hAnsi="Arial" w:cs="Arial"/>
            </w:rPr>
          </w:rPrChange>
        </w:rPr>
        <w:t xml:space="preserve">be done to see if there is </w:t>
      </w:r>
      <w:r w:rsidR="00F67926" w:rsidRPr="00C533E2">
        <w:rPr>
          <w:rFonts w:ascii="Arial" w:eastAsia="Arial" w:hAnsi="Arial" w:cs="Arial"/>
          <w:highlight w:val="yellow"/>
          <w:rPrChange w:id="191" w:author="Tobias Mueller" w:date="2022-08-31T11:25:00Z">
            <w:rPr>
              <w:rFonts w:ascii="Arial" w:eastAsia="Arial" w:hAnsi="Arial" w:cs="Arial"/>
            </w:rPr>
          </w:rPrChange>
        </w:rPr>
        <w:t>intraspecific</w:t>
      </w:r>
      <w:r w:rsidR="00C01611" w:rsidRPr="00C533E2">
        <w:rPr>
          <w:rFonts w:ascii="Arial" w:eastAsia="Arial" w:hAnsi="Arial" w:cs="Arial"/>
          <w:highlight w:val="yellow"/>
          <w:rPrChange w:id="192" w:author="Tobias Mueller" w:date="2022-08-31T11:25:00Z">
            <w:rPr>
              <w:rFonts w:ascii="Arial" w:eastAsia="Arial" w:hAnsi="Arial" w:cs="Arial"/>
            </w:rPr>
          </w:rPrChange>
        </w:rPr>
        <w:t xml:space="preserve"> variation</w:t>
      </w:r>
      <w:ins w:id="193" w:author="Tobias Mueller" w:date="2022-08-31T11:27:00Z">
        <w:r w:rsidR="00C533E2">
          <w:rPr>
            <w:rFonts w:ascii="Arial" w:eastAsia="Arial" w:hAnsi="Arial" w:cs="Arial"/>
            <w:highlight w:val="yellow"/>
          </w:rPr>
          <w:t xml:space="preserve"> in susceptibility</w:t>
        </w:r>
      </w:ins>
      <w:r w:rsidR="00872F4F" w:rsidRPr="00C533E2">
        <w:rPr>
          <w:rFonts w:ascii="Arial" w:eastAsia="Arial" w:hAnsi="Arial" w:cs="Arial"/>
          <w:highlight w:val="yellow"/>
          <w:rPrChange w:id="194" w:author="Tobias Mueller" w:date="2022-08-31T11:25:00Z">
            <w:rPr>
              <w:rFonts w:ascii="Arial" w:eastAsia="Arial" w:hAnsi="Arial" w:cs="Arial"/>
            </w:rPr>
          </w:rPrChange>
        </w:rPr>
        <w:t>.</w:t>
      </w:r>
    </w:p>
    <w:p w14:paraId="00000063" w14:textId="77777777" w:rsidR="00682FF2" w:rsidRPr="00DB55B1" w:rsidRDefault="00682FF2" w:rsidP="00FD0250">
      <w:pPr>
        <w:spacing w:after="0" w:line="360" w:lineRule="auto"/>
        <w:rPr>
          <w:rFonts w:ascii="Arial" w:eastAsia="Arial" w:hAnsi="Arial" w:cs="Arial"/>
        </w:rPr>
      </w:pPr>
    </w:p>
    <w:p w14:paraId="7F39A1CA" w14:textId="25177208" w:rsidR="00507430" w:rsidRPr="00DB55B1" w:rsidRDefault="009F45BC" w:rsidP="00FD0250">
      <w:pPr>
        <w:spacing w:after="0" w:line="360" w:lineRule="auto"/>
        <w:rPr>
          <w:rFonts w:ascii="Arial" w:eastAsia="Arial" w:hAnsi="Arial" w:cs="Arial"/>
          <w:shd w:val="clear" w:color="auto" w:fill="FDFDFD"/>
        </w:rPr>
      </w:pPr>
      <w:r w:rsidRPr="00DB55B1">
        <w:rPr>
          <w:rFonts w:ascii="Arial" w:eastAsia="Arial" w:hAnsi="Arial" w:cs="Arial"/>
        </w:rPr>
        <w:t>The observed differences in the selectivity of compounds</w:t>
      </w:r>
      <w:r w:rsidR="00B43301" w:rsidRPr="00DB55B1">
        <w:rPr>
          <w:rFonts w:ascii="Arial" w:eastAsia="Arial" w:hAnsi="Arial" w:cs="Arial"/>
        </w:rPr>
        <w:t xml:space="preserve"> suggest that nectar antimicrobial compounds (NACs) may fall into two broad classes with different functions: general antimicrobials and selective filters. General NACs (</w:t>
      </w:r>
      <w:r w:rsidR="00081BB1" w:rsidRPr="00DB55B1">
        <w:rPr>
          <w:rFonts w:ascii="Arial" w:eastAsia="Arial" w:hAnsi="Arial" w:cs="Arial"/>
        </w:rPr>
        <w:t>e.g.,</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2C2B10"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here) may keep a flower from being colonized by </w:t>
      </w:r>
      <w:r w:rsidR="00493F38" w:rsidRPr="00DB55B1">
        <w:rPr>
          <w:rFonts w:ascii="Arial" w:eastAsia="Arial" w:hAnsi="Arial" w:cs="Arial"/>
        </w:rPr>
        <w:t>most</w:t>
      </w:r>
      <w:r w:rsidR="00B43301" w:rsidRPr="00DB55B1">
        <w:rPr>
          <w:rFonts w:ascii="Arial" w:eastAsia="Arial" w:hAnsi="Arial" w:cs="Arial"/>
        </w:rPr>
        <w:t xml:space="preserve"> micr</w:t>
      </w:r>
      <w:r w:rsidR="00B43301" w:rsidRPr="00DB55B1">
        <w:rPr>
          <w:rFonts w:ascii="Arial" w:eastAsia="Arial" w:hAnsi="Arial" w:cs="Arial"/>
          <w:shd w:val="clear" w:color="auto" w:fill="FDFDFD"/>
        </w:rPr>
        <w:t>obe</w:t>
      </w:r>
      <w:r w:rsidR="00ED0BE9"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 and are possibly </w:t>
      </w:r>
      <w:r w:rsidR="00EF0E91" w:rsidRPr="00DB55B1">
        <w:rPr>
          <w:rFonts w:ascii="Arial" w:eastAsia="Arial" w:hAnsi="Arial" w:cs="Arial"/>
          <w:shd w:val="clear" w:color="auto" w:fill="FDFDFD"/>
        </w:rPr>
        <w:t>common</w:t>
      </w:r>
      <w:r w:rsidR="00B43301" w:rsidRPr="00DB55B1">
        <w:rPr>
          <w:rFonts w:ascii="Arial" w:eastAsia="Arial" w:hAnsi="Arial" w:cs="Arial"/>
          <w:shd w:val="clear" w:color="auto" w:fill="FDFDFD"/>
        </w:rPr>
        <w:t xml:space="preserve"> in nature. </w:t>
      </w:r>
      <w:r w:rsidR="00B43301" w:rsidRPr="00DB55B1">
        <w:rPr>
          <w:rFonts w:ascii="Arial" w:eastAsia="Arial" w:hAnsi="Arial" w:cs="Arial"/>
        </w:rPr>
        <w:t xml:space="preserve">In some ecosystems as many as 80% of plants have no culturable yeasts and some have very low incidence of culturable bacteria </w:t>
      </w:r>
      <w:r w:rsidR="00081BB1" w:rsidRPr="00DB55B1">
        <w:rPr>
          <w:rFonts w:ascii="Arial" w:eastAsia="Arial" w:hAnsi="Arial" w:cs="Arial"/>
          <w:strike/>
        </w:rPr>
        <w:fldChar w:fldCharType="begin"/>
      </w:r>
      <w:r w:rsidR="00785E72">
        <w:rPr>
          <w:rFonts w:ascii="Arial" w:eastAsia="Arial" w:hAnsi="Arial" w:cs="Arial"/>
          <w:strike/>
        </w:rPr>
        <w:instrText xml:space="preserve"> ADDIN ZOTERO_ITEM CSL_CITATION {"citationID":"yxm3FW7T","properties":{"formattedCitation":"(Herrera {\\i{}et al.}, 2009; Vannette {\\i{}et al.}, 2021)","plainCitation":"(Herrera et al., 2009; Vannette et al., 2021)","noteIndex":0},"citationItems":[{"id":76,"uris":["http://zotero.org/users/6808850/items/FENDLA5M"],"itemData":{"id":76,"type":"article-journal","container-title":"Annals of Botany","DOI":"10.1093/aob/mcp026","ISSN":"1095-8290, 0305-7364","issue":"9","language":"en","page":"1415-1423","source":"DOI.org (Crossref)","title":"Yeasts in floral nectar: a quantitative survey","title-short":"Yeasts in floral nectar","volume":"103","author":[{"family":"Herrera","given":"Carlos M."},{"family":"Vega","given":"Clara","non-dropping-particle":"de"},{"family":"Canto","given":"Azucena"},{"family":"Pozo","given":"María I."}],"issued":{"date-parts":[["2009",6]]}}},{"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081BB1" w:rsidRPr="00DB55B1">
        <w:rPr>
          <w:rFonts w:ascii="Arial" w:eastAsia="Arial" w:hAnsi="Arial" w:cs="Arial"/>
          <w:strike/>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09; Vannette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strike/>
        </w:rPr>
        <w:fldChar w:fldCharType="end"/>
      </w:r>
      <w:r w:rsidR="00DA4743" w:rsidRPr="00DB55B1">
        <w:rPr>
          <w:rFonts w:ascii="Arial" w:eastAsia="Arial" w:hAnsi="Arial" w:cs="Arial"/>
        </w:rPr>
        <w:t xml:space="preserve">. </w:t>
      </w:r>
      <w:r w:rsidR="00B43301" w:rsidRPr="00DB55B1">
        <w:rPr>
          <w:rFonts w:ascii="Arial" w:eastAsia="Arial" w:hAnsi="Arial" w:cs="Arial"/>
          <w:shd w:val="clear" w:color="auto" w:fill="FDFDFD"/>
        </w:rPr>
        <w:t>We predict that general NACs</w:t>
      </w:r>
      <w:r w:rsidR="008A47D1" w:rsidRPr="00DB55B1">
        <w:rPr>
          <w:rFonts w:ascii="Arial" w:eastAsia="Arial" w:hAnsi="Arial" w:cs="Arial"/>
          <w:shd w:val="clear" w:color="auto" w:fill="FDFDFD"/>
        </w:rPr>
        <w:t xml:space="preserve">, or other mechanisms to </w:t>
      </w:r>
      <w:r w:rsidR="00E24BFB" w:rsidRPr="00DB55B1">
        <w:rPr>
          <w:rFonts w:ascii="Arial" w:eastAsia="Arial" w:hAnsi="Arial" w:cs="Arial"/>
          <w:shd w:val="clear" w:color="auto" w:fill="FDFDFD"/>
        </w:rPr>
        <w:t>limit</w:t>
      </w:r>
      <w:r w:rsidR="008A47D1" w:rsidRPr="00DB55B1">
        <w:rPr>
          <w:rFonts w:ascii="Arial" w:eastAsia="Arial" w:hAnsi="Arial" w:cs="Arial"/>
          <w:shd w:val="clear" w:color="auto" w:fill="FDFDFD"/>
        </w:rPr>
        <w:t xml:space="preserve"> microbial growth,</w:t>
      </w:r>
      <w:r w:rsidR="00B43301" w:rsidRPr="00DB55B1">
        <w:rPr>
          <w:rFonts w:ascii="Arial" w:eastAsia="Arial" w:hAnsi="Arial" w:cs="Arial"/>
          <w:shd w:val="clear" w:color="auto" w:fill="FDFDFD"/>
        </w:rPr>
        <w:t xml:space="preserve"> might be more common in ecosystems where plants have a high likelihood of </w:t>
      </w:r>
      <w:r w:rsidR="00FB0147"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antagonistic microbes but a low probability of </w:t>
      </w:r>
      <w:r w:rsidR="006D10F8"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beneficial microbes (or where the costs of antagonists consistently outweigh the benefits of mutualists). Conversely, we predict that selective filter</w:t>
      </w:r>
      <w:r w:rsidR="009E0768" w:rsidRPr="00DB55B1">
        <w:rPr>
          <w:rFonts w:ascii="Arial" w:eastAsia="Arial" w:hAnsi="Arial" w:cs="Arial"/>
          <w:shd w:val="clear" w:color="auto" w:fill="FDFDFD"/>
        </w:rPr>
        <w:t>ing</w:t>
      </w:r>
      <w:r w:rsidR="00B43301" w:rsidRPr="00DB55B1">
        <w:rPr>
          <w:rFonts w:ascii="Arial" w:eastAsia="Arial" w:hAnsi="Arial" w:cs="Arial"/>
          <w:shd w:val="clear" w:color="auto" w:fill="FDFDFD"/>
        </w:rPr>
        <w:t xml:space="preserve"> NACs might be more common in ecosystems where plants have equal likelihoods </w:t>
      </w:r>
      <w:r w:rsidR="00152827" w:rsidRPr="00DB55B1">
        <w:rPr>
          <w:rFonts w:ascii="Arial" w:eastAsia="Arial" w:hAnsi="Arial" w:cs="Arial"/>
          <w:shd w:val="clear" w:color="auto" w:fill="FDFDFD"/>
        </w:rPr>
        <w:t xml:space="preserve">of being </w:t>
      </w:r>
      <w:r w:rsidR="00B43301" w:rsidRPr="00DB55B1">
        <w:rPr>
          <w:rFonts w:ascii="Arial" w:eastAsia="Arial" w:hAnsi="Arial" w:cs="Arial"/>
          <w:shd w:val="clear" w:color="auto" w:fill="FDFDFD"/>
        </w:rPr>
        <w:t>colonized by beneficial or antagonistic microbes</w:t>
      </w:r>
      <w:r w:rsidR="00577877" w:rsidRPr="00DB55B1">
        <w:rPr>
          <w:rFonts w:ascii="Arial" w:eastAsia="Arial" w:hAnsi="Arial" w:cs="Arial"/>
          <w:shd w:val="clear" w:color="auto" w:fill="FDFDFD"/>
        </w:rPr>
        <w:t xml:space="preserve">. </w:t>
      </w:r>
      <w:r w:rsidR="007F27D0" w:rsidRPr="00DB55B1">
        <w:rPr>
          <w:rFonts w:ascii="Arial" w:eastAsia="Arial" w:hAnsi="Arial" w:cs="Arial"/>
          <w:shd w:val="clear" w:color="auto" w:fill="FDFDFD"/>
        </w:rPr>
        <w:t>Direct effects of NACs on pollinator</w:t>
      </w:r>
      <w:r w:rsidR="009E3D53" w:rsidRPr="00DB55B1">
        <w:rPr>
          <w:rFonts w:ascii="Arial" w:eastAsia="Arial" w:hAnsi="Arial" w:cs="Arial"/>
          <w:shd w:val="clear" w:color="auto" w:fill="FDFDFD"/>
        </w:rPr>
        <w:t xml:space="preserve"> behavior and health</w:t>
      </w:r>
      <w:r w:rsidR="007F27D0" w:rsidRPr="00DB55B1">
        <w:rPr>
          <w:rFonts w:ascii="Arial" w:eastAsia="Arial" w:hAnsi="Arial" w:cs="Arial"/>
          <w:shd w:val="clear" w:color="auto" w:fill="FDFDFD"/>
        </w:rPr>
        <w:t xml:space="preserve">, however, should not be discounted </w:t>
      </w:r>
      <w:r w:rsidR="009E3D53" w:rsidRPr="00DB55B1">
        <w:rPr>
          <w:rFonts w:ascii="Arial" w:eastAsia="Arial" w:hAnsi="Arial" w:cs="Arial"/>
          <w:shd w:val="clear" w:color="auto" w:fill="FDFDFD"/>
        </w:rPr>
        <w:t>and</w:t>
      </w:r>
      <w:r w:rsidR="007F27D0" w:rsidRPr="00DB55B1">
        <w:rPr>
          <w:rFonts w:ascii="Arial" w:eastAsia="Arial" w:hAnsi="Arial" w:cs="Arial"/>
          <w:shd w:val="clear" w:color="auto" w:fill="FDFDFD"/>
        </w:rPr>
        <w:t xml:space="preserve"> likely </w:t>
      </w:r>
      <w:r w:rsidR="009E3D53" w:rsidRPr="00DB55B1">
        <w:rPr>
          <w:rFonts w:ascii="Arial" w:eastAsia="Arial" w:hAnsi="Arial" w:cs="Arial"/>
          <w:shd w:val="clear" w:color="auto" w:fill="FDFDFD"/>
        </w:rPr>
        <w:t xml:space="preserve">also </w:t>
      </w:r>
      <w:r w:rsidR="007F27D0" w:rsidRPr="00DB55B1">
        <w:rPr>
          <w:rFonts w:ascii="Arial" w:eastAsia="Arial" w:hAnsi="Arial" w:cs="Arial"/>
          <w:shd w:val="clear" w:color="auto" w:fill="FDFDFD"/>
        </w:rPr>
        <w:t xml:space="preserve">plays a role in the selection </w:t>
      </w:r>
      <w:r w:rsidR="000D721B" w:rsidRPr="00DB55B1">
        <w:rPr>
          <w:rFonts w:ascii="Arial" w:eastAsia="Arial" w:hAnsi="Arial" w:cs="Arial"/>
          <w:shd w:val="clear" w:color="auto" w:fill="FDFDFD"/>
        </w:rPr>
        <w:t>on</w:t>
      </w:r>
      <w:r w:rsidR="007F27D0" w:rsidRPr="00DB55B1">
        <w:rPr>
          <w:rFonts w:ascii="Arial" w:eastAsia="Arial" w:hAnsi="Arial" w:cs="Arial"/>
          <w:shd w:val="clear" w:color="auto" w:fill="FDFDFD"/>
        </w:rPr>
        <w:t xml:space="preserve"> NACs</w:t>
      </w:r>
      <w:r w:rsidR="00F3401F" w:rsidRPr="00DB55B1">
        <w:rPr>
          <w:rFonts w:ascii="Arial" w:eastAsia="Arial" w:hAnsi="Arial" w:cs="Arial"/>
          <w:shd w:val="clear" w:color="auto" w:fill="FDFDFD"/>
        </w:rPr>
        <w:t xml:space="preserve"> </w:t>
      </w:r>
      <w:r w:rsidR="00F3401F"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o1VBAVqZ","properties":{"formattedCitation":"(Manson {\\i{}et al.}, 2013)","plainCitation":"(Manson et al., 2013)","noteIndex":0},"citationItems":[{"id":733,"uris":["http://zotero.org/users/6808850/items/TDRZJP5B"],"itemData":{"id":733,"type":"article-journal","abstract":"Although secondary metabolites are prevalent in floral nectar, the ecological consequences for pollinators and pollination remain relatively unexplored. While often deterrent to pollinators at high concentrations, secondary metabolite concentrations in nectar tend to be much lower than secondary metabolite concentrations in leaves and flowers; yet, they may still affect the maintenance of pollination mutualisms. Delphinium barbeyi, a common montane herb, contains norditerpene alkaloids in its nectar but at concentrations that are substantially lower than those found in its leaves or flowers. By manipulating nectar alkaloid concentrations in the field and laboratory, we assessed the degree to which varying concentrations of alkaloids in nectar influenced pollinator behaviour and activity and plant reproduction. In the field, nectar alkaloids significantly reduced both the number of flower visits and the time spent per flower by free-flying bumblebee pollinators, but we only observed effects at alkaloid concentrations 50 times that of natural nectar. When we supplemented D. barbeyi nectar with alkaloids at concentrations almost 15 times that of natural nectar, we found no evidence for direct or pollinator-mediated indirect effects on female plant reproduction. In the laboratory, the direct consumptive effects of nectar alkaloids on bumblebee pollinators were also concentration dependent. Bumblebees exhibited reduced mobility and vigour but only at alkaloid concentrations more than 25 times higher than those found in natural nectar. Synthesis. We found that nectar alkaloids have dose-dependent effects on pollinator behaviour and activity. While concentrations of nectar alkaloids rivalling those found in leaves would negatively affect pollinator behaviour and pollination services, the natural concentrations of nectar alkaloids in D. barbeyi have no negative direct or pollinator-mediated indirect effects on plant reproduction. These results provide experimental insight into the dose-dependent ecological consequences of nectar secondary metabolites for pollinators and pollination, suggesting that low nectar alkaloid concentrations incurred no ecological costs for D. barbeyi.","container-title":"Journal of Ecology","DOI":"10.1111/1365-2745.12144","ISSN":"1365-2745","issue":"6","language":"en","note":"_eprint: https://onlinelibrary.wiley.com/doi/pdf/10.1111/1365-2745.12144","page":"1604-1612","source":"Wiley Online Library","title":"Dose-dependent effects of nectar alkaloids in a montane plant–pollinator community","volume":"101","author":[{"family":"Manson","given":"Jessamyn S."},{"family":"Cook","given":"Daniel"},{"family":"Gardner","given":"Dale R."},{"family":"Irwin","given":"Rebecca E."}],"issued":{"date-parts":[["2013"]]}}}],"schema":"https://github.com/citation-style-language/schema/raw/master/csl-citation.json"} </w:instrText>
      </w:r>
      <w:r w:rsidR="00F3401F" w:rsidRPr="00DB55B1">
        <w:rPr>
          <w:rFonts w:ascii="Arial" w:eastAsia="Arial" w:hAnsi="Arial" w:cs="Arial"/>
          <w:shd w:val="clear" w:color="auto" w:fill="FDFDFD"/>
        </w:rPr>
        <w:fldChar w:fldCharType="separate"/>
      </w:r>
      <w:r w:rsidR="00785E72" w:rsidRPr="00785E72">
        <w:rPr>
          <w:rFonts w:ascii="Arial" w:hAnsi="Arial" w:cs="Arial"/>
          <w:szCs w:val="24"/>
        </w:rPr>
        <w:t xml:space="preserve">(Manson </w:t>
      </w:r>
      <w:r w:rsidR="00785E72" w:rsidRPr="00785E72">
        <w:rPr>
          <w:rFonts w:ascii="Arial" w:hAnsi="Arial" w:cs="Arial"/>
          <w:i/>
          <w:iCs/>
          <w:szCs w:val="24"/>
        </w:rPr>
        <w:t>et al.</w:t>
      </w:r>
      <w:r w:rsidR="00785E72" w:rsidRPr="00785E72">
        <w:rPr>
          <w:rFonts w:ascii="Arial" w:hAnsi="Arial" w:cs="Arial"/>
          <w:szCs w:val="24"/>
        </w:rPr>
        <w:t>, 2013)</w:t>
      </w:r>
      <w:r w:rsidR="00F3401F" w:rsidRPr="00DB55B1">
        <w:rPr>
          <w:rFonts w:ascii="Arial" w:eastAsia="Arial" w:hAnsi="Arial" w:cs="Arial"/>
          <w:shd w:val="clear" w:color="auto" w:fill="FDFDFD"/>
        </w:rPr>
        <w:fldChar w:fldCharType="end"/>
      </w:r>
      <w:r w:rsidR="007F27D0" w:rsidRPr="00DB55B1">
        <w:rPr>
          <w:rFonts w:ascii="Arial" w:eastAsia="Arial" w:hAnsi="Arial" w:cs="Arial"/>
          <w:shd w:val="clear" w:color="auto" w:fill="FDFDFD"/>
        </w:rPr>
        <w:t xml:space="preserve">. </w:t>
      </w:r>
      <w:r w:rsidR="00B43301" w:rsidRPr="00DB55B1">
        <w:rPr>
          <w:rFonts w:ascii="Arial" w:eastAsia="Arial" w:hAnsi="Arial" w:cs="Arial"/>
        </w:rPr>
        <w:t>While we lack data on the plant traits that shape communities of antagonist</w:t>
      </w:r>
      <w:r w:rsidR="009E3D53" w:rsidRPr="00DB55B1">
        <w:rPr>
          <w:rFonts w:ascii="Arial" w:eastAsia="Arial" w:hAnsi="Arial" w:cs="Arial"/>
        </w:rPr>
        <w:t>ic</w:t>
      </w:r>
      <w:r w:rsidR="00B43301" w:rsidRPr="00DB55B1">
        <w:rPr>
          <w:rFonts w:ascii="Arial" w:eastAsia="Arial" w:hAnsi="Arial" w:cs="Arial"/>
        </w:rPr>
        <w:t xml:space="preserve"> and beneficial microbes</w:t>
      </w:r>
      <w:r w:rsidR="00081BB1" w:rsidRPr="00DB55B1">
        <w:rPr>
          <w:rFonts w:ascii="Arial" w:eastAsia="Arial" w:hAnsi="Arial" w:cs="Arial"/>
        </w:rPr>
        <w:t xml:space="preserve"> </w:t>
      </w:r>
      <w:r w:rsidR="00081BB1" w:rsidRPr="00DB55B1">
        <w:rPr>
          <w:rFonts w:ascii="Arial" w:eastAsia="Arial" w:hAnsi="Arial" w:cs="Arial"/>
        </w:rPr>
        <w:fldChar w:fldCharType="begin"/>
      </w:r>
      <w:r w:rsidR="00785E72">
        <w:rPr>
          <w:rFonts w:ascii="Arial" w:eastAsia="Arial" w:hAnsi="Arial" w:cs="Arial"/>
        </w:rPr>
        <w:instrText xml:space="preserve"> ADDIN ZOTERO_ITEM CSL_CITATION {"citationID":"p4QId70z","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081BB1"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rPr>
        <w:fldChar w:fldCharType="end"/>
      </w:r>
      <w:r w:rsidR="008B2932" w:rsidRPr="00DB55B1">
        <w:rPr>
          <w:rFonts w:ascii="Arial" w:eastAsia="Arial" w:hAnsi="Arial" w:cs="Arial"/>
        </w:rPr>
        <w:t xml:space="preserve">, and there are likely other </w:t>
      </w:r>
      <w:r w:rsidR="004329A8" w:rsidRPr="00DB55B1">
        <w:rPr>
          <w:rFonts w:ascii="Arial" w:eastAsia="Arial" w:hAnsi="Arial" w:cs="Arial"/>
        </w:rPr>
        <w:t>modes</w:t>
      </w:r>
      <w:r w:rsidR="007F27D0" w:rsidRPr="00DB55B1">
        <w:rPr>
          <w:rFonts w:ascii="Arial" w:eastAsia="Arial" w:hAnsi="Arial" w:cs="Arial"/>
        </w:rPr>
        <w:t xml:space="preserve"> beyond NACs</w:t>
      </w:r>
      <w:r w:rsidR="008B2932" w:rsidRPr="00DB55B1">
        <w:rPr>
          <w:rFonts w:ascii="Arial" w:eastAsia="Arial" w:hAnsi="Arial" w:cs="Arial"/>
        </w:rPr>
        <w:t xml:space="preserve"> that work in conjunction such as floral morphology</w:t>
      </w:r>
      <w:r w:rsidR="003C68FA" w:rsidRPr="00DB55B1">
        <w:rPr>
          <w:rFonts w:ascii="Arial" w:eastAsia="Arial" w:hAnsi="Arial" w:cs="Arial"/>
        </w:rPr>
        <w:t xml:space="preserve"> or other nectar constituents including enzymes, ion</w:t>
      </w:r>
      <w:r w:rsidR="006675EF" w:rsidRPr="00DB55B1">
        <w:rPr>
          <w:rFonts w:ascii="Arial" w:eastAsia="Arial" w:hAnsi="Arial" w:cs="Arial"/>
        </w:rPr>
        <w:t>s</w:t>
      </w:r>
      <w:r w:rsidR="003C68FA" w:rsidRPr="00DB55B1">
        <w:rPr>
          <w:rFonts w:ascii="Arial" w:eastAsia="Arial" w:hAnsi="Arial" w:cs="Arial"/>
        </w:rPr>
        <w:t>, lipids</w:t>
      </w:r>
      <w:r w:rsidR="004C2549" w:rsidRPr="00DB55B1">
        <w:rPr>
          <w:rFonts w:ascii="Arial" w:eastAsia="Arial" w:hAnsi="Arial" w:cs="Arial"/>
        </w:rPr>
        <w:t>,</w:t>
      </w:r>
      <w:r w:rsidR="003C68FA" w:rsidRPr="00DB55B1">
        <w:rPr>
          <w:rFonts w:ascii="Arial" w:eastAsia="Arial" w:hAnsi="Arial" w:cs="Arial"/>
        </w:rPr>
        <w:t xml:space="preserve"> </w:t>
      </w:r>
      <w:r w:rsidR="004C2549" w:rsidRPr="00DB55B1">
        <w:rPr>
          <w:rFonts w:ascii="Arial" w:eastAsia="Arial" w:hAnsi="Arial" w:cs="Arial"/>
        </w:rPr>
        <w:t>among others</w:t>
      </w:r>
      <w:r w:rsidR="00B43301" w:rsidRPr="00DB55B1">
        <w:rPr>
          <w:rFonts w:ascii="Arial" w:eastAsia="Arial" w:hAnsi="Arial" w:cs="Arial"/>
        </w:rPr>
        <w:t xml:space="preserve">, these data suggest that selective NACs may be </w:t>
      </w:r>
      <w:r w:rsidR="004329A8" w:rsidRPr="00DB55B1">
        <w:rPr>
          <w:rFonts w:ascii="Arial" w:eastAsia="Arial" w:hAnsi="Arial" w:cs="Arial"/>
        </w:rPr>
        <w:t>one</w:t>
      </w:r>
      <w:r w:rsidR="00B43301" w:rsidRPr="00DB55B1">
        <w:rPr>
          <w:rFonts w:ascii="Arial" w:eastAsia="Arial" w:hAnsi="Arial" w:cs="Arial"/>
        </w:rPr>
        <w:t xml:space="preserve"> route by which plants shape their nectar microbiome.</w:t>
      </w:r>
      <w:r w:rsidR="00876548" w:rsidRPr="00DB55B1">
        <w:rPr>
          <w:rFonts w:ascii="Arial" w:eastAsia="Arial" w:hAnsi="Arial" w:cs="Arial"/>
        </w:rPr>
        <w:t xml:space="preserve"> </w:t>
      </w:r>
      <w:r w:rsidR="008B2932" w:rsidRPr="00DB55B1">
        <w:rPr>
          <w:rFonts w:ascii="Arial" w:eastAsia="Arial" w:hAnsi="Arial" w:cs="Arial"/>
        </w:rPr>
        <w:t>However</w:t>
      </w:r>
      <w:r w:rsidR="00876548" w:rsidRPr="00DB55B1">
        <w:rPr>
          <w:rFonts w:ascii="Arial" w:eastAsia="Arial" w:hAnsi="Arial" w:cs="Arial"/>
        </w:rPr>
        <w:t>, with</w:t>
      </w:r>
      <w:r w:rsidR="00507430" w:rsidRPr="00DB55B1">
        <w:rPr>
          <w:rFonts w:ascii="Arial" w:eastAsia="Arial" w:hAnsi="Arial" w:cs="Arial"/>
        </w:rPr>
        <w:t xml:space="preserve"> the extreme diversity in floral nectar</w:t>
      </w:r>
      <w:r w:rsidR="00513C3F" w:rsidRPr="00DB55B1">
        <w:rPr>
          <w:rFonts w:ascii="Arial" w:eastAsia="Arial" w:hAnsi="Arial" w:cs="Arial"/>
        </w:rPr>
        <w:t xml:space="preserve"> chemistry</w:t>
      </w:r>
      <w:r w:rsidR="008A47D1" w:rsidRPr="00DB55B1">
        <w:rPr>
          <w:rFonts w:ascii="Arial" w:eastAsia="Arial" w:hAnsi="Arial" w:cs="Arial"/>
        </w:rPr>
        <w:t>,</w:t>
      </w:r>
      <w:r w:rsidR="00507430" w:rsidRPr="00DB55B1">
        <w:rPr>
          <w:rFonts w:ascii="Arial" w:eastAsia="Arial" w:hAnsi="Arial" w:cs="Arial"/>
        </w:rPr>
        <w:t xml:space="preserve"> many general and selective NACs have</w:t>
      </w:r>
      <w:r w:rsidR="00876548" w:rsidRPr="00DB55B1">
        <w:rPr>
          <w:rFonts w:ascii="Arial" w:eastAsia="Arial" w:hAnsi="Arial" w:cs="Arial"/>
        </w:rPr>
        <w:t xml:space="preserve"> likely</w:t>
      </w:r>
      <w:r w:rsidR="00507430" w:rsidRPr="00DB55B1">
        <w:rPr>
          <w:rFonts w:ascii="Arial" w:eastAsia="Arial" w:hAnsi="Arial" w:cs="Arial"/>
        </w:rPr>
        <w:t xml:space="preserve"> not </w:t>
      </w:r>
      <w:r w:rsidR="007A5A5A" w:rsidRPr="00DB55B1">
        <w:rPr>
          <w:rFonts w:ascii="Arial" w:eastAsia="Arial" w:hAnsi="Arial" w:cs="Arial"/>
        </w:rPr>
        <w:t xml:space="preserve">yet been identified or may escape notice by being context dependent. </w:t>
      </w:r>
      <w:r w:rsidR="00B43301" w:rsidRPr="00DB55B1">
        <w:rPr>
          <w:rFonts w:ascii="Arial" w:eastAsia="Arial" w:hAnsi="Arial" w:cs="Arial"/>
        </w:rPr>
        <w:t>Characterizing the relative abundance of general</w:t>
      </w:r>
      <w:r w:rsidR="00876548" w:rsidRPr="00DB55B1">
        <w:rPr>
          <w:rFonts w:ascii="Arial" w:eastAsia="Arial" w:hAnsi="Arial" w:cs="Arial"/>
        </w:rPr>
        <w:t xml:space="preserve"> and selective</w:t>
      </w:r>
      <w:r w:rsidR="00B43301" w:rsidRPr="00DB55B1">
        <w:rPr>
          <w:rFonts w:ascii="Arial" w:eastAsia="Arial" w:hAnsi="Arial" w:cs="Arial"/>
        </w:rPr>
        <w:t xml:space="preserve"> NACs across different microbial landscapes might be particularly fruitful in disentangling how microbes shape selection on nectar traits. </w:t>
      </w:r>
    </w:p>
    <w:p w14:paraId="00000065" w14:textId="77777777" w:rsidR="00682FF2" w:rsidRPr="00DB55B1" w:rsidRDefault="00682FF2" w:rsidP="00FD0250">
      <w:pPr>
        <w:spacing w:after="0" w:line="360" w:lineRule="auto"/>
        <w:rPr>
          <w:rFonts w:ascii="Arial" w:eastAsia="Arial" w:hAnsi="Arial" w:cs="Arial"/>
        </w:rPr>
      </w:pPr>
    </w:p>
    <w:p w14:paraId="00000066" w14:textId="36A4BD80" w:rsidR="00682FF2" w:rsidRPr="00DB55B1" w:rsidRDefault="001E6B89" w:rsidP="00FD0250">
      <w:pPr>
        <w:spacing w:after="0" w:line="360" w:lineRule="auto"/>
        <w:rPr>
          <w:rFonts w:ascii="Arial" w:eastAsia="Arial" w:hAnsi="Arial" w:cs="Arial"/>
        </w:rPr>
      </w:pPr>
      <w:r w:rsidRPr="00DB55B1">
        <w:rPr>
          <w:rFonts w:ascii="Arial" w:eastAsia="Arial" w:hAnsi="Arial" w:cs="Arial"/>
          <w:shd w:val="clear" w:color="auto" w:fill="FDFDFD"/>
        </w:rPr>
        <w:t>Our findings</w:t>
      </w:r>
      <w:r w:rsidR="00ED0BE9" w:rsidRPr="00DB55B1">
        <w:rPr>
          <w:rFonts w:ascii="Arial" w:eastAsia="Arial" w:hAnsi="Arial" w:cs="Arial"/>
          <w:shd w:val="clear" w:color="auto" w:fill="FDFDFD"/>
        </w:rPr>
        <w:t xml:space="preserve"> suggest that NACs </w:t>
      </w:r>
      <w:r w:rsidR="003C68FA" w:rsidRPr="00DB55B1">
        <w:rPr>
          <w:rFonts w:ascii="Arial" w:eastAsia="Arial" w:hAnsi="Arial" w:cs="Arial"/>
          <w:shd w:val="clear" w:color="auto" w:fill="FDFDFD"/>
        </w:rPr>
        <w:t>can also</w:t>
      </w:r>
      <w:r w:rsidR="00ED0BE9" w:rsidRPr="00DB55B1">
        <w:rPr>
          <w:rFonts w:ascii="Arial" w:eastAsia="Arial" w:hAnsi="Arial" w:cs="Arial"/>
          <w:shd w:val="clear" w:color="auto" w:fill="FDFDFD"/>
        </w:rPr>
        <w:t xml:space="preserve"> shift competitive dynamics and</w:t>
      </w:r>
      <w:r w:rsidR="00ED0BE9" w:rsidRPr="00DB55B1">
        <w:rPr>
          <w:rFonts w:ascii="Arial" w:eastAsia="Arial" w:hAnsi="Arial" w:cs="Arial"/>
        </w:rPr>
        <w:t xml:space="preserve"> the </w:t>
      </w:r>
      <w:r w:rsidR="00513C3F" w:rsidRPr="00DB55B1">
        <w:rPr>
          <w:rFonts w:ascii="Arial" w:eastAsia="Arial" w:hAnsi="Arial" w:cs="Arial"/>
        </w:rPr>
        <w:t xml:space="preserve">trajectories of </w:t>
      </w:r>
      <w:r w:rsidR="00ED0BE9" w:rsidRPr="00DB55B1">
        <w:rPr>
          <w:rFonts w:ascii="Arial" w:eastAsia="Arial" w:hAnsi="Arial" w:cs="Arial"/>
        </w:rPr>
        <w:t>nectar microbial communities</w:t>
      </w:r>
      <w:r w:rsidR="009D78EB" w:rsidRPr="00DB55B1">
        <w:rPr>
          <w:rFonts w:ascii="Arial" w:eastAsia="Arial" w:hAnsi="Arial" w:cs="Arial"/>
        </w:rPr>
        <w:t xml:space="preserve"> as previously suggested </w:t>
      </w:r>
      <w:r w:rsidR="00FA1D63" w:rsidRPr="00DB55B1">
        <w:rPr>
          <w:rFonts w:ascii="Arial" w:eastAsia="Arial" w:hAnsi="Arial" w:cs="Arial"/>
        </w:rPr>
        <w:fldChar w:fldCharType="begin"/>
      </w:r>
      <w:r w:rsidR="00785E72">
        <w:rPr>
          <w:rFonts w:ascii="Arial" w:eastAsia="Arial" w:hAnsi="Arial" w:cs="Arial"/>
        </w:rPr>
        <w:instrText xml:space="preserve"> ADDIN ZOTERO_ITEM CSL_CITATION {"citationID":"yyfLVkPB","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FA1D63"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FA1D63" w:rsidRPr="00DB55B1">
        <w:rPr>
          <w:rFonts w:ascii="Arial" w:eastAsia="Arial" w:hAnsi="Arial" w:cs="Arial"/>
        </w:rPr>
        <w:fldChar w:fldCharType="end"/>
      </w:r>
      <w:r w:rsidR="00ED0BE9"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W</w:t>
      </w:r>
      <w:r w:rsidRPr="00DB55B1">
        <w:rPr>
          <w:rFonts w:ascii="Arial" w:eastAsia="Arial" w:hAnsi="Arial" w:cs="Arial"/>
          <w:shd w:val="clear" w:color="auto" w:fill="FDFDFD"/>
        </w:rPr>
        <w:t>hile we</w:t>
      </w:r>
      <w:r w:rsidR="00B43301" w:rsidRPr="00DB55B1">
        <w:rPr>
          <w:rFonts w:ascii="Arial" w:eastAsia="Arial" w:hAnsi="Arial" w:cs="Arial"/>
          <w:shd w:val="clear" w:color="auto" w:fill="FDFDFD"/>
        </w:rPr>
        <w:t xml:space="preserve"> found no relationship between degree of nectar specialization and </w:t>
      </w:r>
      <w:r w:rsidR="00D51DED" w:rsidRPr="00DB55B1">
        <w:rPr>
          <w:rFonts w:ascii="Arial" w:eastAsia="Arial" w:hAnsi="Arial" w:cs="Arial"/>
          <w:shd w:val="clear" w:color="auto" w:fill="FDFDFD"/>
        </w:rPr>
        <w:t>treatment impacts</w:t>
      </w:r>
      <w:r w:rsidR="00B43301" w:rsidRPr="00DB55B1">
        <w:rPr>
          <w:rFonts w:ascii="Arial" w:eastAsia="Arial" w:hAnsi="Arial" w:cs="Arial"/>
          <w:shd w:val="clear" w:color="auto" w:fill="FDFDFD"/>
        </w:rPr>
        <w:t xml:space="preserve"> on maximum growth, </w:t>
      </w:r>
      <w:r w:rsidR="009D78EB" w:rsidRPr="00DB55B1">
        <w:rPr>
          <w:rFonts w:ascii="Arial" w:eastAsia="Arial" w:hAnsi="Arial" w:cs="Arial"/>
          <w:shd w:val="clear" w:color="auto" w:fill="FDFDFD"/>
        </w:rPr>
        <w:t xml:space="preserve">the growth rate of </w:t>
      </w:r>
      <w:r w:rsidR="00AF21ED" w:rsidRPr="00DB55B1">
        <w:rPr>
          <w:rFonts w:ascii="Arial" w:eastAsia="Arial" w:hAnsi="Arial" w:cs="Arial"/>
          <w:shd w:val="clear" w:color="auto" w:fill="FDFDFD"/>
        </w:rPr>
        <w:t>non-nectar</w:t>
      </w:r>
      <w:r w:rsidR="00B43301" w:rsidRPr="00DB55B1">
        <w:rPr>
          <w:rFonts w:ascii="Arial" w:eastAsia="Arial" w:hAnsi="Arial" w:cs="Arial"/>
          <w:shd w:val="clear" w:color="auto" w:fill="FDFDFD"/>
        </w:rPr>
        <w:t xml:space="preserve"> specialists </w:t>
      </w:r>
      <w:r w:rsidR="009D78EB" w:rsidRPr="00DB55B1">
        <w:rPr>
          <w:rFonts w:ascii="Arial" w:eastAsia="Arial" w:hAnsi="Arial" w:cs="Arial"/>
          <w:shd w:val="clear" w:color="auto" w:fill="FDFDFD"/>
        </w:rPr>
        <w:t>was more suppressed in the presence of nectar compounds,</w:t>
      </w:r>
      <w:r w:rsidR="001F375D">
        <w:rPr>
          <w:rFonts w:ascii="Arial" w:eastAsia="Arial" w:hAnsi="Arial" w:cs="Arial"/>
          <w:shd w:val="clear" w:color="auto" w:fill="FDFDFD"/>
        </w:rPr>
        <w:t xml:space="preserve"> and bacteria were more negatively affected than yeasts, both of</w:t>
      </w:r>
      <w:r w:rsidR="00513C3F" w:rsidRPr="00DB55B1">
        <w:rPr>
          <w:rFonts w:ascii="Arial" w:eastAsia="Arial" w:hAnsi="Arial" w:cs="Arial"/>
          <w:shd w:val="clear" w:color="auto" w:fill="FDFDFD"/>
        </w:rPr>
        <w:t xml:space="preserve"> which could </w:t>
      </w:r>
      <w:r w:rsidR="000D721B" w:rsidRPr="00DB55B1">
        <w:rPr>
          <w:rFonts w:ascii="Arial" w:eastAsia="Arial" w:hAnsi="Arial" w:cs="Arial"/>
          <w:shd w:val="clear" w:color="auto" w:fill="FDFDFD"/>
        </w:rPr>
        <w:t>affect</w:t>
      </w:r>
      <w:r w:rsidR="009D78EB" w:rsidRPr="00DB55B1">
        <w:rPr>
          <w:rFonts w:ascii="Arial" w:eastAsia="Arial" w:hAnsi="Arial" w:cs="Arial"/>
          <w:shd w:val="clear" w:color="auto" w:fill="FDFDFD"/>
        </w:rPr>
        <w:t xml:space="preserve"> </w:t>
      </w:r>
      <w:r w:rsidR="001F375D">
        <w:rPr>
          <w:rFonts w:ascii="Arial" w:eastAsia="Arial" w:hAnsi="Arial" w:cs="Arial"/>
          <w:shd w:val="clear" w:color="auto" w:fill="FDFDFD"/>
        </w:rPr>
        <w:t xml:space="preserve">end </w:t>
      </w:r>
      <w:r w:rsidR="009D78EB" w:rsidRPr="00DB55B1">
        <w:rPr>
          <w:rFonts w:ascii="Arial" w:eastAsia="Arial" w:hAnsi="Arial" w:cs="Arial"/>
          <w:shd w:val="clear" w:color="auto" w:fill="FDFDFD"/>
        </w:rPr>
        <w:t xml:space="preserve">community </w:t>
      </w:r>
      <w:r w:rsidR="000D721B" w:rsidRPr="00DB55B1">
        <w:rPr>
          <w:rFonts w:ascii="Arial" w:eastAsia="Arial" w:hAnsi="Arial" w:cs="Arial"/>
          <w:shd w:val="clear" w:color="auto" w:fill="FDFDFD"/>
        </w:rPr>
        <w:t>assembly</w:t>
      </w:r>
      <w:r w:rsidRPr="00DB55B1">
        <w:rPr>
          <w:rFonts w:ascii="Arial" w:eastAsia="Arial" w:hAnsi="Arial" w:cs="Arial"/>
          <w:shd w:val="clear" w:color="auto" w:fill="FDFDFD"/>
        </w:rPr>
        <w:t xml:space="preserve">. </w:t>
      </w:r>
      <w:r w:rsidR="00B43301" w:rsidRPr="00DB55B1">
        <w:rPr>
          <w:rFonts w:ascii="Arial" w:eastAsia="Arial" w:hAnsi="Arial" w:cs="Arial"/>
        </w:rPr>
        <w:t xml:space="preserve">Our co-culture experiment further shows that treatments can impact communities not only by decreasing the growth of some microbes, but also increasing the growth of others in co-culture. Her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did not grow in co-cultures with</w:t>
      </w:r>
      <w:r w:rsidR="00B43301" w:rsidRPr="00DB55B1">
        <w:rPr>
          <w:rFonts w:ascii="Arial" w:eastAsia="Arial" w:hAnsi="Arial" w:cs="Arial"/>
          <w:i/>
        </w:rPr>
        <w:t xml:space="preserve"> </w:t>
      </w:r>
      <w:r w:rsidR="00B43301" w:rsidRPr="00DB55B1">
        <w:rPr>
          <w:rFonts w:ascii="Arial" w:eastAsia="Arial" w:hAnsi="Arial" w:cs="Arial"/>
          <w:i/>
        </w:rPr>
        <w:lastRenderedPageBreak/>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rPr>
        <w:t>, however,</w:t>
      </w:r>
      <w:r w:rsidR="00B43301" w:rsidRPr="00DB55B1">
        <w:rPr>
          <w:rFonts w:ascii="Arial" w:eastAsia="Arial" w:hAnsi="Arial" w:cs="Arial"/>
          <w:i/>
        </w:rPr>
        <w:t xml:space="preserve"> 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showed elevated growth </w:t>
      </w:r>
      <w:r w:rsidR="009D78EB" w:rsidRPr="00DB55B1">
        <w:rPr>
          <w:rFonts w:ascii="Arial" w:eastAsia="Arial" w:hAnsi="Arial" w:cs="Arial"/>
        </w:rPr>
        <w:t>in co-culture</w:t>
      </w:r>
      <w:r w:rsidR="00B43301" w:rsidRPr="00DB55B1">
        <w:rPr>
          <w:rFonts w:ascii="Arial" w:eastAsia="Arial" w:hAnsi="Arial" w:cs="Arial"/>
        </w:rPr>
        <w:t>, even in the presence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We hypothesize that the presence of </w:t>
      </w:r>
      <w:r w:rsidR="00B43301" w:rsidRPr="00DB55B1">
        <w:rPr>
          <w:rFonts w:ascii="Arial" w:eastAsia="Arial" w:hAnsi="Arial" w:cs="Arial"/>
          <w:i/>
          <w:shd w:val="clear" w:color="auto" w:fill="FDFDFD"/>
        </w:rPr>
        <w:t xml:space="preserve">Z. </w:t>
      </w:r>
      <w:proofErr w:type="spellStart"/>
      <w:r w:rsidR="00B43301" w:rsidRPr="00DB55B1">
        <w:rPr>
          <w:rFonts w:ascii="Arial" w:eastAsia="Arial" w:hAnsi="Arial" w:cs="Arial"/>
          <w:i/>
          <w:shd w:val="clear" w:color="auto" w:fill="FDFDFD"/>
        </w:rPr>
        <w:t>bailii</w:t>
      </w:r>
      <w:proofErr w:type="spellEnd"/>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may have </w:t>
      </w:r>
      <w:r w:rsidR="00B43301" w:rsidRPr="00DB55B1">
        <w:rPr>
          <w:rFonts w:ascii="Arial" w:eastAsia="Arial" w:hAnsi="Arial" w:cs="Arial"/>
          <w:shd w:val="clear" w:color="auto" w:fill="FDFDFD"/>
        </w:rPr>
        <w:t xml:space="preserve">facilitated the growth of </w:t>
      </w:r>
      <w:r w:rsidR="00B43301" w:rsidRPr="00DB55B1">
        <w:rPr>
          <w:rFonts w:ascii="Arial" w:eastAsia="Arial" w:hAnsi="Arial" w:cs="Arial"/>
          <w:i/>
          <w:shd w:val="clear" w:color="auto" w:fill="FDFDFD"/>
        </w:rPr>
        <w:t xml:space="preserve">S. </w:t>
      </w:r>
      <w:proofErr w:type="spellStart"/>
      <w:r w:rsidR="00B43301" w:rsidRPr="00DB55B1">
        <w:rPr>
          <w:rFonts w:ascii="Arial" w:eastAsia="Arial" w:hAnsi="Arial" w:cs="Arial"/>
          <w:i/>
          <w:shd w:val="clear" w:color="auto" w:fill="FDFDFD"/>
        </w:rPr>
        <w:t>bombi</w:t>
      </w:r>
      <w:proofErr w:type="spellEnd"/>
      <w:r w:rsidR="00B43301" w:rsidRPr="00DB55B1">
        <w:rPr>
          <w:rFonts w:ascii="Arial" w:eastAsia="Arial" w:hAnsi="Arial" w:cs="Arial"/>
          <w:shd w:val="clear" w:color="auto" w:fill="FDFDFD"/>
        </w:rPr>
        <w:t xml:space="preserve"> </w:t>
      </w:r>
      <w:r w:rsidR="000D721B" w:rsidRPr="00DB55B1">
        <w:rPr>
          <w:rFonts w:ascii="Arial" w:eastAsia="Arial" w:hAnsi="Arial" w:cs="Arial"/>
          <w:shd w:val="clear" w:color="auto" w:fill="FDFDFD"/>
        </w:rPr>
        <w:t>by</w:t>
      </w:r>
      <w:r w:rsidR="009D78EB" w:rsidRPr="00DB55B1">
        <w:rPr>
          <w:rFonts w:ascii="Arial" w:eastAsia="Arial" w:hAnsi="Arial" w:cs="Arial"/>
          <w:shd w:val="clear" w:color="auto" w:fill="FDFDFD"/>
        </w:rPr>
        <w:t xml:space="preserve"> </w:t>
      </w:r>
      <w:r w:rsidR="00D60955">
        <w:rPr>
          <w:rFonts w:ascii="Arial" w:eastAsia="Arial" w:hAnsi="Arial" w:cs="Arial"/>
          <w:shd w:val="clear" w:color="auto" w:fill="FDFDFD"/>
        </w:rPr>
        <w:t xml:space="preserve">potentially </w:t>
      </w:r>
      <w:r w:rsidR="009D78EB" w:rsidRPr="00DB55B1">
        <w:rPr>
          <w:rFonts w:ascii="Arial" w:eastAsia="Arial" w:hAnsi="Arial" w:cs="Arial"/>
          <w:shd w:val="clear" w:color="auto" w:fill="FDFDFD"/>
        </w:rPr>
        <w:t>provid</w:t>
      </w:r>
      <w:r w:rsidR="00857C33" w:rsidRPr="00DB55B1">
        <w:rPr>
          <w:rFonts w:ascii="Arial" w:eastAsia="Arial" w:hAnsi="Arial" w:cs="Arial"/>
          <w:shd w:val="clear" w:color="auto" w:fill="FDFDFD"/>
        </w:rPr>
        <w:t>ing</w:t>
      </w:r>
      <w:r w:rsidR="009D78EB" w:rsidRPr="00DB55B1">
        <w:rPr>
          <w:rFonts w:ascii="Arial" w:eastAsia="Arial" w:hAnsi="Arial" w:cs="Arial"/>
          <w:shd w:val="clear" w:color="auto" w:fill="FDFDFD"/>
        </w:rPr>
        <w:t xml:space="preserve"> additional nutrition</w:t>
      </w:r>
      <w:r w:rsidR="00B43301" w:rsidRPr="00DB55B1">
        <w:rPr>
          <w:rFonts w:ascii="Arial" w:eastAsia="Arial" w:hAnsi="Arial" w:cs="Arial"/>
        </w:rPr>
        <w:t xml:space="preserve">. Alternatively, it appears that some microbes </w:t>
      </w:r>
      <w:r w:rsidR="008F157B" w:rsidRPr="00DB55B1">
        <w:rPr>
          <w:rFonts w:ascii="Arial" w:eastAsia="Arial" w:hAnsi="Arial" w:cs="Arial"/>
        </w:rPr>
        <w:t>may</w:t>
      </w:r>
      <w:r w:rsidR="00B43301" w:rsidRPr="00DB55B1">
        <w:rPr>
          <w:rFonts w:ascii="Arial" w:eastAsia="Arial" w:hAnsi="Arial" w:cs="Arial"/>
        </w:rPr>
        <w:t xml:space="preserve"> facilitate each other’s growth. For </w:t>
      </w:r>
      <w:r w:rsidR="00C67D21" w:rsidRPr="00DB55B1">
        <w:rPr>
          <w:rFonts w:ascii="Arial" w:eastAsia="Arial" w:hAnsi="Arial" w:cs="Arial"/>
        </w:rPr>
        <w:t>example,</w:t>
      </w:r>
      <w:r w:rsidR="00B43301" w:rsidRPr="00DB55B1">
        <w:rPr>
          <w:rFonts w:ascii="Arial" w:eastAsia="Arial" w:hAnsi="Arial" w:cs="Arial"/>
        </w:rPr>
        <w:t xml:space="preserve"> </w:t>
      </w:r>
      <w:r w:rsidR="00B43301" w:rsidRPr="00DB55B1">
        <w:rPr>
          <w:rFonts w:ascii="Arial" w:eastAsia="Arial" w:hAnsi="Arial" w:cs="Arial"/>
          <w:i/>
        </w:rPr>
        <w:t xml:space="preserve">R. </w:t>
      </w:r>
      <w:proofErr w:type="spellStart"/>
      <w:r w:rsidR="00B43301" w:rsidRPr="00DB55B1">
        <w:rPr>
          <w:rFonts w:ascii="Arial" w:eastAsia="Arial" w:hAnsi="Arial" w:cs="Arial"/>
          <w:i/>
        </w:rPr>
        <w:t>nect</w:t>
      </w:r>
      <w:r w:rsidR="00FD2610" w:rsidRPr="00DB55B1">
        <w:rPr>
          <w:rFonts w:ascii="Arial" w:eastAsia="Arial" w:hAnsi="Arial" w:cs="Arial"/>
          <w:i/>
        </w:rPr>
        <w:t>a</w:t>
      </w:r>
      <w:r w:rsidR="00B43301" w:rsidRPr="00DB55B1">
        <w:rPr>
          <w:rFonts w:ascii="Arial" w:eastAsia="Arial" w:hAnsi="Arial" w:cs="Arial"/>
          <w:i/>
        </w:rPr>
        <w:t>rea</w:t>
      </w:r>
      <w:proofErr w:type="spellEnd"/>
      <w:r w:rsidR="00B43301" w:rsidRPr="00DB55B1">
        <w:rPr>
          <w:rFonts w:ascii="Arial" w:eastAsia="Arial" w:hAnsi="Arial" w:cs="Arial"/>
          <w:i/>
        </w:rPr>
        <w:t xml:space="preserve"> </w:t>
      </w:r>
      <w:r w:rsidR="00B43301" w:rsidRPr="00DB55B1">
        <w:rPr>
          <w:rFonts w:ascii="Arial" w:eastAsia="Arial" w:hAnsi="Arial" w:cs="Arial"/>
          <w:iCs/>
        </w:rPr>
        <w:t>grew</w:t>
      </w:r>
      <w:r w:rsidR="00B43301" w:rsidRPr="00DB55B1">
        <w:rPr>
          <w:rFonts w:ascii="Arial" w:eastAsia="Arial" w:hAnsi="Arial" w:cs="Arial"/>
          <w:i/>
        </w:rPr>
        <w:t xml:space="preserve"> </w:t>
      </w:r>
      <w:r w:rsidR="00B43301" w:rsidRPr="00B73D57">
        <w:rPr>
          <w:rFonts w:ascii="Arial" w:eastAsia="Arial" w:hAnsi="Arial" w:cs="Arial"/>
        </w:rPr>
        <w:t>in</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in the presence of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but not </w:t>
      </w:r>
      <w:r w:rsidR="00B43301" w:rsidRPr="00DB55B1">
        <w:rPr>
          <w:rFonts w:ascii="Arial" w:eastAsia="Arial" w:hAnsi="Arial" w:cs="Arial"/>
          <w:i/>
        </w:rPr>
        <w:t>S. cerevisiae</w:t>
      </w:r>
      <w:r w:rsidR="00B43301" w:rsidRPr="00DB55B1">
        <w:rPr>
          <w:rFonts w:ascii="Arial" w:eastAsia="Arial" w:hAnsi="Arial" w:cs="Arial"/>
        </w:rPr>
        <w:t xml:space="preserve">, perhaps suggesting that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rPr>
        <w:t>, which itself does not appear to be impacted by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vertAlign w:val="subscript"/>
        </w:rPr>
        <w:t xml:space="preserve"> </w:t>
      </w:r>
      <w:r w:rsidR="00B43301" w:rsidRPr="00DB55B1">
        <w:rPr>
          <w:rFonts w:ascii="Arial" w:eastAsia="Arial" w:hAnsi="Arial" w:cs="Arial"/>
        </w:rPr>
        <w:t>may have methods for detoxifying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9D78EB" w:rsidRPr="00DB55B1">
        <w:rPr>
          <w:rFonts w:ascii="Arial" w:eastAsia="Arial" w:hAnsi="Arial" w:cs="Arial"/>
        </w:rPr>
        <w:t xml:space="preserve"> that extend to other inhabitants of the same nectar environment</w:t>
      </w:r>
      <w:r w:rsidR="00B43301" w:rsidRPr="00DB55B1">
        <w:rPr>
          <w:rFonts w:ascii="Arial" w:eastAsia="Arial" w:hAnsi="Arial" w:cs="Arial"/>
        </w:rPr>
        <w:t>.</w:t>
      </w:r>
    </w:p>
    <w:p w14:paraId="00000069" w14:textId="77777777" w:rsidR="00682FF2" w:rsidRPr="00DB55B1" w:rsidRDefault="00682FF2" w:rsidP="00FD0250">
      <w:pPr>
        <w:spacing w:after="0" w:line="360" w:lineRule="auto"/>
        <w:rPr>
          <w:rFonts w:ascii="Arial" w:eastAsia="Arial" w:hAnsi="Arial" w:cs="Arial"/>
        </w:rPr>
      </w:pPr>
    </w:p>
    <w:p w14:paraId="10ACDFF1" w14:textId="4BB8AAD0" w:rsidR="00596475" w:rsidRPr="00DB55B1" w:rsidRDefault="00B43301" w:rsidP="00FD0250">
      <w:pPr>
        <w:spacing w:after="0" w:line="360" w:lineRule="auto"/>
        <w:rPr>
          <w:rFonts w:ascii="Arial" w:eastAsia="Arial" w:hAnsi="Arial" w:cs="Arial"/>
        </w:rPr>
      </w:pPr>
      <w:r w:rsidRPr="00DB55B1">
        <w:rPr>
          <w:rFonts w:ascii="Arial" w:eastAsia="Arial" w:hAnsi="Arial" w:cs="Arial"/>
        </w:rPr>
        <w:t>The impact of plant chemistry on ecological interactions can be difficult to predict</w:t>
      </w:r>
      <w:r w:rsidR="00493F38" w:rsidRPr="00DB55B1">
        <w:rPr>
          <w:rFonts w:ascii="Arial" w:eastAsia="Arial" w:hAnsi="Arial" w:cs="Arial"/>
        </w:rPr>
        <w:t xml:space="preserve"> and some presumptive NACs may even benefit certain microbes.</w:t>
      </w:r>
      <w:r w:rsidRPr="00DB55B1">
        <w:rPr>
          <w:rFonts w:ascii="Arial" w:eastAsia="Arial" w:hAnsi="Arial" w:cs="Arial"/>
        </w:rPr>
        <w:t xml:space="preserve"> </w:t>
      </w:r>
      <w:r w:rsidR="00357696" w:rsidRPr="00DB55B1">
        <w:rPr>
          <w:rFonts w:ascii="Arial" w:eastAsia="Arial" w:hAnsi="Arial" w:cs="Arial"/>
        </w:rPr>
        <w:t>We</w:t>
      </w:r>
      <w:r w:rsidRPr="00DB55B1">
        <w:rPr>
          <w:rFonts w:ascii="Arial" w:eastAsia="Arial" w:hAnsi="Arial" w:cs="Arial"/>
        </w:rPr>
        <w:t xml:space="preserve"> predicted that the </w:t>
      </w:r>
      <w:proofErr w:type="spellStart"/>
      <w:r w:rsidRPr="00DB55B1">
        <w:rPr>
          <w:rFonts w:ascii="Arial" w:eastAsia="Arial" w:hAnsi="Arial" w:cs="Arial"/>
        </w:rPr>
        <w:t>norditerpene</w:t>
      </w:r>
      <w:proofErr w:type="spellEnd"/>
      <w:r w:rsidRPr="00DB55B1">
        <w:rPr>
          <w:rFonts w:ascii="Arial" w:eastAsia="Arial" w:hAnsi="Arial" w:cs="Arial"/>
        </w:rPr>
        <w:t xml:space="preserve"> alkaloid </w:t>
      </w:r>
      <w:proofErr w:type="spellStart"/>
      <w:r w:rsidRPr="00DB55B1">
        <w:rPr>
          <w:rFonts w:ascii="Arial" w:eastAsia="Arial" w:hAnsi="Arial" w:cs="Arial"/>
        </w:rPr>
        <w:t>deltaline</w:t>
      </w:r>
      <w:proofErr w:type="spellEnd"/>
      <w:r w:rsidRPr="00DB55B1">
        <w:rPr>
          <w:rFonts w:ascii="Arial" w:eastAsia="Arial" w:hAnsi="Arial" w:cs="Arial"/>
        </w:rPr>
        <w:t xml:space="preserve"> would broadly suppress microbial growth, but our results</w:t>
      </w:r>
      <w:r w:rsidR="00D1748A">
        <w:rPr>
          <w:rFonts w:ascii="Arial" w:eastAsia="Arial" w:hAnsi="Arial" w:cs="Arial"/>
        </w:rPr>
        <w:t xml:space="preserve"> </w:t>
      </w:r>
      <w:r w:rsidRPr="00DB55B1">
        <w:rPr>
          <w:rFonts w:ascii="Arial" w:eastAsia="Arial" w:hAnsi="Arial" w:cs="Arial"/>
        </w:rPr>
        <w:t xml:space="preserve">generally suggest otherwise. </w:t>
      </w:r>
      <w:proofErr w:type="spellStart"/>
      <w:r w:rsidR="00493F38" w:rsidRPr="00DB55B1">
        <w:rPr>
          <w:rFonts w:ascii="Arial" w:eastAsia="Arial" w:hAnsi="Arial" w:cs="Arial"/>
        </w:rPr>
        <w:t>Deltaline</w:t>
      </w:r>
      <w:proofErr w:type="spellEnd"/>
      <w:r w:rsidRPr="00DB55B1">
        <w:rPr>
          <w:rFonts w:ascii="Arial" w:eastAsia="Arial" w:hAnsi="Arial" w:cs="Arial"/>
        </w:rPr>
        <w:t xml:space="preserve"> only decreased the growth of </w:t>
      </w:r>
      <w:r w:rsidRPr="00DB55B1">
        <w:rPr>
          <w:rFonts w:ascii="Arial" w:eastAsia="Arial" w:hAnsi="Arial" w:cs="Arial"/>
          <w:i/>
        </w:rPr>
        <w:t xml:space="preserve">M. </w:t>
      </w:r>
      <w:proofErr w:type="spellStart"/>
      <w:r w:rsidRPr="00DB55B1">
        <w:rPr>
          <w:rFonts w:ascii="Arial" w:eastAsia="Arial" w:hAnsi="Arial" w:cs="Arial"/>
          <w:i/>
        </w:rPr>
        <w:t>reukaufii</w:t>
      </w:r>
      <w:proofErr w:type="spellEnd"/>
      <w:r w:rsidR="006A6AFE" w:rsidRPr="00DB55B1">
        <w:rPr>
          <w:rFonts w:ascii="Arial" w:eastAsia="Arial" w:hAnsi="Arial" w:cs="Arial"/>
          <w:i/>
        </w:rPr>
        <w:t>,</w:t>
      </w:r>
      <w:r w:rsidR="00493F38" w:rsidRPr="00DB55B1">
        <w:rPr>
          <w:rFonts w:ascii="Arial" w:eastAsia="Arial" w:hAnsi="Arial" w:cs="Arial"/>
          <w:iCs/>
        </w:rPr>
        <w:t xml:space="preserve"> with </w:t>
      </w:r>
      <w:r w:rsidR="006A6AFE" w:rsidRPr="00DB55B1">
        <w:rPr>
          <w:rFonts w:ascii="Arial" w:eastAsia="Arial" w:hAnsi="Arial" w:cs="Arial"/>
          <w:iCs/>
        </w:rPr>
        <w:t xml:space="preserve">most </w:t>
      </w:r>
      <w:r w:rsidR="00493F38" w:rsidRPr="00DB55B1">
        <w:rPr>
          <w:rFonts w:ascii="Arial" w:eastAsia="Arial" w:hAnsi="Arial" w:cs="Arial"/>
          <w:iCs/>
        </w:rPr>
        <w:t>other microbes increasing in maximum OD relative to their control</w:t>
      </w:r>
      <w:r w:rsidRPr="00DB55B1">
        <w:rPr>
          <w:rFonts w:ascii="Arial" w:eastAsia="Arial" w:hAnsi="Arial" w:cs="Arial"/>
        </w:rPr>
        <w:t xml:space="preserve">. This is surprising considering that other </w:t>
      </w:r>
      <w:proofErr w:type="spellStart"/>
      <w:r w:rsidRPr="00DB55B1">
        <w:rPr>
          <w:rFonts w:ascii="Arial" w:eastAsia="Arial" w:hAnsi="Arial" w:cs="Arial"/>
        </w:rPr>
        <w:t>norditerpene</w:t>
      </w:r>
      <w:proofErr w:type="spellEnd"/>
      <w:r w:rsidRPr="00DB55B1">
        <w:rPr>
          <w:rFonts w:ascii="Arial" w:eastAsia="Arial" w:hAnsi="Arial" w:cs="Arial"/>
        </w:rPr>
        <w:t xml:space="preserve"> alkaloids, extracted from flowering plants in the same family as </w:t>
      </w:r>
      <w:r w:rsidRPr="00DB55B1">
        <w:rPr>
          <w:rFonts w:ascii="Arial" w:eastAsia="Arial" w:hAnsi="Arial" w:cs="Arial"/>
          <w:i/>
        </w:rPr>
        <w:t>Delphinium</w:t>
      </w:r>
      <w:r w:rsidRPr="00DB55B1">
        <w:rPr>
          <w:rFonts w:ascii="Arial" w:eastAsia="Arial" w:hAnsi="Arial" w:cs="Arial"/>
        </w:rPr>
        <w:t>, have strong antimicrobial properties</w:t>
      </w:r>
      <w:r w:rsidR="00FA0706" w:rsidRPr="00DB55B1">
        <w:rPr>
          <w:rFonts w:ascii="Arial" w:eastAsia="Arial" w:hAnsi="Arial" w:cs="Arial"/>
        </w:rPr>
        <w:t xml:space="preserve"> </w:t>
      </w:r>
      <w:r w:rsidR="00FA0706" w:rsidRPr="00DB55B1">
        <w:rPr>
          <w:rFonts w:ascii="Arial" w:eastAsia="Arial" w:hAnsi="Arial" w:cs="Arial"/>
        </w:rPr>
        <w:fldChar w:fldCharType="begin"/>
      </w:r>
      <w:r w:rsidR="00785E72">
        <w:rPr>
          <w:rFonts w:ascii="Arial" w:eastAsia="Arial" w:hAnsi="Arial" w:cs="Arial"/>
        </w:rPr>
        <w:instrText xml:space="preserve"> ADDIN ZOTERO_ITEM CSL_CITATION {"citationID":"ONkIRGuW","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FA0706"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FA0706" w:rsidRPr="00DB55B1">
        <w:rPr>
          <w:rFonts w:ascii="Arial" w:eastAsia="Arial" w:hAnsi="Arial" w:cs="Arial"/>
        </w:rPr>
        <w:fldChar w:fldCharType="end"/>
      </w:r>
      <w:r w:rsidRPr="00DB55B1">
        <w:rPr>
          <w:rFonts w:ascii="Arial" w:eastAsia="Arial" w:hAnsi="Arial" w:cs="Arial"/>
        </w:rPr>
        <w:t>. Prior work looking at the antimicrobial</w:t>
      </w:r>
      <w:r w:rsidR="006A6AFE" w:rsidRPr="00DB55B1">
        <w:rPr>
          <w:rFonts w:ascii="Arial" w:eastAsia="Arial" w:hAnsi="Arial" w:cs="Arial"/>
        </w:rPr>
        <w:t xml:space="preserve"> effects</w:t>
      </w:r>
      <w:r w:rsidRPr="00DB55B1">
        <w:rPr>
          <w:rFonts w:ascii="Arial" w:eastAsia="Arial" w:hAnsi="Arial" w:cs="Arial"/>
        </w:rPr>
        <w:t xml:space="preserve"> of </w:t>
      </w:r>
      <w:proofErr w:type="spellStart"/>
      <w:r w:rsidRPr="00DB55B1">
        <w:rPr>
          <w:rFonts w:ascii="Arial" w:eastAsia="Arial" w:hAnsi="Arial" w:cs="Arial"/>
        </w:rPr>
        <w:t>norditerpenes</w:t>
      </w:r>
      <w:proofErr w:type="spellEnd"/>
      <w:r w:rsidRPr="00DB55B1">
        <w:rPr>
          <w:rFonts w:ascii="Arial" w:eastAsia="Arial" w:hAnsi="Arial" w:cs="Arial"/>
        </w:rPr>
        <w:t xml:space="preserve">, however, tested </w:t>
      </w:r>
      <w:r w:rsidR="00D90137" w:rsidRPr="00DB55B1">
        <w:rPr>
          <w:rFonts w:ascii="Arial" w:eastAsia="Arial" w:hAnsi="Arial" w:cs="Arial"/>
        </w:rPr>
        <w:t>concentrations</w:t>
      </w:r>
      <w:r w:rsidRPr="00DB55B1">
        <w:rPr>
          <w:rFonts w:ascii="Arial" w:eastAsia="Arial" w:hAnsi="Arial" w:cs="Arial"/>
        </w:rPr>
        <w:t xml:space="preserve"> </w:t>
      </w:r>
      <w:r w:rsidR="00D90137" w:rsidRPr="00DB55B1">
        <w:rPr>
          <w:rFonts w:ascii="Arial" w:eastAsia="Arial" w:hAnsi="Arial" w:cs="Arial"/>
        </w:rPr>
        <w:t>higher than those occurring</w:t>
      </w:r>
      <w:r w:rsidRPr="00DB55B1">
        <w:rPr>
          <w:rFonts w:ascii="Arial" w:eastAsia="Arial" w:hAnsi="Arial" w:cs="Arial"/>
        </w:rPr>
        <w:t xml:space="preserve"> in nectar </w:t>
      </w:r>
      <w:r w:rsidR="008A3398" w:rsidRPr="00DB55B1">
        <w:rPr>
          <w:rFonts w:ascii="Arial" w:eastAsia="Arial" w:hAnsi="Arial" w:cs="Arial"/>
        </w:rPr>
        <w:fldChar w:fldCharType="begin"/>
      </w:r>
      <w:r w:rsidR="00785E72">
        <w:rPr>
          <w:rFonts w:ascii="Arial" w:eastAsia="Arial" w:hAnsi="Arial" w:cs="Arial"/>
        </w:rPr>
        <w:instrText xml:space="preserve"> ADDIN ZOTERO_ITEM CSL_CITATION {"citationID":"9iXfuJUx","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8A3398"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8A3398" w:rsidRPr="00DB55B1">
        <w:rPr>
          <w:rFonts w:ascii="Arial" w:eastAsia="Arial" w:hAnsi="Arial" w:cs="Arial"/>
        </w:rPr>
        <w:fldChar w:fldCharType="end"/>
      </w:r>
      <w:r w:rsidRPr="00DB55B1">
        <w:rPr>
          <w:rFonts w:ascii="Arial" w:eastAsia="Arial" w:hAnsi="Arial" w:cs="Arial"/>
        </w:rPr>
        <w:t xml:space="preserve">. </w:t>
      </w:r>
      <w:r w:rsidR="006A6AFE" w:rsidRPr="00DB55B1">
        <w:rPr>
          <w:rFonts w:ascii="Arial" w:eastAsia="Arial" w:hAnsi="Arial" w:cs="Arial"/>
        </w:rPr>
        <w:t>For microbes that do not experience growth suppression,</w:t>
      </w:r>
      <w:r w:rsidRPr="00DB55B1">
        <w:rPr>
          <w:rFonts w:ascii="Arial" w:eastAsia="Arial" w:hAnsi="Arial" w:cs="Arial"/>
        </w:rPr>
        <w:t xml:space="preserve"> </w:t>
      </w:r>
      <w:r w:rsidRPr="00872F4F">
        <w:rPr>
          <w:rFonts w:ascii="Arial" w:eastAsia="Arial" w:hAnsi="Arial" w:cs="Arial"/>
        </w:rPr>
        <w:t xml:space="preserve">it is possible that </w:t>
      </w:r>
      <w:proofErr w:type="spellStart"/>
      <w:r w:rsidR="006A6AFE" w:rsidRPr="00872F4F">
        <w:rPr>
          <w:rFonts w:ascii="Arial" w:eastAsia="Arial" w:hAnsi="Arial" w:cs="Arial"/>
        </w:rPr>
        <w:t>deltaline</w:t>
      </w:r>
      <w:proofErr w:type="spellEnd"/>
      <w:r w:rsidR="006A6AFE" w:rsidRPr="00872F4F">
        <w:rPr>
          <w:rFonts w:ascii="Arial" w:eastAsia="Arial" w:hAnsi="Arial" w:cs="Arial"/>
        </w:rPr>
        <w:t xml:space="preserve"> </w:t>
      </w:r>
      <w:r w:rsidR="00D9306D" w:rsidRPr="00872F4F">
        <w:rPr>
          <w:rFonts w:ascii="Arial" w:eastAsia="Arial" w:hAnsi="Arial" w:cs="Arial"/>
        </w:rPr>
        <w:t>is</w:t>
      </w:r>
      <w:r w:rsidR="004B3875" w:rsidRPr="00872F4F">
        <w:rPr>
          <w:rFonts w:ascii="Arial" w:eastAsia="Arial" w:hAnsi="Arial" w:cs="Arial"/>
        </w:rPr>
        <w:t xml:space="preserve"> a source of otherwise limiting</w:t>
      </w:r>
      <w:ins w:id="195" w:author="Tobias Mueller" w:date="2022-08-31T11:32:00Z">
        <w:r w:rsidR="00B87D60">
          <w:rPr>
            <w:rFonts w:ascii="Arial" w:eastAsia="Arial" w:hAnsi="Arial" w:cs="Arial"/>
          </w:rPr>
          <w:t xml:space="preserve"> compound such as</w:t>
        </w:r>
      </w:ins>
      <w:r w:rsidRPr="00872F4F">
        <w:rPr>
          <w:rFonts w:ascii="Arial" w:eastAsia="Arial" w:hAnsi="Arial" w:cs="Arial"/>
        </w:rPr>
        <w:t xml:space="preserve"> nitrogen</w:t>
      </w:r>
      <w:r w:rsidR="00872F4F" w:rsidRPr="00872F4F">
        <w:rPr>
          <w:rFonts w:ascii="Arial" w:eastAsia="Arial" w:hAnsi="Arial" w:cs="Arial"/>
        </w:rPr>
        <w:t xml:space="preserve"> </w:t>
      </w:r>
      <w:r w:rsidR="00872F4F"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5w0xDhe2","properties":{"formattedCitation":"(Vannette and Fukami, 2014)","plainCitation":"(Vannette and Fukami, 2014)","noteIndex":0},"citationItems":[{"id":730,"uris":["http://zotero.org/users/6808850/items/Z8849YTQ"],"itemData":{"id":730,"type":"article-journal","abstract":"The way species affect one another in ecological communities often depends on the order of species arrival. The magnitude of such historical contingency, known as priority effects, varies across species and environments, but this variation has proven difficult to predict, presenting a major challenge in understanding species interactions and consequences for community structure and function. Here, we argue that improved predictions can be achieved by decomposing species' niches into three components: overlap, impact and requirement. Based on classic theories of community assembly, three hypotheses that emphasise related, but distinct influences of the niche components are proposed: priority effects are stronger among species with higher resource use overlap; species that impact the environment to a greater extent exert stronger priority effects; and species whose growth rate is more sensitive to changes in the environment experience stronger priority effects. Using nectar-inhabiting microorganisms as a model system, we present evidence that these hypotheses complement the conventional hypothesis that focuses on the role of environmental harshness, and show that niches can be twice as predictive when separated into components. Taken together, our hypotheses provide a basis for developing a general framework within which the magnitude of historical contingency in species interactions can be predicted.","container-title":"Ecology Letters","DOI":"10.1111/ele.12204","ISSN":"1461-0248","issue":"1","language":"en","note":"_eprint: https://onlinelibrary.wiley.com/doi/pdf/10.1111/ele.12204","page":"115-124","source":"Wiley Online Library","title":"Historical contingency in species interactions: towards niche-based predictions","title-short":"Historical contingency in species interactions","volume":"17","author":[{"family":"Vannette","given":"Rachel L."},{"family":"Fukami","given":"Tadashi"}],"issued":{"date-parts":[["2014"]]}}}],"schema":"https://github.com/citation-style-language/schema/raw/master/csl-citation.json"} </w:instrText>
      </w:r>
      <w:r w:rsidR="00872F4F" w:rsidRPr="00872F4F">
        <w:rPr>
          <w:rFonts w:ascii="Arial" w:eastAsia="Arial" w:hAnsi="Arial" w:cs="Arial"/>
        </w:rPr>
        <w:fldChar w:fldCharType="separate"/>
      </w:r>
      <w:r w:rsidR="00872F4F" w:rsidRPr="00872F4F">
        <w:rPr>
          <w:rFonts w:ascii="Arial" w:hAnsi="Arial" w:cs="Arial"/>
        </w:rPr>
        <w:t>(</w:t>
      </w:r>
      <w:proofErr w:type="spellStart"/>
      <w:r w:rsidR="00872F4F" w:rsidRPr="00872F4F">
        <w:rPr>
          <w:rFonts w:ascii="Arial" w:hAnsi="Arial" w:cs="Arial"/>
        </w:rPr>
        <w:t>Vannette</w:t>
      </w:r>
      <w:proofErr w:type="spellEnd"/>
      <w:r w:rsidR="00872F4F" w:rsidRPr="00872F4F">
        <w:rPr>
          <w:rFonts w:ascii="Arial" w:hAnsi="Arial" w:cs="Arial"/>
        </w:rPr>
        <w:t xml:space="preserve"> and Fukami, 2014)</w:t>
      </w:r>
      <w:r w:rsidR="00872F4F" w:rsidRPr="00872F4F">
        <w:rPr>
          <w:rFonts w:ascii="Arial" w:eastAsia="Arial" w:hAnsi="Arial" w:cs="Arial"/>
        </w:rPr>
        <w:fldChar w:fldCharType="end"/>
      </w:r>
      <w:r w:rsidR="007050B9" w:rsidRPr="00872F4F">
        <w:rPr>
          <w:rFonts w:ascii="Arial" w:eastAsia="Arial" w:hAnsi="Arial" w:cs="Arial"/>
        </w:rPr>
        <w:t>,</w:t>
      </w:r>
      <w:r w:rsidR="000A67DB" w:rsidRPr="00277435">
        <w:rPr>
          <w:rFonts w:ascii="Arial" w:eastAsia="Arial" w:hAnsi="Arial" w:cs="Arial"/>
        </w:rPr>
        <w:t xml:space="preserve"> although our study had much higher level</w:t>
      </w:r>
      <w:r w:rsidR="00F405FE" w:rsidRPr="00277435">
        <w:rPr>
          <w:rFonts w:ascii="Arial" w:eastAsia="Arial" w:hAnsi="Arial" w:cs="Arial"/>
        </w:rPr>
        <w:t>s</w:t>
      </w:r>
      <w:r w:rsidR="000A67DB" w:rsidRPr="00277435">
        <w:rPr>
          <w:rFonts w:ascii="Arial" w:eastAsia="Arial" w:hAnsi="Arial" w:cs="Arial"/>
        </w:rPr>
        <w:t xml:space="preserve"> of nitrogen compared to most floral nectar</w:t>
      </w:r>
      <w:r w:rsidR="004B3875" w:rsidRPr="00872F4F">
        <w:rPr>
          <w:rFonts w:ascii="Arial" w:eastAsia="Arial" w:hAnsi="Arial" w:cs="Arial"/>
        </w:rPr>
        <w:t xml:space="preserve"> </w:t>
      </w:r>
      <w:r w:rsidR="001D1276"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ldoVOezT","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001D1276" w:rsidRPr="00872F4F">
        <w:rPr>
          <w:rFonts w:ascii="Arial" w:eastAsia="Arial" w:hAnsi="Arial" w:cs="Arial"/>
        </w:rPr>
        <w:fldChar w:fldCharType="separate"/>
      </w:r>
      <w:r w:rsidR="00872F4F" w:rsidRPr="00872F4F">
        <w:rPr>
          <w:rFonts w:ascii="Arial" w:hAnsi="Arial" w:cs="Arial"/>
          <w:szCs w:val="24"/>
        </w:rPr>
        <w:t xml:space="preserve">(Nicolson </w:t>
      </w:r>
      <w:r w:rsidR="00872F4F" w:rsidRPr="00872F4F">
        <w:rPr>
          <w:rFonts w:ascii="Arial" w:hAnsi="Arial" w:cs="Arial"/>
          <w:i/>
          <w:iCs/>
          <w:szCs w:val="24"/>
        </w:rPr>
        <w:t>et al.</w:t>
      </w:r>
      <w:r w:rsidR="00872F4F" w:rsidRPr="00872F4F">
        <w:rPr>
          <w:rFonts w:ascii="Arial" w:hAnsi="Arial" w:cs="Arial"/>
          <w:szCs w:val="24"/>
        </w:rPr>
        <w:t>, 2007)</w:t>
      </w:r>
      <w:r w:rsidR="001D1276" w:rsidRPr="00872F4F">
        <w:rPr>
          <w:rFonts w:ascii="Arial" w:eastAsia="Arial" w:hAnsi="Arial" w:cs="Arial"/>
        </w:rPr>
        <w:fldChar w:fldCharType="end"/>
      </w:r>
      <w:r w:rsidRPr="00872F4F">
        <w:rPr>
          <w:rFonts w:ascii="Arial" w:eastAsia="Arial" w:hAnsi="Arial" w:cs="Arial"/>
        </w:rPr>
        <w:t xml:space="preserve">. </w:t>
      </w:r>
      <w:r w:rsidR="00D12F99" w:rsidRPr="00872F4F">
        <w:rPr>
          <w:rFonts w:ascii="Arial" w:eastAsia="Arial" w:hAnsi="Arial" w:cs="Arial"/>
        </w:rPr>
        <w:t>It is possible that c</w:t>
      </w:r>
      <w:r w:rsidR="008557A6" w:rsidRPr="00872F4F">
        <w:rPr>
          <w:rFonts w:ascii="Arial" w:eastAsia="Arial" w:hAnsi="Arial" w:cs="Arial"/>
        </w:rPr>
        <w:t xml:space="preserve">ompounds that might be otherwise anti-microbial in growth media </w:t>
      </w:r>
      <w:r w:rsidR="008557A6">
        <w:rPr>
          <w:rFonts w:ascii="Arial" w:eastAsia="Arial" w:hAnsi="Arial" w:cs="Arial"/>
        </w:rPr>
        <w:t xml:space="preserve">or in other plant tissues may benefit microbes in nectar. </w:t>
      </w:r>
      <w:r w:rsidR="008A3398" w:rsidRPr="00DB55B1">
        <w:rPr>
          <w:rFonts w:ascii="Arial" w:eastAsia="Arial" w:hAnsi="Arial" w:cs="Arial"/>
        </w:rPr>
        <w:t>T</w:t>
      </w:r>
      <w:r w:rsidRPr="00DB55B1">
        <w:rPr>
          <w:rFonts w:ascii="Arial" w:eastAsia="Arial" w:hAnsi="Arial" w:cs="Arial"/>
        </w:rPr>
        <w:t>h</w:t>
      </w:r>
      <w:r w:rsidR="008A3398" w:rsidRPr="00DB55B1">
        <w:rPr>
          <w:rFonts w:ascii="Arial" w:eastAsia="Arial" w:hAnsi="Arial" w:cs="Arial"/>
        </w:rPr>
        <w:t>ese</w:t>
      </w:r>
      <w:r w:rsidRPr="00DB55B1">
        <w:rPr>
          <w:rFonts w:ascii="Arial" w:eastAsia="Arial" w:hAnsi="Arial" w:cs="Arial"/>
        </w:rPr>
        <w:t xml:space="preserve"> finding</w:t>
      </w:r>
      <w:r w:rsidR="008A3398" w:rsidRPr="00DB55B1">
        <w:rPr>
          <w:rFonts w:ascii="Arial" w:eastAsia="Arial" w:hAnsi="Arial" w:cs="Arial"/>
        </w:rPr>
        <w:t>s</w:t>
      </w:r>
      <w:r w:rsidRPr="00DB55B1">
        <w:rPr>
          <w:rFonts w:ascii="Arial" w:eastAsia="Arial" w:hAnsi="Arial" w:cs="Arial"/>
        </w:rPr>
        <w:t xml:space="preserve"> highlight that generalizing across</w:t>
      </w:r>
      <w:r w:rsidR="008557A6">
        <w:rPr>
          <w:rFonts w:ascii="Arial" w:eastAsia="Arial" w:hAnsi="Arial" w:cs="Arial"/>
        </w:rPr>
        <w:t xml:space="preserve"> plant tissues and among</w:t>
      </w:r>
      <w:r w:rsidRPr="00DB55B1">
        <w:rPr>
          <w:rFonts w:ascii="Arial" w:eastAsia="Arial" w:hAnsi="Arial" w:cs="Arial"/>
        </w:rPr>
        <w:t xml:space="preserve"> whole classes, or even subclasses, of compounds should be done with caution. </w:t>
      </w:r>
    </w:p>
    <w:p w14:paraId="57F26085" w14:textId="77777777" w:rsidR="00596475" w:rsidRPr="00DB55B1" w:rsidRDefault="00596475" w:rsidP="00FD0250">
      <w:pPr>
        <w:spacing w:after="0" w:line="360" w:lineRule="auto"/>
        <w:rPr>
          <w:rFonts w:ascii="Arial" w:eastAsia="Arial" w:hAnsi="Arial" w:cs="Arial"/>
          <w:shd w:val="clear" w:color="auto" w:fill="FDFDFD"/>
        </w:rPr>
      </w:pPr>
    </w:p>
    <w:p w14:paraId="3969C672" w14:textId="51B81FF2" w:rsidR="00135C99" w:rsidRDefault="004B3875" w:rsidP="00FD0250">
      <w:pPr>
        <w:spacing w:after="0" w:line="360" w:lineRule="auto"/>
        <w:rPr>
          <w:rFonts w:ascii="Arial" w:eastAsia="Arial" w:hAnsi="Arial" w:cs="Arial"/>
          <w:shd w:val="clear" w:color="auto" w:fill="FFFFFF" w:themeFill="background1"/>
        </w:rPr>
      </w:pPr>
      <w:r w:rsidRPr="00DB55B1">
        <w:rPr>
          <w:rFonts w:ascii="Arial" w:eastAsia="Arial" w:hAnsi="Arial" w:cs="Arial"/>
          <w:shd w:val="clear" w:color="auto" w:fill="FDFDFD"/>
        </w:rPr>
        <w:t xml:space="preserve">Although </w:t>
      </w:r>
      <w:r w:rsidR="009452C3" w:rsidRPr="00DB55B1">
        <w:rPr>
          <w:rFonts w:ascii="Arial" w:eastAsia="Arial" w:hAnsi="Arial" w:cs="Arial"/>
          <w:shd w:val="clear" w:color="auto" w:fill="FDFDFD"/>
        </w:rPr>
        <w:t>the impact of nectar secondary metabolites</w:t>
      </w:r>
      <w:r w:rsidRPr="00DB55B1">
        <w:rPr>
          <w:rFonts w:ascii="Arial" w:eastAsia="Arial" w:hAnsi="Arial" w:cs="Arial"/>
          <w:shd w:val="clear" w:color="auto" w:fill="FDFDFD"/>
        </w:rPr>
        <w:t xml:space="preserve"> on microbes may be an understudied ecological role, other abiotic and biotic ecological drivers should</w:t>
      </w:r>
      <w:r w:rsidR="00E24BFB" w:rsidRPr="00DB55B1">
        <w:rPr>
          <w:rFonts w:ascii="Arial" w:eastAsia="Arial" w:hAnsi="Arial" w:cs="Arial"/>
          <w:shd w:val="clear" w:color="auto" w:fill="FDFDFD"/>
        </w:rPr>
        <w:t xml:space="preserve"> also</w:t>
      </w:r>
      <w:r w:rsidRPr="00DB55B1">
        <w:rPr>
          <w:rFonts w:ascii="Arial" w:eastAsia="Arial" w:hAnsi="Arial" w:cs="Arial"/>
          <w:shd w:val="clear" w:color="auto" w:fill="FDFDFD"/>
        </w:rPr>
        <w:t xml:space="preserve"> be considered. Nectar chemicals are widespread </w:t>
      </w:r>
      <w:r w:rsidR="002E04AC"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C962A1ff","properties":{"formattedCitation":"(Adler, 2000)","plainCitation":"(Adler, 2000)","noteIndex":0},"citationItems":[{"id":"iP0NGaJK/aibPiwag","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rPr>
        <w:t>(Adler, 2000)</w:t>
      </w:r>
      <w:r w:rsidR="002E04AC"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but may be non</w:t>
      </w:r>
      <w:r w:rsidR="00BF442C" w:rsidRPr="00DB55B1">
        <w:rPr>
          <w:rFonts w:ascii="Arial" w:eastAsia="Arial" w:hAnsi="Arial" w:cs="Arial"/>
          <w:shd w:val="clear" w:color="auto" w:fill="FDFDFD"/>
        </w:rPr>
        <w:t>-</w:t>
      </w:r>
      <w:r w:rsidRPr="00DB55B1">
        <w:rPr>
          <w:rFonts w:ascii="Arial" w:eastAsia="Arial" w:hAnsi="Arial" w:cs="Arial"/>
          <w:shd w:val="clear" w:color="auto" w:fill="FDFDFD"/>
        </w:rPr>
        <w:t xml:space="preserve">adaptive consequences of chemical defense in other plant tissues </w:t>
      </w:r>
      <w:r w:rsidR="002E04AC"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WjfFBksY","properties":{"formattedCitation":"(Adler, 2000; Adler {\\i{}et al.}, 2012)","plainCitation":"(Adler, 2000; Adler et al., 2012)","noteIndex":0},"citationItems":[{"id":"iP0NGaJK/aibPiwag","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id":719,"uris":["http://zotero.org/users/6808850/items/K6I6L6QN"],"itemData":{"id":719,"type":"article-journal","abstract":"Defensive traits are typically studied in the context of avoiding antagonists, but may also mediate key interactions with mutualists. Plant chemical defences occur in flowers, suggesting pollinators may be agents of selection on defence. We hypothesised that floral defences would deter pollinators, and therefore, pollinators would select for lower defences in outcrossing than self-pollinating species. We measured pollinator reliance and alkaloid levels in 32 greenhouse-grown Nicotiana species. Using a comparative phylogenetic approach, we found significantly lower nectar, floral and leaf nicotine concentrations in outcrossing than selfing species, with a 15-fold decrease in leaf nicotine levels. Nicotine concentrations were positively correlated across tissues, suggesting that selection against floral defences could constrain the evolution of leaf defences. Thus, pollinators could shape the evolution not only of floral defences but also of defences in other tissues where herbivores have traditionally been considered the dominant agent of selection.","container-title":"Ecology Letters","DOI":"10.1111/j.1461-0248.2012.01838.x","ISSN":"1461-0248","issue":"10","language":"en","note":"_eprint: https://onlinelibrary.wiley.com/doi/pdf/10.1111/j.1461-0248.2012.01838.x","page":"1140-1148","source":"Wiley Online Library","title":"Reliance on pollinators predicts defensive chemistry across tobacco species","volume":"15","author":[{"family":"Adler","given":"Lynn S."},{"family":"Seifert","given":"Megan G."},{"family":"Wink","given":"Michael"},{"family":"Morse","given":"Geoffrey E."}],"issued":{"date-parts":[["2012"]]}}}],"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szCs w:val="24"/>
        </w:rPr>
        <w:t xml:space="preserve">(Adler, 2000; Adler </w:t>
      </w:r>
      <w:r w:rsidR="00785E72" w:rsidRPr="00785E72">
        <w:rPr>
          <w:rFonts w:ascii="Arial" w:hAnsi="Arial" w:cs="Arial"/>
          <w:i/>
          <w:iCs/>
          <w:szCs w:val="24"/>
        </w:rPr>
        <w:t>et al.</w:t>
      </w:r>
      <w:r w:rsidR="00785E72" w:rsidRPr="00785E72">
        <w:rPr>
          <w:rFonts w:ascii="Arial" w:hAnsi="Arial" w:cs="Arial"/>
          <w:szCs w:val="24"/>
        </w:rPr>
        <w:t>, 2012)</w:t>
      </w:r>
      <w:r w:rsidR="002E04AC" w:rsidRPr="00DB55B1">
        <w:rPr>
          <w:rFonts w:ascii="Arial" w:eastAsia="Arial" w:hAnsi="Arial" w:cs="Arial"/>
          <w:shd w:val="clear" w:color="auto" w:fill="FDFDFD"/>
        </w:rPr>
        <w:fldChar w:fldCharType="end"/>
      </w:r>
      <w:r w:rsidR="008E577F" w:rsidRPr="00DB55B1">
        <w:rPr>
          <w:rFonts w:ascii="Arial" w:eastAsia="Arial" w:hAnsi="Arial" w:cs="Arial"/>
          <w:shd w:val="clear" w:color="auto" w:fill="FDFDFD"/>
        </w:rPr>
        <w:t xml:space="preserve"> </w:t>
      </w:r>
      <w:r w:rsidR="008557A6">
        <w:rPr>
          <w:rFonts w:ascii="Arial" w:eastAsia="Arial" w:hAnsi="Arial" w:cs="Arial"/>
          <w:shd w:val="clear" w:color="auto" w:fill="FDFDFD"/>
        </w:rPr>
        <w:t>where they</w:t>
      </w:r>
      <w:r w:rsidR="009452C3" w:rsidRPr="00DB55B1">
        <w:rPr>
          <w:rFonts w:ascii="Arial" w:eastAsia="Arial" w:hAnsi="Arial" w:cs="Arial"/>
          <w:shd w:val="clear" w:color="auto" w:fill="FDFDFD"/>
        </w:rPr>
        <w:t xml:space="preserve"> </w:t>
      </w:r>
      <w:r w:rsidR="008557A6">
        <w:rPr>
          <w:rFonts w:ascii="Arial" w:eastAsia="Arial" w:hAnsi="Arial" w:cs="Arial"/>
          <w:shd w:val="clear" w:color="auto" w:fill="FDFDFD"/>
        </w:rPr>
        <w:t xml:space="preserve">can </w:t>
      </w:r>
      <w:r w:rsidRPr="00DB55B1">
        <w:rPr>
          <w:rFonts w:ascii="Arial" w:eastAsia="Arial" w:hAnsi="Arial" w:cs="Arial"/>
          <w:shd w:val="clear" w:color="auto" w:fill="FDFDFD"/>
        </w:rPr>
        <w:t xml:space="preserve">effect </w:t>
      </w:r>
      <w:proofErr w:type="spellStart"/>
      <w:r w:rsidRPr="00DB55B1">
        <w:rPr>
          <w:rFonts w:ascii="Arial" w:eastAsia="Arial" w:hAnsi="Arial" w:cs="Arial"/>
          <w:shd w:val="clear" w:color="auto" w:fill="FDFDFD"/>
        </w:rPr>
        <w:t>florivores</w:t>
      </w:r>
      <w:proofErr w:type="spellEnd"/>
      <w:r w:rsidRPr="00DB55B1">
        <w:rPr>
          <w:rFonts w:ascii="Arial" w:eastAsia="Arial" w:hAnsi="Arial" w:cs="Arial"/>
          <w:shd w:val="clear" w:color="auto" w:fill="FDFDFD"/>
        </w:rPr>
        <w:t xml:space="preserve"> or pollinators and their behavior </w:t>
      </w:r>
      <w:r w:rsidR="008E577F" w:rsidRPr="00DB55B1">
        <w:rPr>
          <w:rFonts w:ascii="Arial" w:eastAsia="Arial" w:hAnsi="Arial" w:cs="Arial"/>
          <w:shd w:val="clear" w:color="auto" w:fill="FDFDFD"/>
        </w:rPr>
        <w:fldChar w:fldCharType="begin"/>
      </w:r>
      <w:r w:rsidR="00B33AEF">
        <w:rPr>
          <w:rFonts w:ascii="Arial" w:eastAsia="Arial" w:hAnsi="Arial" w:cs="Arial"/>
          <w:shd w:val="clear" w:color="auto" w:fill="FDFDFD"/>
        </w:rPr>
        <w:instrText xml:space="preserve"> ADDIN ZOTERO_ITEM CSL_CITATION {"citationID":"vSBZgeOL","properties":{"formattedCitation":"(Wright {\\i{}et al.}, 2013)","plainCitation":"(Wright et al., 2013)","noteIndex":0},"citationItems":[{"id":722,"uris":["http://zotero.org/users/6808850/items/SM64K4RZ"],"itemData":{"id":722,"type":"article-journal","abstract":"Caffeine at concentrations found in flowers helps individual honeybees remember where to find associated nectar. [Also see Perspective by Chittka and Peng]","archive_location":"world","container-title":"Science","DOI":"10.1126/science.1228806","language":"EN","license":"Copyright © 2013, American Association for the Advancement of Science","note":"publisher: American Association for the Advancement of Science","source":"www.science.org","title":"Caffeine in Floral Nectar Enhances a Pollinator's Memory of Reward","URL":"https://www.science.org/doi/abs/10.1126/science.1228806","author":[{"family":"Wright","given":"G. A."},{"family":"Baker","given":"D. D."},{"family":"Palmer","given":"M. J."},{"family":"Stabler","given":"D."},{"family":"Mustard","given":"J. A."},{"family":"Power","given":"E. F."},{"family":"Borland","given":"A. M."},{"family":"Stevenson","given":"P. C."}],"accessed":{"date-parts":[["2022",1,28]]},"issued":{"date-parts":[["2013",3,8]]}}}],"schema":"https://github.com/citation-style-language/schema/raw/master/csl-citation.json"} </w:instrText>
      </w:r>
      <w:r w:rsidR="008E577F" w:rsidRPr="00DB55B1">
        <w:rPr>
          <w:rFonts w:ascii="Arial" w:eastAsia="Arial" w:hAnsi="Arial" w:cs="Arial"/>
          <w:shd w:val="clear" w:color="auto" w:fill="FDFDFD"/>
        </w:rPr>
        <w:fldChar w:fldCharType="separate"/>
      </w:r>
      <w:r w:rsidR="00785E72" w:rsidRPr="00785E72">
        <w:rPr>
          <w:rFonts w:ascii="Arial" w:hAnsi="Arial" w:cs="Arial"/>
          <w:szCs w:val="24"/>
        </w:rPr>
        <w:t xml:space="preserve">(Wright </w:t>
      </w:r>
      <w:r w:rsidR="00785E72" w:rsidRPr="00785E72">
        <w:rPr>
          <w:rFonts w:ascii="Arial" w:hAnsi="Arial" w:cs="Arial"/>
          <w:i/>
          <w:iCs/>
          <w:szCs w:val="24"/>
        </w:rPr>
        <w:t>et al.</w:t>
      </w:r>
      <w:r w:rsidR="00785E72" w:rsidRPr="00785E72">
        <w:rPr>
          <w:rFonts w:ascii="Arial" w:hAnsi="Arial" w:cs="Arial"/>
          <w:szCs w:val="24"/>
        </w:rPr>
        <w:t>, 2013)</w:t>
      </w:r>
      <w:r w:rsidR="008E577F"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w:t>
      </w:r>
      <w:r w:rsidR="005D6BEF" w:rsidRPr="00DB55B1">
        <w:rPr>
          <w:rFonts w:ascii="Arial" w:eastAsia="Arial" w:hAnsi="Arial" w:cs="Arial"/>
          <w:shd w:val="clear" w:color="auto" w:fill="FFFFFF" w:themeFill="background1"/>
        </w:rPr>
        <w:t xml:space="preserve">Additionally, nectar chemicals are often in low concentrations when compared to compounds in other plant tissues </w:t>
      </w:r>
      <w:r w:rsidR="005D6BEF" w:rsidRPr="00DB55B1">
        <w:rPr>
          <w:rFonts w:ascii="Arial" w:eastAsia="Arial" w:hAnsi="Arial" w:cs="Arial"/>
          <w:shd w:val="clear" w:color="auto" w:fill="FFFFFF" w:themeFill="background1"/>
        </w:rPr>
        <w:fldChar w:fldCharType="begin"/>
      </w:r>
      <w:r w:rsidR="00B33AEF">
        <w:rPr>
          <w:rFonts w:ascii="Arial" w:eastAsia="Arial" w:hAnsi="Arial" w:cs="Arial"/>
          <w:shd w:val="clear" w:color="auto" w:fill="FFFFFF" w:themeFill="background1"/>
        </w:rPr>
        <w:instrText xml:space="preserve"> ADDIN ZOTERO_ITEM CSL_CITATION {"citationID":"kiJLozWA","properties":{"formattedCitation":"(Palmer\\uc0\\u8208{}Young {\\i{}et al.}, 2019)","plainCitation":"(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license":"© 2018 by the Ecological Society of America","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5D6BEF"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5D6BEF" w:rsidRPr="00DB55B1">
        <w:rPr>
          <w:rFonts w:ascii="Arial" w:eastAsia="Arial" w:hAnsi="Arial" w:cs="Arial"/>
          <w:shd w:val="clear" w:color="auto" w:fill="FFFFFF" w:themeFill="background1"/>
        </w:rPr>
        <w:fldChar w:fldCharType="end"/>
      </w:r>
      <w:r w:rsidR="005D6BEF" w:rsidRPr="00DB55B1">
        <w:rPr>
          <w:rFonts w:ascii="Arial" w:eastAsia="Arial" w:hAnsi="Arial" w:cs="Arial"/>
          <w:shd w:val="clear" w:color="auto" w:fill="FFFFFF" w:themeFill="background1"/>
        </w:rPr>
        <w:t xml:space="preserve">. Compounds in other </w:t>
      </w:r>
      <w:r w:rsidR="006C74E2">
        <w:rPr>
          <w:rFonts w:ascii="Arial" w:eastAsia="Arial" w:hAnsi="Arial" w:cs="Arial"/>
          <w:shd w:val="clear" w:color="auto" w:fill="FFFFFF" w:themeFill="background1"/>
        </w:rPr>
        <w:t xml:space="preserve">plant </w:t>
      </w:r>
      <w:r w:rsidR="005D6BEF" w:rsidRPr="00DB55B1">
        <w:rPr>
          <w:rFonts w:ascii="Arial" w:eastAsia="Arial" w:hAnsi="Arial" w:cs="Arial"/>
          <w:shd w:val="clear" w:color="auto" w:fill="FFFFFF" w:themeFill="background1"/>
        </w:rPr>
        <w:t>tissues may also influence the nectar environment and shape microbial communi</w:t>
      </w:r>
      <w:r w:rsidR="00D01D6F" w:rsidRPr="00DB55B1">
        <w:rPr>
          <w:rFonts w:ascii="Arial" w:eastAsia="Arial" w:hAnsi="Arial" w:cs="Arial"/>
          <w:shd w:val="clear" w:color="auto" w:fill="FFFFFF" w:themeFill="background1"/>
        </w:rPr>
        <w:t>ties</w:t>
      </w:r>
      <w:r w:rsidR="005D6BEF" w:rsidRPr="00DB55B1">
        <w:rPr>
          <w:rFonts w:ascii="Arial" w:eastAsia="Arial" w:hAnsi="Arial" w:cs="Arial"/>
          <w:shd w:val="clear" w:color="auto" w:fill="FFFFFF" w:themeFill="background1"/>
        </w:rPr>
        <w:t>, for instance, when pollen gets deposited into floral nectar.</w:t>
      </w:r>
      <w:r w:rsidR="00B054BD" w:rsidRPr="00DB55B1">
        <w:rPr>
          <w:rFonts w:ascii="Arial" w:eastAsia="Arial" w:hAnsi="Arial" w:cs="Arial"/>
          <w:shd w:val="clear" w:color="auto" w:fill="FFFFFF" w:themeFill="background1"/>
        </w:rPr>
        <w:t xml:space="preserve"> </w:t>
      </w:r>
      <w:r w:rsidR="00834257" w:rsidRPr="00DB55B1">
        <w:rPr>
          <w:rFonts w:ascii="Arial" w:eastAsia="Arial" w:hAnsi="Arial" w:cs="Arial"/>
          <w:shd w:val="clear" w:color="auto" w:fill="FDFDFD"/>
        </w:rPr>
        <w:t>N</w:t>
      </w:r>
      <w:r w:rsidR="00B054BD" w:rsidRPr="00DB55B1">
        <w:rPr>
          <w:rFonts w:ascii="Arial" w:eastAsia="Arial" w:hAnsi="Arial" w:cs="Arial"/>
          <w:shd w:val="clear" w:color="auto" w:fill="FDFDFD"/>
        </w:rPr>
        <w:t>ectar is a complex</w:t>
      </w:r>
      <w:r w:rsidR="00857C33" w:rsidRPr="00DB55B1">
        <w:rPr>
          <w:rFonts w:ascii="Arial" w:eastAsia="Arial" w:hAnsi="Arial" w:cs="Arial"/>
          <w:shd w:val="clear" w:color="auto" w:fill="FDFDFD"/>
        </w:rPr>
        <w:t xml:space="preserve"> and dynamic </w:t>
      </w:r>
      <w:r w:rsidR="00B054BD" w:rsidRPr="00DB55B1">
        <w:rPr>
          <w:rFonts w:ascii="Arial" w:eastAsia="Arial" w:hAnsi="Arial" w:cs="Arial"/>
          <w:shd w:val="clear" w:color="auto" w:fill="FDFDFD"/>
        </w:rPr>
        <w:t>solution</w:t>
      </w:r>
      <w:r w:rsidR="008557A6">
        <w:rPr>
          <w:rFonts w:ascii="Arial" w:eastAsia="Arial" w:hAnsi="Arial" w:cs="Arial"/>
          <w:shd w:val="clear" w:color="auto" w:fill="FDFDFD"/>
        </w:rPr>
        <w:t xml:space="preserve">, changing with </w:t>
      </w:r>
      <w:r w:rsidR="00857C33" w:rsidRPr="00DB55B1">
        <w:rPr>
          <w:rFonts w:ascii="Arial" w:eastAsia="Arial" w:hAnsi="Arial" w:cs="Arial"/>
          <w:shd w:val="clear" w:color="auto" w:fill="FDFDFD"/>
        </w:rPr>
        <w:t xml:space="preserve">enzyme activity, host-mediated </w:t>
      </w:r>
      <w:proofErr w:type="gramStart"/>
      <w:r w:rsidR="00857C33" w:rsidRPr="00DB55B1">
        <w:rPr>
          <w:rFonts w:ascii="Arial" w:eastAsia="Arial" w:hAnsi="Arial" w:cs="Arial"/>
          <w:shd w:val="clear" w:color="auto" w:fill="FDFDFD"/>
        </w:rPr>
        <w:t>secretion</w:t>
      </w:r>
      <w:proofErr w:type="gramEnd"/>
      <w:r w:rsidR="00857C33" w:rsidRPr="00DB55B1">
        <w:rPr>
          <w:rFonts w:ascii="Arial" w:eastAsia="Arial" w:hAnsi="Arial" w:cs="Arial"/>
          <w:shd w:val="clear" w:color="auto" w:fill="FDFDFD"/>
        </w:rPr>
        <w:t xml:space="preserve"> and resorption, and </w:t>
      </w:r>
      <w:r w:rsidR="008557A6">
        <w:rPr>
          <w:rFonts w:ascii="Arial" w:eastAsia="Arial" w:hAnsi="Arial" w:cs="Arial"/>
          <w:shd w:val="clear" w:color="auto" w:fill="FDFDFD"/>
        </w:rPr>
        <w:t>via</w:t>
      </w:r>
      <w:r w:rsidR="00857C33" w:rsidRPr="00DB55B1">
        <w:rPr>
          <w:rFonts w:ascii="Arial" w:eastAsia="Arial" w:hAnsi="Arial" w:cs="Arial"/>
          <w:shd w:val="clear" w:color="auto" w:fill="FDFDFD"/>
        </w:rPr>
        <w:t xml:space="preserve"> contact with floral tissues</w:t>
      </w:r>
      <w:r w:rsidR="00E06BA5"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softHyphen/>
      </w:r>
      <w:r w:rsidR="00857C33" w:rsidRPr="00DB55B1">
        <w:rPr>
          <w:rFonts w:ascii="Arial" w:eastAsia="Arial" w:hAnsi="Arial" w:cs="Arial"/>
          <w:shd w:val="clear" w:color="auto" w:fill="FDFDFD"/>
        </w:rPr>
        <w:t>all</w:t>
      </w:r>
      <w:r w:rsidR="00B054BD" w:rsidRPr="00DB55B1">
        <w:rPr>
          <w:rFonts w:ascii="Arial" w:eastAsia="Arial" w:hAnsi="Arial" w:cs="Arial"/>
          <w:shd w:val="clear" w:color="auto" w:fill="FDFDFD"/>
        </w:rPr>
        <w:t xml:space="preserve"> precluded by our use of synthetic nectar.</w:t>
      </w:r>
      <w:r w:rsidR="00D12CD5" w:rsidRPr="00D12CD5">
        <w:rPr>
          <w:rFonts w:ascii="Arial" w:eastAsia="Arial" w:hAnsi="Arial" w:cs="Arial"/>
          <w:shd w:val="clear" w:color="auto" w:fill="FDFDFD"/>
        </w:rPr>
        <w:t xml:space="preserve"> </w:t>
      </w:r>
      <w:r w:rsidR="00B054BD" w:rsidRPr="00DB55B1">
        <w:rPr>
          <w:rFonts w:ascii="Arial" w:eastAsia="Arial" w:hAnsi="Arial" w:cs="Arial"/>
          <w:shd w:val="clear" w:color="auto" w:fill="FDFDFD"/>
        </w:rPr>
        <w:t xml:space="preserve">It is </w:t>
      </w:r>
      <w:r w:rsidR="00B054BD" w:rsidRPr="00DB55B1">
        <w:rPr>
          <w:rFonts w:ascii="Arial" w:eastAsia="Arial" w:hAnsi="Arial" w:cs="Arial"/>
          <w:shd w:val="clear" w:color="auto" w:fill="FDFDFD"/>
        </w:rPr>
        <w:lastRenderedPageBreak/>
        <w:t xml:space="preserve">possible that these complex interactions of chemicals may increase or decrease the effect of </w:t>
      </w:r>
      <w:r w:rsidR="009452C3" w:rsidRPr="00DB55B1">
        <w:rPr>
          <w:rFonts w:ascii="Arial" w:eastAsia="Arial" w:hAnsi="Arial" w:cs="Arial"/>
          <w:shd w:val="clear" w:color="auto" w:fill="FDFDFD"/>
        </w:rPr>
        <w:t xml:space="preserve">the </w:t>
      </w:r>
      <w:r w:rsidR="00B054BD" w:rsidRPr="00DB55B1">
        <w:rPr>
          <w:rFonts w:ascii="Arial" w:eastAsia="Arial" w:hAnsi="Arial" w:cs="Arial"/>
          <w:shd w:val="clear" w:color="auto" w:fill="FDFDFD"/>
        </w:rPr>
        <w:t>specific compounds tested here.</w:t>
      </w:r>
      <w:r w:rsidR="005D6BEF" w:rsidRPr="00DB55B1">
        <w:rPr>
          <w:rFonts w:ascii="Arial" w:eastAsia="Arial" w:hAnsi="Arial" w:cs="Arial"/>
          <w:shd w:val="clear" w:color="auto" w:fill="FFFFFF" w:themeFill="background1"/>
        </w:rPr>
        <w:t xml:space="preserve"> </w:t>
      </w:r>
      <w:r w:rsidR="00135C99" w:rsidRPr="00DB55B1">
        <w:rPr>
          <w:rFonts w:ascii="Arial" w:eastAsia="Arial" w:hAnsi="Arial" w:cs="Arial"/>
          <w:shd w:val="clear" w:color="auto" w:fill="FDFDFD"/>
        </w:rPr>
        <w:t>Whether the impacts of NACs observed here are stronger or weaker than these other factors (and thus are ecologically relevant) is an open question.</w:t>
      </w:r>
    </w:p>
    <w:p w14:paraId="4297AA9B" w14:textId="77777777" w:rsidR="00596475" w:rsidRPr="00DB55B1" w:rsidRDefault="00596475" w:rsidP="00FD0250">
      <w:pPr>
        <w:spacing w:after="0" w:line="360" w:lineRule="auto"/>
        <w:rPr>
          <w:rFonts w:ascii="Arial" w:eastAsia="Arial" w:hAnsi="Arial" w:cs="Arial"/>
        </w:rPr>
      </w:pPr>
    </w:p>
    <w:p w14:paraId="00000071" w14:textId="4062ADAD" w:rsidR="00682FF2" w:rsidRPr="00DB55B1" w:rsidRDefault="00B43301" w:rsidP="00FD0250">
      <w:pPr>
        <w:spacing w:after="0" w:line="360" w:lineRule="auto"/>
        <w:rPr>
          <w:rFonts w:ascii="Arial" w:eastAsia="Arial" w:hAnsi="Arial" w:cs="Arial"/>
          <w:shd w:val="clear" w:color="auto" w:fill="FFFFFF" w:themeFill="background1"/>
        </w:rPr>
      </w:pPr>
      <w:r w:rsidRPr="00DB55B1">
        <w:rPr>
          <w:rFonts w:ascii="Arial" w:eastAsia="Arial" w:hAnsi="Arial" w:cs="Arial"/>
        </w:rPr>
        <w:t xml:space="preserve">Taken together, our results suggest variable effects of nectar chemistry and that different microbes </w:t>
      </w:r>
      <w:r w:rsidR="009452C3" w:rsidRPr="00DB55B1">
        <w:rPr>
          <w:rFonts w:ascii="Arial" w:eastAsia="Arial" w:hAnsi="Arial" w:cs="Arial"/>
        </w:rPr>
        <w:t xml:space="preserve">may be </w:t>
      </w:r>
      <w:r w:rsidRPr="00DB55B1">
        <w:rPr>
          <w:rFonts w:ascii="Arial" w:eastAsia="Arial" w:hAnsi="Arial" w:cs="Arial"/>
        </w:rPr>
        <w:t xml:space="preserve">excluded </w:t>
      </w:r>
      <w:r w:rsidR="009452C3" w:rsidRPr="00DB55B1">
        <w:rPr>
          <w:rFonts w:ascii="Arial" w:eastAsia="Arial" w:hAnsi="Arial" w:cs="Arial"/>
        </w:rPr>
        <w:t xml:space="preserve">from nectar </w:t>
      </w:r>
      <w:r w:rsidRPr="00DB55B1">
        <w:rPr>
          <w:rFonts w:ascii="Arial" w:eastAsia="Arial" w:hAnsi="Arial" w:cs="Arial"/>
        </w:rPr>
        <w:t xml:space="preserve">for varying reasons. </w:t>
      </w:r>
      <w:r w:rsidR="00857C33" w:rsidRPr="00DB55B1">
        <w:rPr>
          <w:rFonts w:ascii="Arial" w:eastAsia="Arial" w:hAnsi="Arial" w:cs="Arial"/>
        </w:rPr>
        <w:t xml:space="preserve">The findings that </w:t>
      </w:r>
      <w:r w:rsidRPr="00DB55B1">
        <w:rPr>
          <w:rFonts w:ascii="Arial" w:eastAsia="Arial" w:hAnsi="Arial" w:cs="Arial"/>
        </w:rPr>
        <w:t xml:space="preserve">nectar compounds can shift microbial colonization and community </w:t>
      </w:r>
      <w:r w:rsidR="008A3398" w:rsidRPr="00DB55B1">
        <w:rPr>
          <w:rFonts w:ascii="Arial" w:eastAsia="Arial" w:hAnsi="Arial" w:cs="Arial"/>
        </w:rPr>
        <w:t>dynamics</w:t>
      </w:r>
      <w:r w:rsidR="00857C33" w:rsidRPr="00DB55B1">
        <w:rPr>
          <w:rFonts w:ascii="Arial" w:eastAsia="Arial" w:hAnsi="Arial" w:cs="Arial"/>
        </w:rPr>
        <w:t xml:space="preserve"> raise more questions for further study. Given that</w:t>
      </w:r>
      <w:r w:rsidR="008A3398" w:rsidRPr="00DB55B1">
        <w:rPr>
          <w:rFonts w:ascii="Arial" w:eastAsia="Arial" w:hAnsi="Arial" w:cs="Arial"/>
        </w:rPr>
        <w:t xml:space="preserve"> </w:t>
      </w:r>
      <w:r w:rsidR="008A3398" w:rsidRPr="00DB55B1">
        <w:rPr>
          <w:rFonts w:ascii="Arial" w:eastAsia="Arial" w:hAnsi="Arial" w:cs="Arial"/>
          <w:shd w:val="clear" w:color="auto" w:fill="FFFFFF" w:themeFill="background1"/>
        </w:rPr>
        <w:t>nectar</w:t>
      </w:r>
      <w:r w:rsidRPr="00DB55B1">
        <w:rPr>
          <w:rFonts w:ascii="Arial" w:eastAsia="Arial" w:hAnsi="Arial" w:cs="Arial"/>
          <w:shd w:val="clear" w:color="auto" w:fill="FFFFFF" w:themeFill="background1"/>
        </w:rPr>
        <w:t xml:space="preserve"> is chemically diverse </w:t>
      </w:r>
      <w:r w:rsidR="008A3398" w:rsidRPr="00DB55B1">
        <w:rPr>
          <w:rFonts w:ascii="Arial" w:eastAsia="Arial" w:hAnsi="Arial" w:cs="Arial"/>
          <w:shd w:val="clear" w:color="auto" w:fill="FFFFFF" w:themeFill="background1"/>
        </w:rPr>
        <w:fldChar w:fldCharType="begin"/>
      </w:r>
      <w:r w:rsidR="00B33AEF">
        <w:rPr>
          <w:rFonts w:ascii="Arial" w:eastAsia="Arial" w:hAnsi="Arial" w:cs="Arial"/>
          <w:shd w:val="clear" w:color="auto" w:fill="FFFFFF" w:themeFill="background1"/>
        </w:rPr>
        <w:instrText xml:space="preserve"> ADDIN ZOTERO_ITEM CSL_CITATION {"citationID":"Yi1dhGaI","properties":{"formattedCitation":"(Palmer\\uc0\\u8208{}Young {\\i{}et al.}, 2019)","plainCitation":"(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license":"© 2018 by the Ecological Society of America","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8A3398" w:rsidRPr="00DB55B1">
        <w:rPr>
          <w:rFonts w:ascii="Arial" w:eastAsia="Arial" w:hAnsi="Arial" w:cs="Arial"/>
          <w:shd w:val="clear" w:color="auto" w:fill="FFFFFF" w:themeFill="background1"/>
        </w:rPr>
        <w:fldChar w:fldCharType="end"/>
      </w:r>
      <w:r w:rsidRPr="00DB55B1">
        <w:rPr>
          <w:rFonts w:ascii="Arial" w:eastAsia="Arial" w:hAnsi="Arial" w:cs="Arial"/>
          <w:shd w:val="clear" w:color="auto" w:fill="FFFFFF" w:themeFill="background1"/>
        </w:rPr>
        <w:t xml:space="preserve">, and microbes </w:t>
      </w:r>
      <w:r w:rsidR="00A97971" w:rsidRPr="00DB55B1">
        <w:rPr>
          <w:rFonts w:ascii="Arial" w:eastAsia="Arial" w:hAnsi="Arial" w:cs="Arial"/>
          <w:shd w:val="clear" w:color="auto" w:fill="FFFFFF" w:themeFill="background1"/>
        </w:rPr>
        <w:t>vary in</w:t>
      </w:r>
      <w:r w:rsidRPr="00DB55B1">
        <w:rPr>
          <w:rFonts w:ascii="Arial" w:eastAsia="Arial" w:hAnsi="Arial" w:cs="Arial"/>
          <w:shd w:val="clear" w:color="auto" w:fill="FFFFFF" w:themeFill="background1"/>
        </w:rPr>
        <w:t xml:space="preserve"> dispersal limit</w:t>
      </w:r>
      <w:r w:rsidR="00A97971" w:rsidRPr="00DB55B1">
        <w:rPr>
          <w:rFonts w:ascii="Arial" w:eastAsia="Arial" w:hAnsi="Arial" w:cs="Arial"/>
          <w:shd w:val="clear" w:color="auto" w:fill="FFFFFF" w:themeFill="background1"/>
        </w:rPr>
        <w:t>ation</w:t>
      </w:r>
      <w:r w:rsidRPr="00DB55B1">
        <w:rPr>
          <w:rFonts w:ascii="Arial" w:eastAsia="Arial" w:hAnsi="Arial" w:cs="Arial"/>
          <w:shd w:val="clear" w:color="auto" w:fill="FFFFFF" w:themeFill="background1"/>
        </w:rPr>
        <w:t xml:space="preserve"> </w:t>
      </w:r>
      <w:r w:rsidR="008A3398" w:rsidRPr="00DB55B1">
        <w:rPr>
          <w:rFonts w:ascii="Arial" w:eastAsia="Arial" w:hAnsi="Arial" w:cs="Arial"/>
          <w:shd w:val="clear" w:color="auto" w:fill="FFFFFF" w:themeFill="background1"/>
        </w:rPr>
        <w:fldChar w:fldCharType="begin"/>
      </w:r>
      <w:r w:rsidR="00785E72">
        <w:rPr>
          <w:rFonts w:ascii="Arial" w:eastAsia="Arial" w:hAnsi="Arial" w:cs="Arial"/>
          <w:shd w:val="clear" w:color="auto" w:fill="FFFFFF" w:themeFill="background1"/>
        </w:rPr>
        <w:instrText xml:space="preserve"> ADDIN ZOTERO_ITEM CSL_CITATION {"citationID":"lAhWDo5Z","properties":{"formattedCitation":"(Vannette {\\i{}et al.}, 2021)","plainCitation":"(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Vannette </w:t>
      </w:r>
      <w:r w:rsidR="00785E72" w:rsidRPr="00785E72">
        <w:rPr>
          <w:rFonts w:ascii="Arial" w:hAnsi="Arial" w:cs="Arial"/>
          <w:i/>
          <w:iCs/>
          <w:szCs w:val="24"/>
        </w:rPr>
        <w:t>et al.</w:t>
      </w:r>
      <w:r w:rsidR="00785E72" w:rsidRPr="00785E72">
        <w:rPr>
          <w:rFonts w:ascii="Arial" w:hAnsi="Arial" w:cs="Arial"/>
          <w:szCs w:val="24"/>
        </w:rPr>
        <w:t>, 2021)</w:t>
      </w:r>
      <w:r w:rsidR="008A3398" w:rsidRPr="00DB55B1">
        <w:rPr>
          <w:rFonts w:ascii="Arial" w:eastAsia="Arial" w:hAnsi="Arial" w:cs="Arial"/>
          <w:shd w:val="clear" w:color="auto" w:fill="FFFFFF" w:themeFill="background1"/>
        </w:rPr>
        <w:fldChar w:fldCharType="end"/>
      </w:r>
      <w:r w:rsidR="00857C33" w:rsidRPr="00DB55B1">
        <w:rPr>
          <w:rFonts w:ascii="Arial" w:eastAsia="Arial" w:hAnsi="Arial" w:cs="Arial"/>
          <w:shd w:val="clear" w:color="auto" w:fill="FFFFFF" w:themeFill="background1"/>
        </w:rPr>
        <w:t>,</w:t>
      </w:r>
      <w:r w:rsidR="008A3398" w:rsidRPr="00DB55B1">
        <w:rPr>
          <w:rFonts w:ascii="Arial" w:eastAsia="Arial" w:hAnsi="Arial" w:cs="Arial"/>
          <w:shd w:val="clear" w:color="auto" w:fill="FFFFFF" w:themeFill="background1"/>
        </w:rPr>
        <w:t xml:space="preserve"> </w:t>
      </w:r>
      <w:r w:rsidR="00857C33" w:rsidRPr="00DB55B1">
        <w:rPr>
          <w:rFonts w:ascii="Arial" w:eastAsia="Arial" w:hAnsi="Arial" w:cs="Arial"/>
          <w:shd w:val="clear" w:color="auto" w:fill="FFFFFF" w:themeFill="background1"/>
        </w:rPr>
        <w:t>w</w:t>
      </w:r>
      <w:r w:rsidRPr="00DB55B1">
        <w:rPr>
          <w:rFonts w:ascii="Arial" w:eastAsia="Arial" w:hAnsi="Arial" w:cs="Arial"/>
          <w:shd w:val="clear" w:color="auto" w:fill="FFFFFF" w:themeFill="background1"/>
        </w:rPr>
        <w:t xml:space="preserve">hat </w:t>
      </w:r>
      <w:r w:rsidR="004F19FC" w:rsidRPr="00DB55B1">
        <w:rPr>
          <w:rFonts w:ascii="Arial" w:eastAsia="Arial" w:hAnsi="Arial" w:cs="Arial"/>
          <w:shd w:val="clear" w:color="auto" w:fill="FFFFFF" w:themeFill="background1"/>
        </w:rPr>
        <w:t>does the observed</w:t>
      </w:r>
      <w:r w:rsidRPr="00DB55B1">
        <w:rPr>
          <w:rFonts w:ascii="Arial" w:eastAsia="Arial" w:hAnsi="Arial" w:cs="Arial"/>
          <w:shd w:val="clear" w:color="auto" w:fill="FFFFFF" w:themeFill="background1"/>
        </w:rPr>
        <w:t xml:space="preserve"> selectivity </w:t>
      </w:r>
      <w:r w:rsidR="004F19FC" w:rsidRPr="00DB55B1">
        <w:rPr>
          <w:rFonts w:ascii="Arial" w:eastAsia="Arial" w:hAnsi="Arial" w:cs="Arial"/>
          <w:shd w:val="clear" w:color="auto" w:fill="FFFFFF" w:themeFill="background1"/>
        </w:rPr>
        <w:t xml:space="preserve">of NACs </w:t>
      </w:r>
      <w:r w:rsidRPr="00DB55B1">
        <w:rPr>
          <w:rFonts w:ascii="Arial" w:eastAsia="Arial" w:hAnsi="Arial" w:cs="Arial"/>
          <w:shd w:val="clear" w:color="auto" w:fill="FFFFFF" w:themeFill="background1"/>
        </w:rPr>
        <w:t>mean at a landscape scale? On</w:t>
      </w:r>
      <w:r w:rsidRPr="00DB55B1">
        <w:rPr>
          <w:rFonts w:ascii="Arial" w:eastAsia="Arial" w:hAnsi="Arial" w:cs="Arial"/>
        </w:rPr>
        <w:t xml:space="preserve"> one hand, it could lead to a diversity of microbial niches where different floral species have different selective NACs, and thus floral diversity would </w:t>
      </w:r>
      <w:r w:rsidR="003405A7" w:rsidRPr="00DB55B1">
        <w:rPr>
          <w:rFonts w:ascii="Arial" w:eastAsia="Arial" w:hAnsi="Arial" w:cs="Arial"/>
        </w:rPr>
        <w:t xml:space="preserve">likely </w:t>
      </w:r>
      <w:r w:rsidRPr="00DB55B1">
        <w:rPr>
          <w:rFonts w:ascii="Arial" w:eastAsia="Arial" w:hAnsi="Arial" w:cs="Arial"/>
        </w:rPr>
        <w:t>increase microbial diversity at the landscape scale. However, this is not found in nectar surveys</w:t>
      </w:r>
      <w:r w:rsidR="004329A8" w:rsidRPr="00DB55B1">
        <w:rPr>
          <w:rFonts w:ascii="Arial" w:eastAsia="Arial" w:hAnsi="Arial" w:cs="Arial"/>
        </w:rPr>
        <w:t>,</w:t>
      </w:r>
      <w:r w:rsidRPr="00DB55B1">
        <w:rPr>
          <w:rFonts w:ascii="Arial" w:eastAsia="Arial" w:hAnsi="Arial" w:cs="Arial"/>
        </w:rPr>
        <w:t xml:space="preserve"> suggesting that other strong drivers, such as dispersal</w:t>
      </w:r>
      <w:r w:rsidR="001E6B89" w:rsidRPr="00DB55B1">
        <w:rPr>
          <w:rFonts w:ascii="Arial" w:eastAsia="Arial" w:hAnsi="Arial" w:cs="Arial"/>
        </w:rPr>
        <w:t xml:space="preserve"> </w:t>
      </w:r>
      <w:r w:rsidR="001E6B89" w:rsidRPr="00DB55B1">
        <w:rPr>
          <w:rFonts w:ascii="Arial" w:eastAsia="Arial" w:hAnsi="Arial" w:cs="Arial"/>
        </w:rPr>
        <w:fldChar w:fldCharType="begin"/>
      </w:r>
      <w:r w:rsidR="00785E72">
        <w:rPr>
          <w:rFonts w:ascii="Arial" w:eastAsia="Arial" w:hAnsi="Arial" w:cs="Arial"/>
        </w:rPr>
        <w:instrText xml:space="preserve"> ADDIN ZOTERO_ITEM CSL_CITATION {"citationID":"dsCiguBj","properties":{"formattedCitation":"(Russell {\\i{}et al.}, 2019; Vannette {\\i{}et al.}, 2021)","plainCitation":"(Russell et al., 2019; 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1E6B89" w:rsidRPr="00DB55B1">
        <w:rPr>
          <w:rFonts w:ascii="Arial" w:eastAsia="Arial" w:hAnsi="Arial" w:cs="Arial"/>
        </w:rPr>
        <w:fldChar w:fldCharType="separate"/>
      </w:r>
      <w:r w:rsidR="00785E72" w:rsidRPr="00785E72">
        <w:rPr>
          <w:rFonts w:ascii="Arial" w:hAnsi="Arial" w:cs="Arial"/>
          <w:szCs w:val="24"/>
        </w:rPr>
        <w:t xml:space="preserve">(Russell </w:t>
      </w:r>
      <w:r w:rsidR="00785E72" w:rsidRPr="00785E72">
        <w:rPr>
          <w:rFonts w:ascii="Arial" w:hAnsi="Arial" w:cs="Arial"/>
          <w:i/>
          <w:iCs/>
          <w:szCs w:val="24"/>
        </w:rPr>
        <w:t>et al.</w:t>
      </w:r>
      <w:r w:rsidR="00785E72" w:rsidRPr="00785E72">
        <w:rPr>
          <w:rFonts w:ascii="Arial" w:hAnsi="Arial" w:cs="Arial"/>
          <w:szCs w:val="24"/>
        </w:rPr>
        <w:t xml:space="preserve">, 2019; Vannette </w:t>
      </w:r>
      <w:r w:rsidR="00785E72" w:rsidRPr="00785E72">
        <w:rPr>
          <w:rFonts w:ascii="Arial" w:hAnsi="Arial" w:cs="Arial"/>
          <w:i/>
          <w:iCs/>
          <w:szCs w:val="24"/>
        </w:rPr>
        <w:t>et al.</w:t>
      </w:r>
      <w:r w:rsidR="00785E72" w:rsidRPr="00785E72">
        <w:rPr>
          <w:rFonts w:ascii="Arial" w:hAnsi="Arial" w:cs="Arial"/>
          <w:szCs w:val="24"/>
        </w:rPr>
        <w:t>, 2021)</w:t>
      </w:r>
      <w:r w:rsidR="001E6B89" w:rsidRPr="00DB55B1">
        <w:rPr>
          <w:rFonts w:ascii="Arial" w:eastAsia="Arial" w:hAnsi="Arial" w:cs="Arial"/>
        </w:rPr>
        <w:fldChar w:fldCharType="end"/>
      </w:r>
      <w:r w:rsidR="003405A7" w:rsidRPr="00DB55B1">
        <w:rPr>
          <w:rFonts w:ascii="Arial" w:eastAsia="Arial" w:hAnsi="Arial" w:cs="Arial"/>
        </w:rPr>
        <w:t xml:space="preserve">, </w:t>
      </w:r>
      <w:r w:rsidR="00C42D59" w:rsidRPr="00DB55B1">
        <w:rPr>
          <w:rFonts w:ascii="Arial" w:eastAsia="Arial" w:hAnsi="Arial" w:cs="Arial"/>
        </w:rPr>
        <w:t>competitive</w:t>
      </w:r>
      <w:r w:rsidRPr="00DB55B1">
        <w:rPr>
          <w:rFonts w:ascii="Arial" w:eastAsia="Arial" w:hAnsi="Arial" w:cs="Arial"/>
        </w:rPr>
        <w:t xml:space="preserve"> ability</w:t>
      </w:r>
      <w:r w:rsidR="009F45BC" w:rsidRPr="00DB55B1">
        <w:rPr>
          <w:rFonts w:ascii="Arial" w:eastAsia="Arial" w:hAnsi="Arial" w:cs="Arial"/>
        </w:rPr>
        <w:t xml:space="preserve"> </w:t>
      </w:r>
      <w:r w:rsidR="00D80DF5" w:rsidRPr="00DB55B1">
        <w:rPr>
          <w:rFonts w:ascii="Arial" w:eastAsia="Arial" w:hAnsi="Arial" w:cs="Arial"/>
        </w:rPr>
        <w:fldChar w:fldCharType="begin"/>
      </w:r>
      <w:r w:rsidR="00785E72">
        <w:rPr>
          <w:rFonts w:ascii="Arial" w:eastAsia="Arial" w:hAnsi="Arial" w:cs="Arial"/>
        </w:rPr>
        <w:instrText xml:space="preserve"> ADDIN ZOTERO_ITEM CSL_CITATION {"citationID":"LYdV4nMv","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80DF5" w:rsidRPr="00DB55B1">
        <w:rPr>
          <w:rFonts w:ascii="Arial" w:eastAsia="Arial" w:hAnsi="Arial" w:cs="Arial"/>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80DF5" w:rsidRPr="00DB55B1">
        <w:rPr>
          <w:rFonts w:ascii="Arial" w:eastAsia="Arial" w:hAnsi="Arial" w:cs="Arial"/>
        </w:rPr>
        <w:fldChar w:fldCharType="end"/>
      </w:r>
      <w:r w:rsidRPr="00DB55B1">
        <w:rPr>
          <w:rFonts w:ascii="Arial" w:eastAsia="Arial" w:hAnsi="Arial" w:cs="Arial"/>
        </w:rPr>
        <w:t xml:space="preserve">, </w:t>
      </w:r>
      <w:r w:rsidR="003405A7" w:rsidRPr="00DB55B1">
        <w:rPr>
          <w:rFonts w:ascii="Arial" w:eastAsia="Arial" w:hAnsi="Arial" w:cs="Arial"/>
        </w:rPr>
        <w:t xml:space="preserve">or </w:t>
      </w:r>
      <w:r w:rsidR="009452C3" w:rsidRPr="00DB55B1">
        <w:rPr>
          <w:rFonts w:ascii="Arial" w:eastAsia="Arial" w:hAnsi="Arial" w:cs="Arial"/>
        </w:rPr>
        <w:t xml:space="preserve">intraspecific variation in microbial sensitivity to </w:t>
      </w:r>
      <w:r w:rsidR="003405A7" w:rsidRPr="00DB55B1">
        <w:rPr>
          <w:rFonts w:ascii="Arial" w:eastAsia="Arial" w:hAnsi="Arial" w:cs="Arial"/>
        </w:rPr>
        <w:t xml:space="preserve">NACs, </w:t>
      </w:r>
      <w:r w:rsidRPr="00DB55B1">
        <w:rPr>
          <w:rFonts w:ascii="Arial" w:eastAsia="Arial" w:hAnsi="Arial" w:cs="Arial"/>
        </w:rPr>
        <w:t>also contribut</w:t>
      </w:r>
      <w:r w:rsidR="004F19FC" w:rsidRPr="00DB55B1">
        <w:rPr>
          <w:rFonts w:ascii="Arial" w:eastAsia="Arial" w:hAnsi="Arial" w:cs="Arial"/>
        </w:rPr>
        <w:t xml:space="preserve">e </w:t>
      </w:r>
      <w:r w:rsidRPr="00DB55B1">
        <w:rPr>
          <w:rFonts w:ascii="Arial" w:eastAsia="Arial" w:hAnsi="Arial" w:cs="Arial"/>
        </w:rPr>
        <w:t xml:space="preserve">to low </w:t>
      </w:r>
      <w:r w:rsidR="003405A7" w:rsidRPr="00DB55B1">
        <w:rPr>
          <w:rFonts w:ascii="Arial" w:eastAsia="Arial" w:hAnsi="Arial" w:cs="Arial"/>
        </w:rPr>
        <w:t xml:space="preserve">species </w:t>
      </w:r>
      <w:r w:rsidRPr="00DB55B1">
        <w:rPr>
          <w:rFonts w:ascii="Arial" w:eastAsia="Arial" w:hAnsi="Arial" w:cs="Arial"/>
        </w:rPr>
        <w:t>diversity in floral microbial communities</w:t>
      </w:r>
      <w:r w:rsidR="003713A2" w:rsidRPr="00DB55B1">
        <w:rPr>
          <w:rFonts w:ascii="Arial" w:eastAsia="Arial" w:hAnsi="Arial" w:cs="Arial"/>
        </w:rPr>
        <w:fldChar w:fldCharType="begin"/>
      </w:r>
      <w:r w:rsidR="00785E72">
        <w:rPr>
          <w:rFonts w:ascii="Arial" w:eastAsia="Arial" w:hAnsi="Arial" w:cs="Arial"/>
        </w:rPr>
        <w:instrText xml:space="preserve"> ADDIN ZOTERO_ITEM CSL_CITATION {"citationID":"gHfQr2Lw","properties":{"formattedCitation":"(Herrera {\\i{}et al.}, 2014; Dhami {\\i{}et al.}, 2018)","plainCitation":"(Herrera et al., 2014; Dhami et al., 2018)","noteIndex":0},"citationItems":[{"id":739,"uris":["http://zotero.org/users/6808850/items/DFNTR37D"],"itemData":{"id":739,"type":"article-journal","abstract":"Both dispersal limitation and environmental sorting can affect genetic variation in populations, but their contribution remains unclear, particularly in microbes. We sought to determine the contribution of geographic distance (as a proxy for dispersal limitation) and phenotypic traits (as a proxy for environmental sorting), including morphology, metabolic ability and interspecific competitiveness, to the genotypic diversity in a nectar yeast species, Metschnikowia reukaufii. To measure genotypic diversity, we sequenced the genomes of 102 strains of M. reukaufii isolated from the floral nectar of hummingbird-pollinated shrub, Mimulus aurantiacus, along a 200-km coastline in California. Intraspecific genetic variation showed no detectable relationship with geographic distance, but could be grouped into three distinct lineages that correlated with metabolic ability and interspecific competitiveness. Despite ample evidence for strong competitive interactions within and among nectar yeasts, a full spectrum of the genotypic and phenotypic diversity observed across the 200-km coastline was represented even at a scale as small as 200 m. Further, more competitive strains were not necessarily more abundant. These results suggest that dispersal limitation and environmental sorting might not fully explain intraspecific diversity in this microbe and highlight the need to also consider other ecological factors such as trade-offs, source-sink dynamics and niche modification.","container-title":"Molecular Ecology","DOI":"10.1111/mec.14535","ISSN":"1365-294X","issue":"8","language":"en","note":"_eprint: https://onlinelibrary.wiley.com/doi/pdf/10.1111/mec.14535","page":"2067-2076","source":"Wiley Online Library","title":"Genomic diversity of a nectar yeast clusters into metabolically, but not geographically, distinct lineages","volume":"27","author":[{"family":"Dhami","given":"Manpreet K."},{"family":"Hartwig","given":"Thomas"},{"family":"Letten","given":"Andrew D."},{"family":"Banf","given":"Michael"},{"family":"Fukami","given":"Tadashi"}],"issued":{"date-parts":[["2018"]]}}},{"id":736,"uris":["http://zotero.org/users/6808850/items/G6TTKGNM"],"itemData":{"id":736,"type":"article-journal","abstract":"Environmental heterogeneity has been often suggested as a major driving force preserving genetic variation in clonal microorganisms. This study examines this hypothesis for the specialized nectar-dwelling, clonal yeast Metschnikowia reukaufii (Ascomycota,Saccharomycetales). We examined whether M. reukaufii subpopulations associated with flowers of different host plant species, and different individuals of the same host species, differed in genetic characteristics. Amplified fragment length polymorphisms (AFLP) fingerprints of M. reukaufii strains isolated from floral nectar of different host species and individuals sampled at different spatial scales revealed a strong host-mediated component of genetic and genotypic diversity at all scales considered. Genotypes were nonrandomly distributed among flowers of different species and, in the case of the single host species studied in detail (Helleborus foetidus), also among flowers of conspecific individuals coexisting locally. These host-mediated patterns of genetic structuring are compatible with those expected under the diversifying selection hypothesis for the maintenance of local and regional genetic diversity in clonal organisms. It is proposed that a combination of intrafloral selection and biased pollinator-mediated migration may ultimately account for observed host-mediated genetic structuring in populations of M. reukaufii.","container-title":"FEMS Microbiology Ecology","DOI":"10.1111/1574-6941.12245","ISSN":"0168-6496","issue":"3","journalAbbreviation":"FEMS Microbiology Ecology","page":"568-575","source":"Silverchair","title":"Nonrandom genotype distribution among floral hosts contributes to local and regional genetic diversity in the nectar–living yeast Metschnikowia reukaufii","volume":"87","author":[{"family":"Herrera","given":"Carlos M."},{"family":"Pozo","given":"María I."},{"family":"Bazaga","given":"Pilar"}],"issued":{"date-parts":[["2014",3,1]]}}}],"schema":"https://github.com/citation-style-language/schema/raw/master/csl-citation.json"} </w:instrText>
      </w:r>
      <w:r w:rsidR="003713A2" w:rsidRPr="00DB55B1">
        <w:rPr>
          <w:rFonts w:ascii="Arial" w:eastAsia="Arial" w:hAnsi="Arial" w:cs="Arial"/>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4; Dhami </w:t>
      </w:r>
      <w:r w:rsidR="00785E72" w:rsidRPr="00785E72">
        <w:rPr>
          <w:rFonts w:ascii="Arial" w:hAnsi="Arial" w:cs="Arial"/>
          <w:i/>
          <w:iCs/>
          <w:szCs w:val="24"/>
        </w:rPr>
        <w:t>et al.</w:t>
      </w:r>
      <w:r w:rsidR="00785E72" w:rsidRPr="00785E72">
        <w:rPr>
          <w:rFonts w:ascii="Arial" w:hAnsi="Arial" w:cs="Arial"/>
          <w:szCs w:val="24"/>
        </w:rPr>
        <w:t>, 2018)</w:t>
      </w:r>
      <w:r w:rsidR="003713A2" w:rsidRPr="00DB55B1">
        <w:rPr>
          <w:rFonts w:ascii="Arial" w:eastAsia="Arial" w:hAnsi="Arial" w:cs="Arial"/>
        </w:rPr>
        <w:fldChar w:fldCharType="end"/>
      </w:r>
      <w:r w:rsidRPr="00DB55B1">
        <w:rPr>
          <w:rFonts w:ascii="Arial" w:eastAsia="Arial" w:hAnsi="Arial" w:cs="Arial"/>
        </w:rPr>
        <w:t>.</w:t>
      </w:r>
      <w:r w:rsidR="00841336" w:rsidRPr="00DB55B1">
        <w:rPr>
          <w:rFonts w:ascii="Arial" w:eastAsia="Arial" w:hAnsi="Arial" w:cs="Arial"/>
        </w:rPr>
        <w:t xml:space="preserve"> Finally, given our result that nectar secondary chemistry can affect microbial growth, </w:t>
      </w:r>
      <w:r w:rsidR="00E10651">
        <w:rPr>
          <w:rFonts w:ascii="Arial" w:eastAsia="Arial" w:hAnsi="Arial" w:cs="Arial"/>
        </w:rPr>
        <w:t xml:space="preserve">and may affect yeasts to a lesser extent than bacteria, </w:t>
      </w:r>
      <w:r w:rsidR="00841336" w:rsidRPr="00DB55B1">
        <w:rPr>
          <w:rFonts w:ascii="Arial" w:eastAsia="Arial" w:hAnsi="Arial" w:cs="Arial"/>
        </w:rPr>
        <w:t xml:space="preserve">characterizing variation in antimicrobial potential among plant populations and species may allow a better understanding of how microbes, pollinators and other forces shape the ecology and evolution of nectar traits. </w:t>
      </w:r>
    </w:p>
    <w:p w14:paraId="2713FB58" w14:textId="7921545C" w:rsidR="008A4BBE" w:rsidRPr="00DB55B1" w:rsidRDefault="008A4BBE" w:rsidP="00FD0250">
      <w:pPr>
        <w:spacing w:after="0" w:line="360" w:lineRule="auto"/>
        <w:rPr>
          <w:rFonts w:ascii="Arial" w:eastAsia="Arial" w:hAnsi="Arial" w:cs="Arial"/>
        </w:rPr>
      </w:pPr>
    </w:p>
    <w:p w14:paraId="53735152" w14:textId="77777777" w:rsidR="00B827BE" w:rsidRPr="009D705F" w:rsidRDefault="00B827BE" w:rsidP="00FD0250">
      <w:pPr>
        <w:spacing w:after="0" w:line="360" w:lineRule="auto"/>
        <w:rPr>
          <w:rFonts w:ascii="Arial" w:eastAsia="Arial" w:hAnsi="Arial" w:cs="Arial"/>
          <w:u w:val="single"/>
        </w:rPr>
      </w:pPr>
      <w:r w:rsidRPr="009D705F">
        <w:rPr>
          <w:rFonts w:ascii="Arial" w:eastAsia="Arial" w:hAnsi="Arial" w:cs="Arial"/>
          <w:u w:val="single"/>
        </w:rPr>
        <w:t>Acknowledgements</w:t>
      </w:r>
      <w:r>
        <w:rPr>
          <w:rFonts w:ascii="Arial" w:eastAsia="Arial" w:hAnsi="Arial" w:cs="Arial"/>
          <w:u w:val="single"/>
        </w:rPr>
        <w:t>:</w:t>
      </w:r>
    </w:p>
    <w:p w14:paraId="0A038BFC" w14:textId="589A4037" w:rsidR="00B827BE" w:rsidDel="00E773E1" w:rsidRDefault="00B827BE" w:rsidP="00FD0250">
      <w:pPr>
        <w:spacing w:after="0" w:line="360" w:lineRule="auto"/>
        <w:rPr>
          <w:del w:id="196" w:author="Tobias Mueller" w:date="2022-08-11T08:15:00Z"/>
          <w:rFonts w:ascii="Arial" w:eastAsia="Arial" w:hAnsi="Arial" w:cs="Arial"/>
        </w:rPr>
      </w:pPr>
      <w:r w:rsidRPr="00DB55B1">
        <w:rPr>
          <w:rFonts w:ascii="Arial" w:eastAsia="Arial" w:hAnsi="Arial" w:cs="Arial"/>
        </w:rPr>
        <w:t xml:space="preserve">We especially thank Anthony Schmitt and Clay Carter for isolating and providing the BrLTP2.1 protein and for their early comments on experimental direction. We would like to thank members of the </w:t>
      </w:r>
      <w:proofErr w:type="spellStart"/>
      <w:r w:rsidRPr="00DB55B1">
        <w:rPr>
          <w:rFonts w:ascii="Arial" w:eastAsia="Arial" w:hAnsi="Arial" w:cs="Arial"/>
        </w:rPr>
        <w:t>Vannette</w:t>
      </w:r>
      <w:proofErr w:type="spellEnd"/>
      <w:r w:rsidRPr="00DB55B1">
        <w:rPr>
          <w:rFonts w:ascii="Arial" w:eastAsia="Arial" w:hAnsi="Arial" w:cs="Arial"/>
        </w:rPr>
        <w:t xml:space="preserve"> lab including Shawn Christensen, Amber Crowley-Gall, Marshall McMunn, and Danielle Rutkowski, as well as Kate </w:t>
      </w:r>
      <w:proofErr w:type="spellStart"/>
      <w:r w:rsidRPr="00DB55B1">
        <w:rPr>
          <w:rFonts w:ascii="Arial" w:eastAsia="Arial" w:hAnsi="Arial" w:cs="Arial"/>
        </w:rPr>
        <w:t>LeCroy</w:t>
      </w:r>
      <w:proofErr w:type="spellEnd"/>
      <w:r w:rsidRPr="00DB55B1">
        <w:rPr>
          <w:rFonts w:ascii="Arial" w:eastAsia="Arial" w:hAnsi="Arial" w:cs="Arial"/>
        </w:rPr>
        <w:t xml:space="preserve"> and Scott </w:t>
      </w:r>
      <w:proofErr w:type="spellStart"/>
      <w:r w:rsidRPr="00DB55B1">
        <w:rPr>
          <w:rFonts w:ascii="Arial" w:eastAsia="Arial" w:hAnsi="Arial" w:cs="Arial"/>
        </w:rPr>
        <w:t>McArt</w:t>
      </w:r>
      <w:proofErr w:type="spellEnd"/>
      <w:r w:rsidRPr="00DB55B1">
        <w:rPr>
          <w:rFonts w:ascii="Arial" w:eastAsia="Arial" w:hAnsi="Arial" w:cs="Arial"/>
        </w:rPr>
        <w:t xml:space="preserve"> for their feedback and comments on the manuscript. </w:t>
      </w:r>
    </w:p>
    <w:p w14:paraId="309E6874" w14:textId="4F896052" w:rsidR="00F47FB6" w:rsidDel="00E773E1" w:rsidRDefault="00F47FB6" w:rsidP="00FD0250">
      <w:pPr>
        <w:spacing w:after="0" w:line="360" w:lineRule="auto"/>
        <w:rPr>
          <w:del w:id="197" w:author="Tobias Mueller" w:date="2022-08-11T08:15:00Z"/>
          <w:rFonts w:ascii="Arial" w:eastAsia="Arial" w:hAnsi="Arial" w:cs="Arial"/>
        </w:rPr>
      </w:pPr>
    </w:p>
    <w:p w14:paraId="64796CCF" w14:textId="37B5ECFF" w:rsidR="00F47FB6" w:rsidRDefault="00F47FB6" w:rsidP="00F47FB6">
      <w:pPr>
        <w:spacing w:after="0" w:line="360" w:lineRule="auto"/>
        <w:rPr>
          <w:ins w:id="198" w:author="Tobias Mueller" w:date="2022-08-11T08:00:00Z"/>
          <w:rFonts w:ascii="Arial" w:eastAsia="Arial" w:hAnsi="Arial" w:cs="Arial"/>
        </w:rPr>
      </w:pPr>
    </w:p>
    <w:p w14:paraId="73E263AF" w14:textId="77777777" w:rsidR="006A37B4" w:rsidRPr="00DB55B1" w:rsidRDefault="006A37B4" w:rsidP="00F47FB6">
      <w:pPr>
        <w:spacing w:after="0" w:line="360" w:lineRule="auto"/>
        <w:rPr>
          <w:rFonts w:ascii="Arial" w:eastAsia="Arial" w:hAnsi="Arial" w:cs="Arial"/>
        </w:rPr>
      </w:pPr>
    </w:p>
    <w:p w14:paraId="215036EA" w14:textId="69AB35A6" w:rsidR="00F47FB6" w:rsidRPr="00DB55B1" w:rsidDel="006D5E7E" w:rsidRDefault="00F47FB6" w:rsidP="00F47FB6">
      <w:pPr>
        <w:spacing w:after="0" w:line="360" w:lineRule="auto"/>
        <w:rPr>
          <w:del w:id="199" w:author="Tobias Mueller" w:date="2022-08-11T08:23:00Z"/>
          <w:rFonts w:ascii="Arial" w:eastAsia="Arial" w:hAnsi="Arial" w:cs="Arial"/>
        </w:rPr>
      </w:pPr>
      <w:del w:id="200" w:author="Tobias Mueller" w:date="2022-08-11T08:23:00Z">
        <w:r w:rsidDel="006D5E7E">
          <w:rPr>
            <w:rFonts w:ascii="Arial" w:eastAsia="Arial" w:hAnsi="Arial" w:cs="Arial"/>
            <w:b/>
            <w:color w:val="000000"/>
          </w:rPr>
          <w:delText>Experimental procedure</w:delText>
        </w:r>
      </w:del>
    </w:p>
    <w:p w14:paraId="1D577033" w14:textId="7CB68C2B" w:rsidR="00F47FB6" w:rsidRPr="00DB55B1" w:rsidDel="006D5E7E" w:rsidRDefault="00F47FB6" w:rsidP="00F47FB6">
      <w:pPr>
        <w:spacing w:after="0" w:line="360" w:lineRule="auto"/>
        <w:rPr>
          <w:del w:id="201" w:author="Tobias Mueller" w:date="2022-08-11T08:23:00Z"/>
          <w:rFonts w:ascii="Arial" w:eastAsia="Arial" w:hAnsi="Arial" w:cs="Arial"/>
        </w:rPr>
      </w:pPr>
      <w:del w:id="202" w:author="Tobias Mueller" w:date="2022-08-11T08:23:00Z">
        <w:r w:rsidRPr="00DB55B1" w:rsidDel="006D5E7E">
          <w:rPr>
            <w:rFonts w:ascii="Arial" w:eastAsia="Arial" w:hAnsi="Arial" w:cs="Arial"/>
            <w:i/>
            <w:color w:val="000000"/>
          </w:rPr>
          <w:delText>Microbial strains </w:delText>
        </w:r>
      </w:del>
    </w:p>
    <w:p w14:paraId="3E78090D" w14:textId="40FE43D7" w:rsidR="00F47FB6" w:rsidRPr="00DB55B1" w:rsidDel="006D5E7E" w:rsidRDefault="00F47FB6" w:rsidP="00F47FB6">
      <w:pPr>
        <w:spacing w:after="0" w:line="360" w:lineRule="auto"/>
        <w:rPr>
          <w:del w:id="203" w:author="Tobias Mueller" w:date="2022-08-11T08:23:00Z"/>
          <w:rFonts w:ascii="Arial" w:eastAsia="Arial" w:hAnsi="Arial" w:cs="Arial"/>
          <w:color w:val="000000"/>
        </w:rPr>
      </w:pPr>
      <w:del w:id="204" w:author="Tobias Mueller" w:date="2022-08-11T08:23:00Z">
        <w:r w:rsidRPr="00DB55B1" w:rsidDel="006D5E7E">
          <w:rPr>
            <w:rFonts w:ascii="Arial" w:eastAsia="Arial" w:hAnsi="Arial" w:cs="Arial"/>
            <w:color w:val="000000"/>
          </w:rPr>
          <w:delText xml:space="preserve">We tested the effects of nectar compounds on the growth of the yeasts </w:delText>
        </w:r>
        <w:r w:rsidRPr="00DB55B1" w:rsidDel="006D5E7E">
          <w:rPr>
            <w:rFonts w:ascii="Arial" w:eastAsia="Arial" w:hAnsi="Arial" w:cs="Arial"/>
            <w:i/>
            <w:color w:val="000000"/>
          </w:rPr>
          <w:delText xml:space="preserve">Metschnikowia reukaufii, Aureobasidium pullulans, Starmerella bombi, Rhodotorula fujisanensis, Saccharomyces cerevisiae, Zygosaccharomyces bailii, </w:delText>
        </w:r>
        <w:r w:rsidRPr="00DB55B1" w:rsidDel="006D5E7E">
          <w:rPr>
            <w:rFonts w:ascii="Arial" w:eastAsia="Arial" w:hAnsi="Arial" w:cs="Arial"/>
            <w:color w:val="000000"/>
          </w:rPr>
          <w:delText xml:space="preserve">and the bacteria, </w:delText>
        </w:r>
        <w:r w:rsidRPr="00DB55B1" w:rsidDel="006D5E7E">
          <w:rPr>
            <w:rFonts w:ascii="Arial" w:eastAsia="Arial" w:hAnsi="Arial" w:cs="Arial"/>
            <w:i/>
            <w:color w:val="000000"/>
          </w:rPr>
          <w:delText>Acinetobacter nectaris, Rosenbergiella nectarea, Bacillus subtilis, Pantoea agglomerans, Pseudomonas mandelii, Pectobacterium carotovorum.</w:delText>
        </w:r>
        <w:r w:rsidRPr="00DB55B1" w:rsidDel="006D5E7E">
          <w:rPr>
            <w:rFonts w:ascii="Arial" w:eastAsia="Arial" w:hAnsi="Arial" w:cs="Arial"/>
            <w:color w:val="000000"/>
          </w:rPr>
          <w:delText xml:space="preserve"> Th</w:delText>
        </w:r>
        <w:r w:rsidRPr="00DB55B1" w:rsidDel="006D5E7E">
          <w:rPr>
            <w:rFonts w:ascii="Arial" w:eastAsia="Arial" w:hAnsi="Arial" w:cs="Arial"/>
          </w:rPr>
          <w:delText>e species assayed include</w:delText>
        </w:r>
        <w:r w:rsidRPr="00DB55B1" w:rsidDel="006D5E7E">
          <w:rPr>
            <w:rFonts w:ascii="Arial" w:eastAsia="Arial" w:hAnsi="Arial" w:cs="Arial"/>
            <w:color w:val="000000"/>
          </w:rPr>
          <w:delText xml:space="preserve"> microbes commonly isolated from nectar, pollinators, and the environment (Table 1)</w:delText>
        </w:r>
        <w:r w:rsidRPr="00DB55B1" w:rsidDel="006D5E7E">
          <w:rPr>
            <w:rFonts w:ascii="Arial" w:eastAsia="Arial" w:hAnsi="Arial" w:cs="Arial"/>
          </w:rPr>
          <w:delText>.</w:delText>
        </w:r>
      </w:del>
    </w:p>
    <w:p w14:paraId="1E001E3A" w14:textId="757D6259" w:rsidR="00F47FB6" w:rsidRPr="00DB55B1" w:rsidDel="006D5E7E" w:rsidRDefault="00F47FB6" w:rsidP="00F47FB6">
      <w:pPr>
        <w:spacing w:after="0" w:line="360" w:lineRule="auto"/>
        <w:rPr>
          <w:del w:id="205" w:author="Tobias Mueller" w:date="2022-08-11T08:23:00Z"/>
          <w:moveFrom w:id="206" w:author="Tobias Mueller" w:date="2022-08-11T08:08:00Z"/>
          <w:rFonts w:ascii="Arial" w:eastAsia="Arial" w:hAnsi="Arial" w:cs="Arial"/>
        </w:rPr>
      </w:pPr>
      <w:moveFromRangeStart w:id="207" w:author="Tobias Mueller" w:date="2022-08-11T08:08:00Z" w:name="move111097724"/>
    </w:p>
    <w:p w14:paraId="05945D22" w14:textId="5DDF2356" w:rsidR="00F47FB6" w:rsidRPr="005A60F3" w:rsidDel="006D5E7E" w:rsidRDefault="00F47FB6" w:rsidP="00F47FB6">
      <w:pPr>
        <w:spacing w:after="0" w:line="360" w:lineRule="auto"/>
        <w:rPr>
          <w:del w:id="208" w:author="Tobias Mueller" w:date="2022-08-11T08:23:00Z"/>
          <w:moveFrom w:id="209" w:author="Tobias Mueller" w:date="2022-08-11T08:08:00Z"/>
          <w:rFonts w:ascii="Arial" w:eastAsia="Arial" w:hAnsi="Arial" w:cs="Arial"/>
          <w:color w:val="C00000"/>
        </w:rPr>
      </w:pPr>
      <w:moveFrom w:id="210" w:author="Tobias Mueller" w:date="2022-08-11T08:08:00Z">
        <w:del w:id="211" w:author="Tobias Mueller" w:date="2022-08-11T08:23:00Z">
          <w:r w:rsidRPr="00DB55B1" w:rsidDel="006D5E7E">
            <w:rPr>
              <w:rFonts w:ascii="Arial" w:eastAsia="Arial" w:hAnsi="Arial" w:cs="Arial"/>
            </w:rPr>
            <w:delText>To standardize microbial density across treatments, we created master microbial suspensions. First, we grew microbial stocks for three days on Yeast Media Agar (YMA) containing chloramphenicol (at 100 mg/L to reduce bacterial growth) or fructose enhanced Trypticase Soy Agar (TSA) containing cycloheximide (at 100 mg/L to reduce fungal growth) for fungi and bacteria respectively</w:delText>
          </w:r>
          <w:r w:rsidDel="006D5E7E">
            <w:rPr>
              <w:rFonts w:ascii="Arial" w:eastAsia="Arial" w:hAnsi="Arial" w:cs="Arial"/>
            </w:rPr>
            <w:delText xml:space="preserve"> </w:delText>
          </w:r>
          <w:r w:rsidRPr="00DB55B1" w:rsidDel="006D5E7E">
            <w:rPr>
              <w:rFonts w:ascii="Arial" w:eastAsia="Arial" w:hAnsi="Arial" w:cs="Arial"/>
            </w:rPr>
            <w:delText xml:space="preserve">(Supplemental </w:delText>
          </w:r>
          <w:r w:rsidDel="006D5E7E">
            <w:rPr>
              <w:rFonts w:ascii="Arial" w:eastAsia="Arial" w:hAnsi="Arial" w:cs="Arial"/>
            </w:rPr>
            <w:delText>Method</w:delText>
          </w:r>
          <w:r w:rsidRPr="00DB55B1" w:rsidDel="006D5E7E">
            <w:rPr>
              <w:rFonts w:ascii="Arial" w:eastAsia="Arial" w:hAnsi="Arial" w:cs="Arial"/>
            </w:rPr>
            <w:delText xml:space="preserve"> 1). We then created 2000 cell/</w:delText>
          </w:r>
          <w:r w:rsidDel="006D5E7E">
            <w:rPr>
              <w:rFonts w:ascii="Arial" w:eastAsia="Arial" w:hAnsi="Arial" w:cs="Arial"/>
            </w:rPr>
            <w:delText>μL</w:delText>
          </w:r>
          <w:r w:rsidRPr="00DB55B1" w:rsidDel="006D5E7E">
            <w:rPr>
              <w:rFonts w:ascii="Arial" w:eastAsia="Arial" w:hAnsi="Arial" w:cs="Arial"/>
            </w:rPr>
            <w:delText xml:space="preserve"> suspensions (quantified via hemocytometer) in 15% glycerol </w:delText>
          </w:r>
          <w:r w:rsidRPr="00DB55B1" w:rsidDel="006D5E7E">
            <w:rPr>
              <w:rFonts w:ascii="Arial" w:eastAsia="Arial" w:hAnsi="Arial" w:cs="Arial"/>
              <w:color w:val="000000"/>
            </w:rPr>
            <w:delText>v/v with 15% sucrose w/v</w:delText>
          </w:r>
          <w:r w:rsidDel="006D5E7E">
            <w:rPr>
              <w:rFonts w:ascii="Arial" w:eastAsia="Arial" w:hAnsi="Arial" w:cs="Arial"/>
            </w:rPr>
            <w:delText xml:space="preserve"> </w:delText>
          </w:r>
          <w:r w:rsidRPr="00DB55B1" w:rsidDel="006D5E7E">
            <w:rPr>
              <w:rFonts w:ascii="Arial" w:eastAsia="Arial" w:hAnsi="Arial" w:cs="Arial"/>
            </w:rPr>
            <w:delText>and stored aliquots at -80</w:delText>
          </w:r>
          <w:r w:rsidRPr="00DB55B1" w:rsidDel="006D5E7E">
            <w:rPr>
              <w:rFonts w:ascii="Arial" w:eastAsia="Arial" w:hAnsi="Arial" w:cs="Arial"/>
              <w:vertAlign w:val="superscript"/>
            </w:rPr>
            <w:delText>o</w:delText>
          </w:r>
          <w:r w:rsidRPr="00DB55B1" w:rsidDel="006D5E7E">
            <w:rPr>
              <w:rFonts w:ascii="Arial" w:eastAsia="Arial" w:hAnsi="Arial" w:cs="Arial"/>
            </w:rPr>
            <w:delText xml:space="preserve">C for the duration of the experiment. Each plate or cogrowth assay used a new aliquot to ensure that every replicate had the same starting cell densities of each focal microbe. </w:delText>
          </w:r>
          <w:r w:rsidRPr="006B14C7" w:rsidDel="006D5E7E">
            <w:rPr>
              <w:rFonts w:ascii="Arial" w:eastAsia="Arial" w:hAnsi="Arial" w:cs="Arial"/>
            </w:rPr>
            <w:delText>We verified that there was no decrease in microbial viability from length of freezing by correlating the lag time of microbes grown in control nectar to length of time frozen (r = -.13, p = .08).</w:delText>
          </w:r>
        </w:del>
      </w:moveFrom>
    </w:p>
    <w:moveFromRangeEnd w:id="207"/>
    <w:p w14:paraId="27C58E76" w14:textId="38C5D160" w:rsidR="00F47FB6" w:rsidRPr="00DB55B1" w:rsidDel="006D5E7E" w:rsidRDefault="00F47FB6" w:rsidP="00F47FB6">
      <w:pPr>
        <w:spacing w:after="0" w:line="360" w:lineRule="auto"/>
        <w:rPr>
          <w:del w:id="212" w:author="Tobias Mueller" w:date="2022-08-11T08:23:00Z"/>
          <w:rFonts w:ascii="Arial" w:eastAsia="Arial" w:hAnsi="Arial" w:cs="Arial"/>
        </w:rPr>
      </w:pPr>
    </w:p>
    <w:p w14:paraId="60F705AE" w14:textId="0C09295D" w:rsidR="00F47FB6" w:rsidRPr="00DB55B1" w:rsidDel="006D5E7E" w:rsidRDefault="00F47FB6" w:rsidP="00F47FB6">
      <w:pPr>
        <w:spacing w:after="0" w:line="360" w:lineRule="auto"/>
        <w:rPr>
          <w:del w:id="213" w:author="Tobias Mueller" w:date="2022-08-11T08:23:00Z"/>
          <w:rFonts w:ascii="Arial" w:eastAsia="Arial" w:hAnsi="Arial" w:cs="Arial"/>
        </w:rPr>
      </w:pPr>
      <w:del w:id="214" w:author="Tobias Mueller" w:date="2022-08-11T08:23:00Z">
        <w:r w:rsidRPr="00DB55B1" w:rsidDel="006D5E7E">
          <w:rPr>
            <w:rFonts w:ascii="Arial" w:eastAsia="Arial" w:hAnsi="Arial" w:cs="Arial"/>
            <w:i/>
            <w:color w:val="000000"/>
          </w:rPr>
          <w:delText>Chemical constituents</w:delText>
        </w:r>
      </w:del>
    </w:p>
    <w:p w14:paraId="7FA1C29E" w14:textId="33F26DB0" w:rsidR="00F47FB6" w:rsidRPr="00DB55B1" w:rsidDel="006D5E7E" w:rsidRDefault="00F47FB6" w:rsidP="00F47FB6">
      <w:pPr>
        <w:spacing w:after="0" w:line="360" w:lineRule="auto"/>
        <w:rPr>
          <w:del w:id="215" w:author="Tobias Mueller" w:date="2022-08-11T08:23:00Z"/>
          <w:rFonts w:ascii="Arial" w:eastAsia="Arial" w:hAnsi="Arial" w:cs="Arial"/>
          <w:color w:val="000000"/>
        </w:rPr>
      </w:pPr>
      <w:del w:id="216" w:author="Tobias Mueller" w:date="2022-08-11T08:23:00Z">
        <w:r w:rsidRPr="00DB55B1" w:rsidDel="006D5E7E">
          <w:rPr>
            <w:rFonts w:ascii="Arial" w:eastAsia="Arial" w:hAnsi="Arial" w:cs="Arial"/>
            <w:color w:val="000000"/>
          </w:rPr>
          <w:delText xml:space="preserve">We tested compounds detected in nectar that have been hypothesized or demonstrated to be antimicrobial and </w:delText>
        </w:r>
        <w:r w:rsidRPr="00277435" w:rsidDel="006D5E7E">
          <w:rPr>
            <w:rFonts w:ascii="Arial" w:eastAsia="Arial" w:hAnsi="Arial" w:cs="Arial"/>
          </w:rPr>
          <w:delText>used</w:delText>
        </w:r>
        <w:r w:rsidRPr="00F7736E" w:rsidDel="006D5E7E">
          <w:rPr>
            <w:rFonts w:ascii="Arial" w:eastAsia="Arial" w:hAnsi="Arial" w:cs="Arial"/>
            <w:shd w:val="clear" w:color="auto" w:fill="FDFDFD"/>
          </w:rPr>
          <w:delText xml:space="preserve"> </w:delText>
        </w:r>
        <w:r w:rsidRPr="00277435" w:rsidDel="006D5E7E">
          <w:rPr>
            <w:rFonts w:ascii="Arial" w:eastAsia="Arial" w:hAnsi="Arial" w:cs="Arial"/>
            <w:shd w:val="clear" w:color="auto" w:fill="FDFDFD"/>
          </w:rPr>
          <w:delText xml:space="preserve">the highest </w:delText>
        </w:r>
        <w:r w:rsidRPr="00F7736E" w:rsidDel="006D5E7E">
          <w:rPr>
            <w:rFonts w:ascii="Arial" w:eastAsia="Arial" w:hAnsi="Arial" w:cs="Arial"/>
            <w:shd w:val="clear" w:color="auto" w:fill="FDFDFD"/>
          </w:rPr>
          <w:delText xml:space="preserve">concentrations </w:delText>
        </w:r>
        <w:r w:rsidRPr="00DB55B1" w:rsidDel="006D5E7E">
          <w:rPr>
            <w:rFonts w:ascii="Arial" w:eastAsia="Arial" w:hAnsi="Arial" w:cs="Arial"/>
            <w:shd w:val="clear" w:color="auto" w:fill="FDFDFD"/>
          </w:rPr>
          <w:delText xml:space="preserve">previously documented in nectar (Supplemental Table </w:delText>
        </w:r>
        <w:r w:rsidDel="006D5E7E">
          <w:rPr>
            <w:rFonts w:ascii="Arial" w:eastAsia="Arial" w:hAnsi="Arial" w:cs="Arial"/>
            <w:shd w:val="clear" w:color="auto" w:fill="FDFDFD"/>
          </w:rPr>
          <w:delText>1</w:delText>
        </w:r>
        <w:r w:rsidRPr="00DB55B1" w:rsidDel="006D5E7E">
          <w:rPr>
            <w:rFonts w:ascii="Arial" w:eastAsia="Arial" w:hAnsi="Arial" w:cs="Arial"/>
            <w:shd w:val="clear" w:color="auto" w:fill="FDFDFD"/>
          </w:rPr>
          <w:delText>).</w:delText>
        </w:r>
        <w:r w:rsidRPr="00DB55B1" w:rsidDel="006D5E7E">
          <w:rPr>
            <w:rFonts w:ascii="Arial" w:eastAsia="Arial" w:hAnsi="Arial" w:cs="Arial"/>
            <w:color w:val="FF0000"/>
          </w:rPr>
          <w:delText xml:space="preserve"> </w:delText>
        </w:r>
        <w:r w:rsidRPr="00DB55B1" w:rsidDel="006D5E7E">
          <w:rPr>
            <w:rFonts w:ascii="Arial" w:eastAsia="Arial" w:hAnsi="Arial" w:cs="Arial"/>
            <w:color w:val="000000"/>
          </w:rPr>
          <w:delText>We tested hydrogen peroxide (H</w:delText>
        </w:r>
        <w:r w:rsidRPr="00DB55B1" w:rsidDel="006D5E7E">
          <w:rPr>
            <w:rFonts w:ascii="Arial" w:eastAsia="Arial" w:hAnsi="Arial" w:cs="Arial"/>
            <w:color w:val="000000"/>
            <w:vertAlign w:val="subscript"/>
          </w:rPr>
          <w:delText>2</w:delText>
        </w:r>
        <w:r w:rsidRPr="00DB55B1" w:rsidDel="006D5E7E">
          <w:rPr>
            <w:rFonts w:ascii="Arial" w:eastAsia="Arial" w:hAnsi="Arial" w:cs="Arial"/>
            <w:color w:val="000000"/>
          </w:rPr>
          <w:delText>O</w:delText>
        </w:r>
        <w:r w:rsidRPr="00DB55B1" w:rsidDel="006D5E7E">
          <w:rPr>
            <w:rFonts w:ascii="Arial" w:eastAsia="Arial" w:hAnsi="Arial" w:cs="Arial"/>
            <w:color w:val="000000"/>
            <w:vertAlign w:val="subscript"/>
          </w:rPr>
          <w:delText>2)</w:delText>
        </w:r>
        <w:r w:rsidRPr="00DB55B1" w:rsidDel="006D5E7E">
          <w:rPr>
            <w:rFonts w:ascii="Arial" w:eastAsia="Arial" w:hAnsi="Arial" w:cs="Arial"/>
            <w:color w:val="000000"/>
          </w:rPr>
          <w:delText>, a reactive oxygen species found in some nectars</w:delText>
        </w:r>
        <w:r w:rsidDel="006D5E7E">
          <w:rPr>
            <w:rFonts w:ascii="Arial" w:eastAsia="Arial" w:hAnsi="Arial" w:cs="Arial"/>
            <w:color w:val="000000"/>
          </w:rPr>
          <w:delText>,</w:delText>
        </w:r>
        <w:r w:rsidRPr="00DB55B1" w:rsidDel="006D5E7E">
          <w:rPr>
            <w:rFonts w:ascii="Arial" w:eastAsia="Arial" w:hAnsi="Arial" w:cs="Arial"/>
            <w:color w:val="000000"/>
          </w:rPr>
          <w:delText xml:space="preserve"> at two concentrations (2mM and 4mM,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qqmIa66r","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rPr>
          <w:delText>(Carter and Thornburg, 2004)</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deltaline, a norditerpene alkaloid found in the nectar of </w:delText>
        </w:r>
        <w:r w:rsidRPr="00DB55B1" w:rsidDel="006D5E7E">
          <w:rPr>
            <w:rFonts w:ascii="Arial" w:eastAsia="Arial" w:hAnsi="Arial" w:cs="Arial"/>
            <w:i/>
            <w:color w:val="000000"/>
          </w:rPr>
          <w:delText>Delphinium spp.</w:delText>
        </w:r>
        <w:r w:rsidRPr="00DB55B1" w:rsidDel="006D5E7E">
          <w:rPr>
            <w:rFonts w:ascii="Arial" w:eastAsia="Arial" w:hAnsi="Arial" w:cs="Arial"/>
            <w:color w:val="000000"/>
          </w:rPr>
          <w:delText xml:space="preserve"> and a potent toxin for eukaryotes (22ug/ml,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wcKyCTcO","properties":{"formattedCitation":"(Cook {\\i{}et al.}, 2013)","plainCitation":"(Cook et al., 2013)","noteIndex":0},"citationItems":[{"id":174,"uris":["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Cook </w:delText>
        </w:r>
        <w:r w:rsidRPr="00785E72" w:rsidDel="006D5E7E">
          <w:rPr>
            <w:rFonts w:ascii="Arial" w:hAnsi="Arial" w:cs="Arial"/>
            <w:i/>
            <w:iCs/>
            <w:szCs w:val="24"/>
          </w:rPr>
          <w:delText>et al.</w:delText>
        </w:r>
        <w:r w:rsidRPr="00785E72" w:rsidDel="006D5E7E">
          <w:rPr>
            <w:rFonts w:ascii="Arial" w:hAnsi="Arial" w:cs="Arial"/>
            <w:szCs w:val="24"/>
          </w:rPr>
          <w:delText>, 2013)</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BrLTP2.1, a lipid transfer protein isolated from </w:delText>
        </w:r>
        <w:r w:rsidRPr="00DB55B1" w:rsidDel="006D5E7E">
          <w:rPr>
            <w:rFonts w:ascii="Arial" w:eastAsia="Arial" w:hAnsi="Arial" w:cs="Arial"/>
            <w:i/>
            <w:color w:val="000000"/>
          </w:rPr>
          <w:delText xml:space="preserve">Brassica </w:delText>
        </w:r>
        <w:r w:rsidRPr="00DB55B1" w:rsidDel="006D5E7E">
          <w:rPr>
            <w:rFonts w:ascii="Arial" w:eastAsia="Arial" w:hAnsi="Arial" w:cs="Arial"/>
            <w:i/>
          </w:rPr>
          <w:delText>rapa</w:delText>
        </w:r>
        <w:r w:rsidRPr="00DB55B1" w:rsidDel="006D5E7E">
          <w:rPr>
            <w:rFonts w:ascii="Arial" w:eastAsia="Arial" w:hAnsi="Arial" w:cs="Arial"/>
            <w:i/>
            <w:color w:val="000000"/>
          </w:rPr>
          <w:delText xml:space="preserve"> </w:delText>
        </w:r>
        <w:r w:rsidRPr="00DB55B1" w:rsidDel="006D5E7E">
          <w:rPr>
            <w:rFonts w:ascii="Arial" w:eastAsia="Arial" w:hAnsi="Arial" w:cs="Arial"/>
            <w:color w:val="000000"/>
          </w:rPr>
          <w:delText xml:space="preserve">nectar, hereafter </w:delText>
        </w:r>
        <w:r w:rsidRPr="00DB55B1" w:rsidDel="006D5E7E">
          <w:rPr>
            <w:rFonts w:ascii="Arial" w:eastAsia="Arial" w:hAnsi="Arial" w:cs="Arial"/>
          </w:rPr>
          <w:delText>referred</w:delText>
        </w:r>
        <w:r w:rsidRPr="00DB55B1" w:rsidDel="006D5E7E">
          <w:rPr>
            <w:rFonts w:ascii="Arial" w:eastAsia="Arial" w:hAnsi="Arial" w:cs="Arial"/>
            <w:color w:val="000000"/>
          </w:rPr>
          <w:delText xml:space="preserve"> to as LTP (150μg/ml,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jJkLQDHz","properties":{"formattedCitation":"(Schmitt {\\i{}et al.}, 2018)","plainCitation":"(Schmitt et al., 2018)","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Schmitt </w:delText>
        </w:r>
        <w:r w:rsidRPr="00785E72" w:rsidDel="006D5E7E">
          <w:rPr>
            <w:rFonts w:ascii="Arial" w:hAnsi="Arial" w:cs="Arial"/>
            <w:i/>
            <w:iCs/>
            <w:szCs w:val="24"/>
          </w:rPr>
          <w:delText>et al.</w:delText>
        </w:r>
        <w:r w:rsidRPr="00785E72" w:rsidDel="006D5E7E">
          <w:rPr>
            <w:rFonts w:ascii="Arial" w:hAnsi="Arial" w:cs="Arial"/>
            <w:szCs w:val="24"/>
          </w:rPr>
          <w:delText>, 2018)</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linalool, a common volatile found in nectar (100ng/ml,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0cRI62By","properties":{"formattedCitation":"(Burdon {\\i{}et al.}, 2018)","plainCitation":"(Burdon et al., 2018)","noteIndex":0},"citationItems":[{"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Burdon </w:delText>
        </w:r>
        <w:r w:rsidRPr="00785E72" w:rsidDel="006D5E7E">
          <w:rPr>
            <w:rFonts w:ascii="Arial" w:hAnsi="Arial" w:cs="Arial"/>
            <w:i/>
            <w:iCs/>
            <w:szCs w:val="24"/>
          </w:rPr>
          <w:delText>et al.</w:delText>
        </w:r>
        <w:r w:rsidRPr="00785E72" w:rsidDel="006D5E7E">
          <w:rPr>
            <w:rFonts w:ascii="Arial" w:hAnsi="Arial" w:cs="Arial"/>
            <w:szCs w:val="24"/>
          </w:rPr>
          <w:delText>, 2018)</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ethanol (EtOH), a common byproduct of fermentation in nectar (1%,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W9rnrW5K","properties":{"formattedCitation":"(Wiens {\\i{}et al.}, 2008)","plainCitation":"(Wiens et al., 2008)","noteIndex":0},"citationItems":[{"id":116,"uris":["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license":"© 2008 by The National Academy of Sciences of the USA","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Wiens </w:delText>
        </w:r>
        <w:r w:rsidRPr="00785E72" w:rsidDel="006D5E7E">
          <w:rPr>
            <w:rFonts w:ascii="Arial" w:hAnsi="Arial" w:cs="Arial"/>
            <w:i/>
            <w:iCs/>
            <w:szCs w:val="24"/>
          </w:rPr>
          <w:delText>et al.</w:delText>
        </w:r>
        <w:r w:rsidRPr="00785E72" w:rsidDel="006D5E7E">
          <w:rPr>
            <w:rFonts w:ascii="Arial" w:hAnsi="Arial" w:cs="Arial"/>
            <w:szCs w:val="24"/>
          </w:rPr>
          <w:delText>, 2008)</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and elevated sugar at 30%</w:delText>
        </w:r>
        <w:r w:rsidDel="006D5E7E">
          <w:rPr>
            <w:rFonts w:ascii="Arial" w:eastAsia="Arial" w:hAnsi="Arial" w:cs="Arial"/>
            <w:color w:val="000000"/>
          </w:rPr>
          <w:delText>,</w:delText>
        </w:r>
        <w:r w:rsidRPr="00DB55B1" w:rsidDel="006D5E7E">
          <w:rPr>
            <w:rFonts w:ascii="Arial" w:eastAsia="Arial" w:hAnsi="Arial" w:cs="Arial"/>
            <w:color w:val="000000"/>
          </w:rPr>
          <w:delText xml:space="preserve"> along with a 15% base control nectar solution (</w:delText>
        </w:r>
        <w:r w:rsidRPr="00DB55B1" w:rsidDel="006D5E7E">
          <w:rPr>
            <w:rFonts w:ascii="Arial" w:eastAsia="Arial" w:hAnsi="Arial" w:cs="Arial"/>
          </w:rPr>
          <w:delText>which</w:delText>
        </w:r>
        <w:r w:rsidRPr="00DB55B1" w:rsidDel="006D5E7E">
          <w:rPr>
            <w:rFonts w:ascii="Arial" w:eastAsia="Arial" w:hAnsi="Arial" w:cs="Arial"/>
            <w:color w:val="000000"/>
          </w:rPr>
          <w:delText xml:space="preserve"> covers the low and moderate levels of natural sugar concentrations)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AkOS4yKP","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Nicolson </w:delText>
        </w:r>
        <w:r w:rsidRPr="00785E72" w:rsidDel="006D5E7E">
          <w:rPr>
            <w:rFonts w:ascii="Arial" w:hAnsi="Arial" w:cs="Arial"/>
            <w:i/>
            <w:iCs/>
            <w:szCs w:val="24"/>
          </w:rPr>
          <w:delText>et al.</w:delText>
        </w:r>
        <w:r w:rsidRPr="00785E72" w:rsidDel="006D5E7E">
          <w:rPr>
            <w:rFonts w:ascii="Arial" w:hAnsi="Arial" w:cs="Arial"/>
            <w:szCs w:val="24"/>
          </w:rPr>
          <w:delText>, 2007)</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w:delText>
        </w:r>
        <w:r w:rsidDel="006D5E7E">
          <w:rPr>
            <w:rFonts w:ascii="Arial" w:eastAsia="Arial" w:hAnsi="Arial" w:cs="Arial"/>
            <w:color w:val="000000"/>
          </w:rPr>
          <w:delText xml:space="preserve"> </w:delText>
        </w:r>
        <w:r w:rsidRPr="00277435" w:rsidDel="006D5E7E">
          <w:rPr>
            <w:rFonts w:ascii="Arial" w:eastAsia="Arial" w:hAnsi="Arial" w:cs="Arial"/>
          </w:rPr>
          <w:delText xml:space="preserve">These compounds were chosen because they represent a broad range of compounds found across floral nectars and were feasible to obtain. See Supplemental </w:delText>
        </w:r>
      </w:del>
      <w:del w:id="217" w:author="Tobias Mueller" w:date="2022-08-11T08:16:00Z">
        <w:r w:rsidRPr="00277435" w:rsidDel="00E773E1">
          <w:rPr>
            <w:rFonts w:ascii="Arial" w:eastAsia="Arial" w:hAnsi="Arial" w:cs="Arial"/>
          </w:rPr>
          <w:delText xml:space="preserve">Table </w:delText>
        </w:r>
        <w:r w:rsidRPr="00F7736E" w:rsidDel="00E773E1">
          <w:rPr>
            <w:rFonts w:ascii="Arial" w:eastAsia="Arial" w:hAnsi="Arial" w:cs="Arial"/>
          </w:rPr>
          <w:delText>2</w:delText>
        </w:r>
      </w:del>
      <w:del w:id="218" w:author="Tobias Mueller" w:date="2022-08-11T08:23:00Z">
        <w:r w:rsidRPr="00277435" w:rsidDel="006D5E7E">
          <w:rPr>
            <w:rFonts w:ascii="Arial" w:eastAsia="Arial" w:hAnsi="Arial" w:cs="Arial"/>
          </w:rPr>
          <w:delText xml:space="preserve"> for the recipes of control </w:delText>
        </w:r>
        <w:r w:rsidRPr="00DB55B1" w:rsidDel="006D5E7E">
          <w:rPr>
            <w:rFonts w:ascii="Arial" w:eastAsia="Arial" w:hAnsi="Arial" w:cs="Arial"/>
            <w:color w:val="000000"/>
          </w:rPr>
          <w:delText>and treatment “nectars”. </w:delText>
        </w:r>
      </w:del>
    </w:p>
    <w:p w14:paraId="68FC13B4" w14:textId="2A46FBFF" w:rsidR="00975847" w:rsidRPr="00DB55B1" w:rsidDel="006D5E7E" w:rsidRDefault="00975847" w:rsidP="00975847">
      <w:pPr>
        <w:spacing w:after="0" w:line="360" w:lineRule="auto"/>
        <w:rPr>
          <w:del w:id="219" w:author="Tobias Mueller" w:date="2022-08-11T08:23:00Z"/>
          <w:moveTo w:id="220" w:author="Tobias Mueller" w:date="2022-08-11T08:07:00Z"/>
          <w:rFonts w:ascii="Arial" w:eastAsia="Arial" w:hAnsi="Arial" w:cs="Arial"/>
        </w:rPr>
      </w:pPr>
      <w:moveToRangeStart w:id="221" w:author="Tobias Mueller" w:date="2022-08-11T08:07:00Z" w:name="move111097690"/>
      <w:moveTo w:id="222" w:author="Tobias Mueller" w:date="2022-08-11T08:07:00Z">
        <w:del w:id="223" w:author="Tobias Mueller" w:date="2022-08-11T08:23:00Z">
          <w:r w:rsidRPr="00DB55B1" w:rsidDel="006D5E7E">
            <w:rPr>
              <w:rFonts w:ascii="Arial" w:eastAsia="Arial" w:hAnsi="Arial" w:cs="Arial"/>
              <w:i/>
              <w:color w:val="000000"/>
            </w:rPr>
            <w:delText>Plate reader growth assay</w:delText>
          </w:r>
          <w:r w:rsidDel="006D5E7E">
            <w:rPr>
              <w:rFonts w:ascii="Arial" w:eastAsia="Arial" w:hAnsi="Arial" w:cs="Arial"/>
              <w:i/>
              <w:color w:val="000000"/>
            </w:rPr>
            <w:delText xml:space="preserve"> </w:delText>
          </w:r>
        </w:del>
      </w:moveTo>
    </w:p>
    <w:p w14:paraId="298CBCA1" w14:textId="271C37C7" w:rsidR="00975847" w:rsidRPr="00DB55B1" w:rsidDel="006D5E7E" w:rsidRDefault="00975847" w:rsidP="00975847">
      <w:pPr>
        <w:spacing w:after="0" w:line="360" w:lineRule="auto"/>
        <w:rPr>
          <w:del w:id="224" w:author="Tobias Mueller" w:date="2022-08-11T08:23:00Z"/>
          <w:moveTo w:id="225" w:author="Tobias Mueller" w:date="2022-08-11T08:07:00Z"/>
          <w:rFonts w:ascii="Arial" w:eastAsia="Arial" w:hAnsi="Arial" w:cs="Arial"/>
        </w:rPr>
      </w:pPr>
      <w:moveTo w:id="226" w:author="Tobias Mueller" w:date="2022-08-11T08:07:00Z">
        <w:del w:id="227" w:author="Tobias Mueller" w:date="2022-08-11T08:23:00Z">
          <w:r w:rsidRPr="00DB55B1" w:rsidDel="006D5E7E">
            <w:rPr>
              <w:rFonts w:ascii="Arial" w:eastAsia="Arial" w:hAnsi="Arial" w:cs="Arial"/>
              <w:color w:val="000000"/>
            </w:rPr>
            <w:delText xml:space="preserve">To test the effect of individual compounds on the growth of single microbe species, we used 96 well plate growth assays and synthetic nectars. </w:delText>
          </w:r>
        </w:del>
        <w:del w:id="228" w:author="Tobias Mueller" w:date="2022-08-11T08:14:00Z">
          <w:r w:rsidRPr="00DB55B1" w:rsidDel="00E773E1">
            <w:rPr>
              <w:rFonts w:ascii="Arial" w:eastAsia="Arial" w:hAnsi="Arial" w:cs="Arial"/>
              <w:color w:val="000000"/>
            </w:rPr>
            <w:delText>Each well in a plate contained 190</w:delText>
          </w:r>
          <w:r w:rsidDel="00E773E1">
            <w:rPr>
              <w:rFonts w:ascii="Arial" w:eastAsia="Arial" w:hAnsi="Arial" w:cs="Arial"/>
              <w:color w:val="000000"/>
            </w:rPr>
            <w:delText>μL</w:delText>
          </w:r>
          <w:r w:rsidRPr="00DB55B1" w:rsidDel="00E773E1">
            <w:rPr>
              <w:rFonts w:ascii="Arial" w:eastAsia="Arial" w:hAnsi="Arial" w:cs="Arial"/>
              <w:color w:val="000000"/>
            </w:rPr>
            <w:delText xml:space="preserve"> of treatment or control nectar and 10</w:delText>
          </w:r>
          <w:r w:rsidDel="00E773E1">
            <w:rPr>
              <w:rFonts w:ascii="Arial" w:eastAsia="Arial" w:hAnsi="Arial" w:cs="Arial"/>
              <w:color w:val="000000"/>
            </w:rPr>
            <w:delText>μL</w:delText>
          </w:r>
          <w:r w:rsidRPr="00DB55B1" w:rsidDel="00E773E1">
            <w:rPr>
              <w:rFonts w:ascii="Arial" w:eastAsia="Arial" w:hAnsi="Arial" w:cs="Arial"/>
              <w:color w:val="000000"/>
            </w:rPr>
            <w:delText xml:space="preserve"> of microbial freezer stock solutions. Each plate consisted of a single chemical treatment assayed across all 12 microbes (6 treatment and 2 control wells per microbe</w:delText>
          </w:r>
          <w:r w:rsidDel="00E773E1">
            <w:rPr>
              <w:rFonts w:ascii="Arial" w:eastAsia="Arial" w:hAnsi="Arial" w:cs="Arial"/>
              <w:color w:val="000000"/>
            </w:rPr>
            <w:delText>,</w:delText>
          </w:r>
          <w:r w:rsidRPr="00DB55B1" w:rsidDel="00E773E1">
            <w:rPr>
              <w:rFonts w:ascii="Arial" w:eastAsia="Arial" w:hAnsi="Arial" w:cs="Arial"/>
              <w:color w:val="000000"/>
            </w:rPr>
            <w:delText xml:space="preserve"> </w:delText>
          </w:r>
          <w:r w:rsidDel="00E773E1">
            <w:rPr>
              <w:rFonts w:ascii="Arial" w:eastAsia="Arial" w:hAnsi="Arial" w:cs="Arial"/>
            </w:rPr>
            <w:delText>s</w:delText>
          </w:r>
          <w:r w:rsidRPr="00DB55B1" w:rsidDel="00E773E1">
            <w:rPr>
              <w:rFonts w:ascii="Arial" w:eastAsia="Arial" w:hAnsi="Arial" w:cs="Arial"/>
              <w:color w:val="000000"/>
            </w:rPr>
            <w:delText>ee</w:delText>
          </w:r>
        </w:del>
        <w:del w:id="229" w:author="Tobias Mueller" w:date="2022-08-11T08:23:00Z">
          <w:r w:rsidRPr="00DB55B1" w:rsidDel="006D5E7E">
            <w:rPr>
              <w:rFonts w:ascii="Arial" w:eastAsia="Arial" w:hAnsi="Arial" w:cs="Arial"/>
              <w:color w:val="000000"/>
            </w:rPr>
            <w:delText xml:space="preserve"> Supplemental </w:delText>
          </w:r>
        </w:del>
        <w:del w:id="230" w:author="Tobias Mueller" w:date="2022-08-11T08:17:00Z">
          <w:r w:rsidRPr="00DB55B1" w:rsidDel="00E773E1">
            <w:rPr>
              <w:rFonts w:ascii="Arial" w:eastAsia="Arial" w:hAnsi="Arial" w:cs="Arial"/>
              <w:color w:val="000000"/>
            </w:rPr>
            <w:delText>Figure 1</w:delText>
          </w:r>
        </w:del>
        <w:del w:id="231" w:author="Tobias Mueller" w:date="2022-08-11T08:23:00Z">
          <w:r w:rsidRPr="00DB55B1" w:rsidDel="006D5E7E">
            <w:rPr>
              <w:rFonts w:ascii="Arial" w:eastAsia="Arial" w:hAnsi="Arial" w:cs="Arial"/>
              <w:color w:val="000000"/>
            </w:rPr>
            <w:delText xml:space="preserve"> for pl</w:delText>
          </w:r>
          <w:r w:rsidRPr="00277435" w:rsidDel="006D5E7E">
            <w:rPr>
              <w:rFonts w:ascii="Arial" w:eastAsia="Arial" w:hAnsi="Arial" w:cs="Arial"/>
            </w:rPr>
            <w:delText>ate mapping).</w:delText>
          </w:r>
        </w:del>
        <w:del w:id="232" w:author="Tobias Mueller" w:date="2022-08-11T08:14:00Z">
          <w:r w:rsidRPr="00277435" w:rsidDel="00E773E1">
            <w:rPr>
              <w:rFonts w:ascii="Arial" w:eastAsia="Arial" w:hAnsi="Arial" w:cs="Arial"/>
            </w:rPr>
            <w:delText xml:space="preserve"> We assigned each microbe’s location on the 96 well plate using a random number generator. We kept the location of microbes consistent across all plates to minimize variation in spatial effects across treatment plates</w:delText>
          </w:r>
        </w:del>
        <w:del w:id="233" w:author="Tobias Mueller" w:date="2022-08-11T08:17:00Z">
          <w:r w:rsidRPr="00277435" w:rsidDel="00E773E1">
            <w:rPr>
              <w:rFonts w:ascii="Arial" w:eastAsia="Arial" w:hAnsi="Arial" w:cs="Arial"/>
            </w:rPr>
            <w:delText>.</w:delText>
          </w:r>
        </w:del>
        <w:del w:id="234" w:author="Tobias Mueller" w:date="2022-08-11T08:23:00Z">
          <w:r w:rsidRPr="00277435" w:rsidDel="006D5E7E">
            <w:rPr>
              <w:rFonts w:ascii="Arial" w:eastAsia="Arial" w:hAnsi="Arial" w:cs="Arial"/>
            </w:rPr>
            <w:delText xml:space="preserve"> After mixing chemical treatments and microbial strains, we triple parafilmed the 96 well plate lid and put it immediately into an optical </w:delText>
          </w:r>
          <w:r w:rsidRPr="00DB55B1" w:rsidDel="006D5E7E">
            <w:rPr>
              <w:rFonts w:ascii="Arial" w:eastAsia="Arial" w:hAnsi="Arial" w:cs="Arial"/>
              <w:color w:val="000000"/>
            </w:rPr>
            <w:delText>reader (Biotek synergy HTX, Agilent, Santa Clara CA, USA) which incubated the plate at 30°C, provided continuous linear shaking at 567cpm (3mm), and took optical density measurements at 600 nm every 15 minutes for 72 hours</w:delText>
          </w:r>
        </w:del>
        <w:del w:id="235" w:author="Tobias Mueller" w:date="2022-08-11T08:14:00Z">
          <w:r w:rsidRPr="00DB55B1" w:rsidDel="00E773E1">
            <w:rPr>
              <w:rFonts w:ascii="Arial" w:eastAsia="Arial" w:hAnsi="Arial" w:cs="Arial"/>
              <w:color w:val="000000"/>
            </w:rPr>
            <w:delText>. After preparing each plate, we assessed potential contamination by plating out the control and treatment nectar solutions onto YM and TSA plates. None of our uninoculated synthetic nectars contained culturable microbes. </w:delText>
          </w:r>
        </w:del>
      </w:moveTo>
    </w:p>
    <w:moveToRangeEnd w:id="221"/>
    <w:p w14:paraId="2BF8015E" w14:textId="51E8C7E7" w:rsidR="00975847" w:rsidRDefault="00975847" w:rsidP="00F47FB6">
      <w:pPr>
        <w:spacing w:after="0" w:line="360" w:lineRule="auto"/>
        <w:rPr>
          <w:ins w:id="236" w:author="Tobias Mueller" w:date="2022-08-11T08:07:00Z"/>
          <w:rFonts w:ascii="Arial" w:eastAsia="Arial" w:hAnsi="Arial" w:cs="Arial"/>
        </w:rPr>
      </w:pPr>
    </w:p>
    <w:p w14:paraId="6A49D783" w14:textId="373FC767" w:rsidR="00975847" w:rsidRDefault="00975847" w:rsidP="00F47FB6">
      <w:pPr>
        <w:spacing w:after="0" w:line="360" w:lineRule="auto"/>
        <w:rPr>
          <w:ins w:id="237" w:author="Tobias Mueller" w:date="2022-08-11T08:08:00Z"/>
          <w:rFonts w:ascii="Arial" w:eastAsia="Arial" w:hAnsi="Arial" w:cs="Arial"/>
        </w:rPr>
      </w:pPr>
    </w:p>
    <w:p w14:paraId="24D18A85" w14:textId="3B444AEF" w:rsidR="00975847" w:rsidRDefault="00975847" w:rsidP="00F47FB6">
      <w:pPr>
        <w:spacing w:after="0" w:line="360" w:lineRule="auto"/>
        <w:rPr>
          <w:ins w:id="238" w:author="Tobias Mueller" w:date="2022-08-11T08:08:00Z"/>
          <w:rFonts w:ascii="Arial" w:eastAsia="Arial" w:hAnsi="Arial" w:cs="Arial"/>
        </w:rPr>
      </w:pPr>
    </w:p>
    <w:p w14:paraId="45FB93A2" w14:textId="515BEF5C" w:rsidR="00975847" w:rsidRDefault="00975847" w:rsidP="00F47FB6">
      <w:pPr>
        <w:spacing w:after="0" w:line="360" w:lineRule="auto"/>
        <w:rPr>
          <w:ins w:id="239" w:author="Tobias Mueller" w:date="2022-08-31T12:28:00Z"/>
          <w:rFonts w:ascii="Arial" w:eastAsia="Arial" w:hAnsi="Arial" w:cs="Arial"/>
        </w:rPr>
      </w:pPr>
    </w:p>
    <w:p w14:paraId="4EFA8339" w14:textId="667EC389" w:rsidR="000C58E3" w:rsidRDefault="000C58E3" w:rsidP="00F47FB6">
      <w:pPr>
        <w:spacing w:after="0" w:line="360" w:lineRule="auto"/>
        <w:rPr>
          <w:ins w:id="240" w:author="Tobias Mueller" w:date="2022-08-31T12:28:00Z"/>
          <w:rFonts w:ascii="Arial" w:eastAsia="Arial" w:hAnsi="Arial" w:cs="Arial"/>
        </w:rPr>
      </w:pPr>
    </w:p>
    <w:p w14:paraId="28204220" w14:textId="7C519445" w:rsidR="000C58E3" w:rsidRDefault="000C58E3" w:rsidP="00F47FB6">
      <w:pPr>
        <w:spacing w:after="0" w:line="360" w:lineRule="auto"/>
        <w:rPr>
          <w:ins w:id="241" w:author="Tobias Mueller" w:date="2022-08-31T12:28:00Z"/>
          <w:rFonts w:ascii="Arial" w:eastAsia="Arial" w:hAnsi="Arial" w:cs="Arial"/>
        </w:rPr>
      </w:pPr>
    </w:p>
    <w:p w14:paraId="60B211AD" w14:textId="0B810FA0" w:rsidR="000C58E3" w:rsidRDefault="000C58E3" w:rsidP="00F47FB6">
      <w:pPr>
        <w:spacing w:after="0" w:line="360" w:lineRule="auto"/>
        <w:rPr>
          <w:ins w:id="242" w:author="Tobias Mueller" w:date="2022-08-31T12:28:00Z"/>
          <w:rFonts w:ascii="Arial" w:eastAsia="Arial" w:hAnsi="Arial" w:cs="Arial"/>
        </w:rPr>
      </w:pPr>
    </w:p>
    <w:p w14:paraId="714116B5" w14:textId="77777777" w:rsidR="000C58E3" w:rsidRDefault="000C58E3" w:rsidP="00F47FB6">
      <w:pPr>
        <w:spacing w:after="0" w:line="360" w:lineRule="auto"/>
        <w:rPr>
          <w:ins w:id="243" w:author="Tobias Mueller" w:date="2022-08-31T11:22:00Z"/>
          <w:rFonts w:ascii="Arial" w:eastAsia="Arial" w:hAnsi="Arial" w:cs="Arial"/>
        </w:rPr>
      </w:pPr>
    </w:p>
    <w:p w14:paraId="62285B83" w14:textId="0B64500C" w:rsidR="00CB5789" w:rsidRDefault="00CB5789" w:rsidP="00F47FB6">
      <w:pPr>
        <w:spacing w:after="0" w:line="360" w:lineRule="auto"/>
        <w:rPr>
          <w:ins w:id="244" w:author="Tobias Mueller" w:date="2022-08-31T11:22:00Z"/>
          <w:rFonts w:ascii="Arial" w:eastAsia="Arial" w:hAnsi="Arial" w:cs="Arial"/>
        </w:rPr>
      </w:pPr>
    </w:p>
    <w:p w14:paraId="3FD7EA06" w14:textId="3B59C170" w:rsidR="00CB5789" w:rsidRPr="00411572" w:rsidRDefault="00CB5789" w:rsidP="00F47FB6">
      <w:pPr>
        <w:spacing w:after="0" w:line="360" w:lineRule="auto"/>
        <w:rPr>
          <w:ins w:id="245" w:author="Tobias Mueller" w:date="2022-08-11T08:08:00Z"/>
          <w:rFonts w:ascii="Arial" w:eastAsia="Arial" w:hAnsi="Arial" w:cs="Arial"/>
          <w:b/>
          <w:bCs/>
          <w:color w:val="FF0000"/>
          <w:rPrChange w:id="246" w:author="Tobias Mueller" w:date="2022-09-07T12:13:00Z">
            <w:rPr>
              <w:ins w:id="247" w:author="Tobias Mueller" w:date="2022-08-11T08:08:00Z"/>
              <w:rFonts w:ascii="Arial" w:eastAsia="Arial" w:hAnsi="Arial" w:cs="Arial"/>
            </w:rPr>
          </w:rPrChange>
        </w:rPr>
      </w:pPr>
      <w:ins w:id="248" w:author="Tobias Mueller" w:date="2022-08-31T11:22:00Z">
        <w:r w:rsidRPr="00411572">
          <w:rPr>
            <w:rFonts w:ascii="Arial" w:eastAsia="Arial" w:hAnsi="Arial" w:cs="Arial"/>
            <w:b/>
            <w:bCs/>
            <w:color w:val="FF0000"/>
            <w:rPrChange w:id="249" w:author="Tobias Mueller" w:date="2022-09-07T12:13:00Z">
              <w:rPr>
                <w:rFonts w:ascii="Arial" w:eastAsia="Arial" w:hAnsi="Arial" w:cs="Arial"/>
              </w:rPr>
            </w:rPrChange>
          </w:rPr>
          <w:t>New SUPPLEMENTAL METHODS</w:t>
        </w:r>
      </w:ins>
    </w:p>
    <w:p w14:paraId="38FCFEEA" w14:textId="475985CC" w:rsidR="00975847" w:rsidRPr="00DB55B1" w:rsidRDefault="00975847" w:rsidP="00975847">
      <w:pPr>
        <w:spacing w:after="0" w:line="360" w:lineRule="auto"/>
        <w:rPr>
          <w:moveTo w:id="250" w:author="Tobias Mueller" w:date="2022-08-11T08:08:00Z"/>
          <w:rFonts w:ascii="Arial" w:eastAsia="Arial" w:hAnsi="Arial" w:cs="Arial"/>
        </w:rPr>
      </w:pPr>
      <w:ins w:id="251" w:author="Tobias Mueller" w:date="2022-08-11T08:08:00Z">
        <w:r>
          <w:rPr>
            <w:rFonts w:ascii="Arial" w:eastAsia="Arial" w:hAnsi="Arial" w:cs="Arial"/>
          </w:rPr>
          <w:t xml:space="preserve">Creating Microbial suspensions </w:t>
        </w:r>
      </w:ins>
      <w:moveToRangeStart w:id="252" w:author="Tobias Mueller" w:date="2022-08-11T08:08:00Z" w:name="move111097724"/>
    </w:p>
    <w:p w14:paraId="5CCC3770" w14:textId="77777777" w:rsidR="00975847" w:rsidRPr="005A60F3" w:rsidDel="00CB5789" w:rsidRDefault="00975847" w:rsidP="00975847">
      <w:pPr>
        <w:spacing w:after="0" w:line="360" w:lineRule="auto"/>
        <w:rPr>
          <w:del w:id="253" w:author="Tobias Mueller" w:date="2022-08-31T11:22:00Z"/>
          <w:moveTo w:id="254" w:author="Tobias Mueller" w:date="2022-08-11T08:08:00Z"/>
          <w:rFonts w:ascii="Arial" w:eastAsia="Arial" w:hAnsi="Arial" w:cs="Arial"/>
          <w:color w:val="C00000"/>
        </w:rPr>
      </w:pPr>
      <w:moveTo w:id="255" w:author="Tobias Mueller" w:date="2022-08-11T08:08:00Z">
        <w:r w:rsidRPr="00DB55B1">
          <w:rPr>
            <w:rFonts w:ascii="Arial" w:eastAsia="Arial" w:hAnsi="Arial" w:cs="Arial"/>
          </w:rPr>
          <w:t>To standardize microbial density across treatments, we created master microbial suspensions. First, we grew microbial stocks for three days on Yeast Media Agar (YMA) containing chloramphenicol (at 100 mg/L to reduce bacterial growth) or fructose enhanced Trypticase Soy Agar (TSA) containing cycloheximide (at 100 mg/L to reduce fungal growth) for fungi and bacteria respectively</w:t>
        </w:r>
        <w:r>
          <w:rPr>
            <w:rFonts w:ascii="Arial" w:eastAsia="Arial" w:hAnsi="Arial" w:cs="Arial"/>
          </w:rPr>
          <w:t xml:space="preserve"> </w:t>
        </w:r>
        <w:r w:rsidRPr="00DB55B1">
          <w:rPr>
            <w:rFonts w:ascii="Arial" w:eastAsia="Arial" w:hAnsi="Arial" w:cs="Arial"/>
          </w:rPr>
          <w:t xml:space="preserve">(Supplemental </w:t>
        </w:r>
        <w:r>
          <w:rPr>
            <w:rFonts w:ascii="Arial" w:eastAsia="Arial" w:hAnsi="Arial" w:cs="Arial"/>
          </w:rPr>
          <w:t>Method</w:t>
        </w:r>
        <w:r w:rsidRPr="00DB55B1">
          <w:rPr>
            <w:rFonts w:ascii="Arial" w:eastAsia="Arial" w:hAnsi="Arial" w:cs="Arial"/>
          </w:rPr>
          <w:t xml:space="preserve"> 1). We then created 2000 cell/</w:t>
        </w:r>
        <w:proofErr w:type="spellStart"/>
        <w:r>
          <w:rPr>
            <w:rFonts w:ascii="Arial" w:eastAsia="Arial" w:hAnsi="Arial" w:cs="Arial"/>
          </w:rPr>
          <w:t>μL</w:t>
        </w:r>
        <w:proofErr w:type="spellEnd"/>
        <w:r w:rsidRPr="00DB55B1">
          <w:rPr>
            <w:rFonts w:ascii="Arial" w:eastAsia="Arial" w:hAnsi="Arial" w:cs="Arial"/>
          </w:rPr>
          <w:t xml:space="preserve"> suspensions (quantified via hemocytometer) in 15% glycerol </w:t>
        </w:r>
        <w:r w:rsidRPr="00DB55B1">
          <w:rPr>
            <w:rFonts w:ascii="Arial" w:eastAsia="Arial" w:hAnsi="Arial" w:cs="Arial"/>
            <w:color w:val="000000"/>
          </w:rPr>
          <w:t>v/v with 15% sucrose w/v</w:t>
        </w:r>
        <w:r>
          <w:rPr>
            <w:rFonts w:ascii="Arial" w:eastAsia="Arial" w:hAnsi="Arial" w:cs="Arial"/>
          </w:rPr>
          <w:t xml:space="preserve"> </w:t>
        </w:r>
        <w:r w:rsidRPr="00DB55B1">
          <w:rPr>
            <w:rFonts w:ascii="Arial" w:eastAsia="Arial" w:hAnsi="Arial" w:cs="Arial"/>
          </w:rPr>
          <w:t>and stored aliquots at -80</w:t>
        </w:r>
        <w:r w:rsidRPr="00DB55B1">
          <w:rPr>
            <w:rFonts w:ascii="Arial" w:eastAsia="Arial" w:hAnsi="Arial" w:cs="Arial"/>
            <w:vertAlign w:val="superscript"/>
          </w:rPr>
          <w:t>o</w:t>
        </w:r>
        <w:r w:rsidRPr="00DB55B1">
          <w:rPr>
            <w:rFonts w:ascii="Arial" w:eastAsia="Arial" w:hAnsi="Arial" w:cs="Arial"/>
          </w:rPr>
          <w:t xml:space="preserve">C for the duration of the experiment. Each plate or cogrowth assay used a new aliquot to ensure that every replicate had the same starting cell densities of each focal microbe. </w:t>
        </w:r>
        <w:r w:rsidRPr="006B14C7">
          <w:rPr>
            <w:rFonts w:ascii="Arial" w:eastAsia="Arial" w:hAnsi="Arial" w:cs="Arial"/>
          </w:rPr>
          <w:t>We verified that there was no decrease in microbial viability from length of freezing by correlating the lag time of microbes grown in control nectar to length of time frozen (r = -.13, p = .08).</w:t>
        </w:r>
      </w:moveTo>
    </w:p>
    <w:moveToRangeEnd w:id="252"/>
    <w:p w14:paraId="6AD724CB" w14:textId="77777777" w:rsidR="00975847" w:rsidRDefault="00975847" w:rsidP="00F47FB6">
      <w:pPr>
        <w:spacing w:after="0" w:line="360" w:lineRule="auto"/>
        <w:rPr>
          <w:ins w:id="256" w:author="Tobias Mueller" w:date="2022-08-11T08:07:00Z"/>
          <w:rFonts w:ascii="Arial" w:eastAsia="Arial" w:hAnsi="Arial" w:cs="Arial"/>
        </w:rPr>
      </w:pPr>
    </w:p>
    <w:p w14:paraId="1B21737F" w14:textId="77777777" w:rsidR="00975847" w:rsidRPr="00DB55B1" w:rsidRDefault="00975847" w:rsidP="00F47FB6">
      <w:pPr>
        <w:spacing w:after="0" w:line="360" w:lineRule="auto"/>
        <w:rPr>
          <w:rFonts w:ascii="Arial" w:eastAsia="Arial" w:hAnsi="Arial" w:cs="Arial"/>
        </w:rPr>
      </w:pPr>
    </w:p>
    <w:p w14:paraId="489C997C" w14:textId="72073B15" w:rsidR="00F47FB6" w:rsidRPr="00DB55B1" w:rsidRDefault="00F47FB6" w:rsidP="00F47FB6">
      <w:pPr>
        <w:spacing w:after="0" w:line="360" w:lineRule="auto"/>
        <w:rPr>
          <w:rFonts w:ascii="Arial" w:eastAsia="Arial" w:hAnsi="Arial" w:cs="Arial"/>
        </w:rPr>
      </w:pPr>
      <w:r w:rsidRPr="00DB55B1">
        <w:rPr>
          <w:rFonts w:ascii="Arial" w:eastAsia="Arial" w:hAnsi="Arial" w:cs="Arial"/>
          <w:i/>
        </w:rPr>
        <w:t>Preparing synthetic nectars</w:t>
      </w:r>
      <w:ins w:id="257" w:author="Tobias Mueller" w:date="2022-08-11T08:07:00Z">
        <w:r w:rsidR="00975847">
          <w:rPr>
            <w:rFonts w:ascii="Arial" w:eastAsia="Arial" w:hAnsi="Arial" w:cs="Arial"/>
            <w:i/>
          </w:rPr>
          <w:t xml:space="preserve"> </w:t>
        </w:r>
      </w:ins>
    </w:p>
    <w:p w14:paraId="3AB9162B" w14:textId="28DF78CF" w:rsidR="00F47FB6" w:rsidRPr="00F01A08" w:rsidRDefault="00F47FB6" w:rsidP="00F47FB6">
      <w:pPr>
        <w:spacing w:after="0" w:line="360" w:lineRule="auto"/>
        <w:rPr>
          <w:rFonts w:ascii="Arial" w:eastAsia="Arial" w:hAnsi="Arial" w:cs="Arial"/>
          <w:color w:val="C00000"/>
        </w:rPr>
      </w:pPr>
      <w:r w:rsidRPr="00DB55B1">
        <w:rPr>
          <w:rFonts w:ascii="Arial" w:eastAsia="Arial" w:hAnsi="Arial" w:cs="Arial"/>
        </w:rPr>
        <w:t xml:space="preserve">To prepare the synthetic nectars (treatment and control solutions), we weighed dry reagents on a microbalance to a precision of 0.0025 grams before washing them into a volumetric flask and dissolving the reagents in DI water. Liquid reagents were added and then the entire solution was diluted with DI water to the proper concentration before being vortexed and sterilized using a syringe filter (0.2 </w:t>
      </w:r>
      <w:proofErr w:type="spellStart"/>
      <w:r w:rsidRPr="00DB55B1">
        <w:rPr>
          <w:rFonts w:ascii="Arial" w:eastAsia="Arial" w:hAnsi="Arial" w:cs="Arial"/>
        </w:rPr>
        <w:t>μm</w:t>
      </w:r>
      <w:proofErr w:type="spellEnd"/>
      <w:r w:rsidRPr="00DB55B1">
        <w:rPr>
          <w:rFonts w:ascii="Arial" w:eastAsia="Arial" w:hAnsi="Arial" w:cs="Arial"/>
        </w:rPr>
        <w:t xml:space="preserve"> cellulose acetate membrane, Corning, Corning NY, product number 431219).  Base nectar consisted of 15% sugar (50:25:25 </w:t>
      </w:r>
      <w:proofErr w:type="spellStart"/>
      <w:proofErr w:type="gramStart"/>
      <w:r w:rsidRPr="00DB55B1">
        <w:rPr>
          <w:rFonts w:ascii="Arial" w:eastAsia="Arial" w:hAnsi="Arial" w:cs="Arial"/>
        </w:rPr>
        <w:t>sucrose:glucose</w:t>
      </w:r>
      <w:proofErr w:type="gramEnd"/>
      <w:r w:rsidRPr="00DB55B1">
        <w:rPr>
          <w:rFonts w:ascii="Arial" w:eastAsia="Arial" w:hAnsi="Arial" w:cs="Arial"/>
        </w:rPr>
        <w:t>:fructose</w:t>
      </w:r>
      <w:proofErr w:type="spellEnd"/>
      <w:r w:rsidRPr="00DB55B1">
        <w:rPr>
          <w:rFonts w:ascii="Arial" w:eastAsia="Arial" w:hAnsi="Arial" w:cs="Arial"/>
        </w:rPr>
        <w:t>) w/v, 1% peptone w/v, 3% yeast extract w/v, 50% 100x non-esse</w:t>
      </w:r>
      <w:r w:rsidRPr="0061186F">
        <w:rPr>
          <w:rFonts w:ascii="Arial" w:eastAsia="Arial" w:hAnsi="Arial" w:cs="Arial"/>
        </w:rPr>
        <w:t xml:space="preserve">ntial amino acids v/v. </w:t>
      </w:r>
      <w:r w:rsidRPr="00B87D60">
        <w:rPr>
          <w:rFonts w:ascii="Arial" w:eastAsia="Arial" w:hAnsi="Arial" w:cs="Arial"/>
          <w:highlight w:val="yellow"/>
          <w:rPrChange w:id="258" w:author="Tobias Mueller" w:date="2022-08-31T11:34:00Z">
            <w:rPr>
              <w:rFonts w:ascii="Arial" w:eastAsia="Arial" w:hAnsi="Arial" w:cs="Arial"/>
            </w:rPr>
          </w:rPrChange>
        </w:rPr>
        <w:t>This high nitrogen nectar analog was chosen so that all tested microbes could grow in the base solution to detectable levels, allowing us to test the impacts of nectar compounds</w:t>
      </w:r>
      <w:ins w:id="259" w:author="Tobias Mueller" w:date="2022-08-31T11:33:00Z">
        <w:r w:rsidR="00B87D60" w:rsidRPr="00B87D60">
          <w:rPr>
            <w:rFonts w:ascii="Arial" w:eastAsia="Arial" w:hAnsi="Arial" w:cs="Arial"/>
            <w:highlight w:val="yellow"/>
            <w:rPrChange w:id="260" w:author="Tobias Mueller" w:date="2022-08-31T11:34:00Z">
              <w:rPr>
                <w:rFonts w:ascii="Arial" w:eastAsia="Arial" w:hAnsi="Arial" w:cs="Arial"/>
              </w:rPr>
            </w:rPrChange>
          </w:rPr>
          <w:t xml:space="preserve"> alone</w:t>
        </w:r>
      </w:ins>
      <w:r w:rsidRPr="00B87D60">
        <w:rPr>
          <w:rFonts w:ascii="Arial" w:eastAsia="Arial" w:hAnsi="Arial" w:cs="Arial"/>
          <w:highlight w:val="yellow"/>
          <w:rPrChange w:id="261" w:author="Tobias Mueller" w:date="2022-08-31T11:34:00Z">
            <w:rPr>
              <w:rFonts w:ascii="Arial" w:eastAsia="Arial" w:hAnsi="Arial" w:cs="Arial"/>
            </w:rPr>
          </w:rPrChange>
        </w:rPr>
        <w:t xml:space="preserve"> on growth </w:t>
      </w:r>
      <w:ins w:id="262" w:author="Tobias Mueller" w:date="2022-08-31T11:33:00Z">
        <w:r w:rsidR="00B87D60" w:rsidRPr="00B87D60">
          <w:rPr>
            <w:rFonts w:ascii="Arial" w:eastAsia="Arial" w:hAnsi="Arial" w:cs="Arial"/>
            <w:highlight w:val="yellow"/>
            <w:rPrChange w:id="263" w:author="Tobias Mueller" w:date="2022-08-31T11:34:00Z">
              <w:rPr>
                <w:rFonts w:ascii="Arial" w:eastAsia="Arial" w:hAnsi="Arial" w:cs="Arial"/>
              </w:rPr>
            </w:rPrChange>
          </w:rPr>
          <w:t xml:space="preserve">separately </w:t>
        </w:r>
      </w:ins>
      <w:del w:id="264" w:author="Tobias Mueller" w:date="2022-08-31T11:33:00Z">
        <w:r w:rsidRPr="00B87D60" w:rsidDel="00B87D60">
          <w:rPr>
            <w:rFonts w:ascii="Arial" w:eastAsia="Arial" w:hAnsi="Arial" w:cs="Arial"/>
            <w:highlight w:val="yellow"/>
            <w:rPrChange w:id="265" w:author="Tobias Mueller" w:date="2022-08-31T11:34:00Z">
              <w:rPr>
                <w:rFonts w:ascii="Arial" w:eastAsia="Arial" w:hAnsi="Arial" w:cs="Arial"/>
              </w:rPr>
            </w:rPrChange>
          </w:rPr>
          <w:delText xml:space="preserve">in isolation </w:delText>
        </w:r>
      </w:del>
      <w:r w:rsidRPr="00B87D60">
        <w:rPr>
          <w:rFonts w:ascii="Arial" w:eastAsia="Arial" w:hAnsi="Arial" w:cs="Arial"/>
          <w:highlight w:val="yellow"/>
          <w:rPrChange w:id="266" w:author="Tobias Mueller" w:date="2022-08-31T11:34:00Z">
            <w:rPr>
              <w:rFonts w:ascii="Arial" w:eastAsia="Arial" w:hAnsi="Arial" w:cs="Arial"/>
            </w:rPr>
          </w:rPrChange>
        </w:rPr>
        <w:t xml:space="preserve">from </w:t>
      </w:r>
      <w:ins w:id="267" w:author="Tobias Mueller" w:date="2022-08-31T11:33:00Z">
        <w:r w:rsidR="00B87D60" w:rsidRPr="00B87D60">
          <w:rPr>
            <w:rFonts w:ascii="Arial" w:eastAsia="Arial" w:hAnsi="Arial" w:cs="Arial"/>
            <w:highlight w:val="yellow"/>
            <w:rPrChange w:id="268" w:author="Tobias Mueller" w:date="2022-08-31T11:34:00Z">
              <w:rPr>
                <w:rFonts w:ascii="Arial" w:eastAsia="Arial" w:hAnsi="Arial" w:cs="Arial"/>
              </w:rPr>
            </w:rPrChange>
          </w:rPr>
          <w:t xml:space="preserve">the effects of </w:t>
        </w:r>
      </w:ins>
      <w:r w:rsidRPr="00B87D60">
        <w:rPr>
          <w:rFonts w:ascii="Arial" w:eastAsia="Arial" w:hAnsi="Arial" w:cs="Arial"/>
          <w:highlight w:val="yellow"/>
          <w:rPrChange w:id="269" w:author="Tobias Mueller" w:date="2022-08-31T11:34:00Z">
            <w:rPr>
              <w:rFonts w:ascii="Arial" w:eastAsia="Arial" w:hAnsi="Arial" w:cs="Arial"/>
            </w:rPr>
          </w:rPrChange>
        </w:rPr>
        <w:t>nutrient limitation</w:t>
      </w:r>
      <w:ins w:id="270" w:author="Tobias Mueller" w:date="2022-08-31T11:34:00Z">
        <w:r w:rsidR="00B87D60" w:rsidRPr="00B87D60">
          <w:rPr>
            <w:rFonts w:ascii="Arial" w:eastAsia="Arial" w:hAnsi="Arial" w:cs="Arial"/>
            <w:highlight w:val="yellow"/>
            <w:rPrChange w:id="271" w:author="Tobias Mueller" w:date="2022-08-31T11:34:00Z">
              <w:rPr>
                <w:rFonts w:ascii="Arial" w:eastAsia="Arial" w:hAnsi="Arial" w:cs="Arial"/>
              </w:rPr>
            </w:rPrChange>
          </w:rPr>
          <w:t>, however it is possible that nutrient limitation and growth suppressive compounds may work in conjunction in floral nectar</w:t>
        </w:r>
      </w:ins>
      <w:r w:rsidRPr="00B87D60">
        <w:rPr>
          <w:rFonts w:ascii="Arial" w:eastAsia="Arial" w:hAnsi="Arial" w:cs="Arial"/>
          <w:highlight w:val="yellow"/>
          <w:rPrChange w:id="272" w:author="Tobias Mueller" w:date="2022-08-31T11:34:00Z">
            <w:rPr>
              <w:rFonts w:ascii="Arial" w:eastAsia="Arial" w:hAnsi="Arial" w:cs="Arial"/>
            </w:rPr>
          </w:rPrChange>
        </w:rPr>
        <w:t>.</w:t>
      </w:r>
    </w:p>
    <w:p w14:paraId="69944D94" w14:textId="77777777" w:rsidR="00F47FB6" w:rsidRPr="00DB55B1" w:rsidDel="00225A4C" w:rsidRDefault="00F47FB6" w:rsidP="00F47FB6">
      <w:pPr>
        <w:spacing w:after="0" w:line="360" w:lineRule="auto"/>
        <w:rPr>
          <w:del w:id="273" w:author="Tobias Mueller" w:date="2022-08-31T11:47:00Z"/>
          <w:rFonts w:ascii="Arial" w:eastAsia="Arial" w:hAnsi="Arial" w:cs="Arial"/>
        </w:rPr>
      </w:pPr>
    </w:p>
    <w:p w14:paraId="79711E6C" w14:textId="3E9AE409" w:rsidR="00F47FB6" w:rsidRPr="00DB55B1" w:rsidDel="00975847" w:rsidRDefault="00F47FB6" w:rsidP="00F47FB6">
      <w:pPr>
        <w:spacing w:after="0" w:line="360" w:lineRule="auto"/>
        <w:rPr>
          <w:moveFrom w:id="274" w:author="Tobias Mueller" w:date="2022-08-11T08:07:00Z"/>
          <w:rFonts w:ascii="Arial" w:eastAsia="Arial" w:hAnsi="Arial" w:cs="Arial"/>
        </w:rPr>
      </w:pPr>
      <w:moveFromRangeStart w:id="275" w:author="Tobias Mueller" w:date="2022-08-11T08:07:00Z" w:name="move111097690"/>
      <w:moveFrom w:id="276" w:author="Tobias Mueller" w:date="2022-08-11T08:07:00Z">
        <w:r w:rsidRPr="00DB55B1" w:rsidDel="00975847">
          <w:rPr>
            <w:rFonts w:ascii="Arial" w:eastAsia="Arial" w:hAnsi="Arial" w:cs="Arial"/>
            <w:i/>
            <w:color w:val="000000"/>
          </w:rPr>
          <w:t>Plate reader growth assay</w:t>
        </w:r>
      </w:moveFrom>
    </w:p>
    <w:p w14:paraId="03A91883" w14:textId="28DBFB9D" w:rsidR="00F47FB6" w:rsidRPr="00DB55B1" w:rsidDel="00975847" w:rsidRDefault="00F47FB6" w:rsidP="00F47FB6">
      <w:pPr>
        <w:spacing w:after="0" w:line="360" w:lineRule="auto"/>
        <w:rPr>
          <w:moveFrom w:id="277" w:author="Tobias Mueller" w:date="2022-08-11T08:07:00Z"/>
          <w:rFonts w:ascii="Arial" w:eastAsia="Arial" w:hAnsi="Arial" w:cs="Arial"/>
        </w:rPr>
      </w:pPr>
      <w:moveFrom w:id="278" w:author="Tobias Mueller" w:date="2022-08-11T08:07:00Z">
        <w:r w:rsidRPr="00DB55B1" w:rsidDel="00975847">
          <w:rPr>
            <w:rFonts w:ascii="Arial" w:eastAsia="Arial" w:hAnsi="Arial" w:cs="Arial"/>
            <w:color w:val="000000"/>
          </w:rPr>
          <w:t>To test the effect of individual compounds on the growth of single microbe species, we used 96 well plate growth assays and synthetic nectars. Each well in a plate contained 190</w:t>
        </w:r>
        <w:r w:rsidDel="00975847">
          <w:rPr>
            <w:rFonts w:ascii="Arial" w:eastAsia="Arial" w:hAnsi="Arial" w:cs="Arial"/>
            <w:color w:val="000000"/>
          </w:rPr>
          <w:t>μL</w:t>
        </w:r>
        <w:r w:rsidRPr="00DB55B1" w:rsidDel="00975847">
          <w:rPr>
            <w:rFonts w:ascii="Arial" w:eastAsia="Arial" w:hAnsi="Arial" w:cs="Arial"/>
            <w:color w:val="000000"/>
          </w:rPr>
          <w:t xml:space="preserve"> of treatment or control nectar and 10</w:t>
        </w:r>
        <w:r w:rsidDel="00975847">
          <w:rPr>
            <w:rFonts w:ascii="Arial" w:eastAsia="Arial" w:hAnsi="Arial" w:cs="Arial"/>
            <w:color w:val="000000"/>
          </w:rPr>
          <w:t>μL</w:t>
        </w:r>
        <w:r w:rsidRPr="00DB55B1" w:rsidDel="00975847">
          <w:rPr>
            <w:rFonts w:ascii="Arial" w:eastAsia="Arial" w:hAnsi="Arial" w:cs="Arial"/>
            <w:color w:val="000000"/>
          </w:rPr>
          <w:t xml:space="preserve"> of microbial freezer stock solutions. Each plate consisted of a single chemical treatment assayed across all 12 microbes (6 treatment and 2 control wells per microbe</w:t>
        </w:r>
        <w:r w:rsidDel="00975847">
          <w:rPr>
            <w:rFonts w:ascii="Arial" w:eastAsia="Arial" w:hAnsi="Arial" w:cs="Arial"/>
            <w:color w:val="000000"/>
          </w:rPr>
          <w:t>,</w:t>
        </w:r>
        <w:r w:rsidRPr="00DB55B1" w:rsidDel="00975847">
          <w:rPr>
            <w:rFonts w:ascii="Arial" w:eastAsia="Arial" w:hAnsi="Arial" w:cs="Arial"/>
            <w:color w:val="000000"/>
          </w:rPr>
          <w:t xml:space="preserve"> </w:t>
        </w:r>
        <w:r w:rsidDel="00975847">
          <w:rPr>
            <w:rFonts w:ascii="Arial" w:eastAsia="Arial" w:hAnsi="Arial" w:cs="Arial"/>
          </w:rPr>
          <w:t>s</w:t>
        </w:r>
        <w:r w:rsidRPr="00DB55B1" w:rsidDel="00975847">
          <w:rPr>
            <w:rFonts w:ascii="Arial" w:eastAsia="Arial" w:hAnsi="Arial" w:cs="Arial"/>
            <w:color w:val="000000"/>
          </w:rPr>
          <w:t>ee Supplemental Figure 1 for pl</w:t>
        </w:r>
        <w:r w:rsidRPr="00277435" w:rsidDel="00975847">
          <w:rPr>
            <w:rFonts w:ascii="Arial" w:eastAsia="Arial" w:hAnsi="Arial" w:cs="Arial"/>
          </w:rPr>
          <w:t xml:space="preserve">ate mapping). We assigned each microbe’s location on the 96 well plate using a random number generator. We kept the location of microbes consistent across all plates to minimize variation in spatial effects across treatment plates. After mixing chemical treatments and microbial strains, we triple parafilmed the 96 well plate lid and put it immediately into an optical </w:t>
        </w:r>
        <w:r w:rsidRPr="00DB55B1" w:rsidDel="00975847">
          <w:rPr>
            <w:rFonts w:ascii="Arial" w:eastAsia="Arial" w:hAnsi="Arial" w:cs="Arial"/>
            <w:color w:val="000000"/>
          </w:rPr>
          <w:t>reader (Biotek synergy HTX, Agilent, Santa Clara CA, USA) which incubated the plate at 30°C, provided continuous linear shaking at 567cpm (3mm), and took optical density measurements at 600 nm every 15 minutes for 72 hours. After preparing each plate, we assessed potential contamination by plating out the control and treatment nectar solutions onto YM and TSA plates. None of our uninoculated synthetic nectars contained culturable microbes. </w:t>
        </w:r>
      </w:moveFrom>
    </w:p>
    <w:moveFromRangeEnd w:id="275"/>
    <w:p w14:paraId="091E1610" w14:textId="13B47BDB" w:rsidR="00F47FB6" w:rsidRPr="00DB55B1" w:rsidDel="00975847" w:rsidRDefault="00F47FB6" w:rsidP="00F47FB6">
      <w:pPr>
        <w:spacing w:after="0" w:line="360" w:lineRule="auto"/>
        <w:rPr>
          <w:del w:id="279" w:author="Tobias Mueller" w:date="2022-08-11T08:07:00Z"/>
          <w:rFonts w:ascii="Arial" w:eastAsia="Arial" w:hAnsi="Arial" w:cs="Arial"/>
        </w:rPr>
      </w:pPr>
    </w:p>
    <w:p w14:paraId="62410754" w14:textId="3C9EE37D" w:rsidR="00F47FB6" w:rsidRPr="00DB55B1" w:rsidDel="00975847" w:rsidRDefault="00F47FB6" w:rsidP="00F47FB6">
      <w:pPr>
        <w:spacing w:after="0" w:line="360" w:lineRule="auto"/>
        <w:rPr>
          <w:del w:id="280" w:author="Tobias Mueller" w:date="2022-08-11T08:07:00Z"/>
          <w:rFonts w:ascii="Arial" w:eastAsia="Arial" w:hAnsi="Arial" w:cs="Arial"/>
        </w:rPr>
      </w:pPr>
      <w:del w:id="281" w:author="Tobias Mueller" w:date="2022-08-11T08:07:00Z">
        <w:r w:rsidRPr="00DB55B1" w:rsidDel="00975847">
          <w:rPr>
            <w:rFonts w:ascii="Arial" w:eastAsia="Arial" w:hAnsi="Arial" w:cs="Arial"/>
            <w:i/>
            <w:color w:val="000000"/>
          </w:rPr>
          <w:delText>Co-growth experiment</w:delText>
        </w:r>
      </w:del>
    </w:p>
    <w:p w14:paraId="73C2FF19" w14:textId="2FEB7897" w:rsidR="00F47FB6" w:rsidRPr="00DB55B1" w:rsidDel="00975847" w:rsidRDefault="00F47FB6" w:rsidP="00F47FB6">
      <w:pPr>
        <w:spacing w:after="0" w:line="360" w:lineRule="auto"/>
        <w:rPr>
          <w:del w:id="282" w:author="Tobias Mueller" w:date="2022-08-11T08:07:00Z"/>
          <w:rFonts w:ascii="Arial" w:eastAsia="Arial" w:hAnsi="Arial" w:cs="Arial"/>
          <w:color w:val="202122"/>
        </w:rPr>
      </w:pPr>
      <w:del w:id="283" w:author="Tobias Mueller" w:date="2022-08-11T08:07:00Z">
        <w:r w:rsidRPr="00DB55B1" w:rsidDel="00975847">
          <w:rPr>
            <w:rFonts w:ascii="Arial" w:eastAsia="Arial" w:hAnsi="Arial" w:cs="Arial"/>
            <w:color w:val="000000"/>
          </w:rPr>
          <w:delText xml:space="preserve">To test if nectar composition could shift microbial interactions, we grew pairs of microbes across several treatment </w:delText>
        </w:r>
        <w:r w:rsidRPr="00DB55B1" w:rsidDel="00975847">
          <w:rPr>
            <w:rFonts w:ascii="Arial" w:eastAsia="Arial" w:hAnsi="Arial" w:cs="Arial"/>
            <w:color w:val="000000"/>
            <w:shd w:val="clear" w:color="auto" w:fill="FDFDFD"/>
          </w:rPr>
          <w:delText xml:space="preserve">solutions. </w:delText>
        </w:r>
        <w:r w:rsidDel="00975847">
          <w:rPr>
            <w:rFonts w:ascii="Arial" w:eastAsia="Arial" w:hAnsi="Arial" w:cs="Arial"/>
            <w:color w:val="000000"/>
            <w:shd w:val="clear" w:color="auto" w:fill="FDFDFD"/>
          </w:rPr>
          <w:delText>`</w:delText>
        </w:r>
        <w:r w:rsidRPr="00DB55B1" w:rsidDel="00975847">
          <w:rPr>
            <w:rFonts w:ascii="Arial" w:eastAsia="Arial" w:hAnsi="Arial" w:cs="Arial"/>
            <w:color w:val="000000"/>
            <w:shd w:val="clear" w:color="auto" w:fill="FDFDFD"/>
          </w:rPr>
          <w:delText xml:space="preserve">: 1) </w:delText>
        </w:r>
        <w:r w:rsidRPr="00DB55B1" w:rsidDel="00975847">
          <w:rPr>
            <w:rFonts w:ascii="Arial" w:eastAsia="Arial" w:hAnsi="Arial" w:cs="Arial"/>
            <w:i/>
            <w:color w:val="000000"/>
            <w:shd w:val="clear" w:color="auto" w:fill="FDFDFD"/>
          </w:rPr>
          <w:delText>Starmerella bombi &amp; Zygosaccharomyces bailii</w:delText>
        </w:r>
        <w:r w:rsidDel="00975847">
          <w:rPr>
            <w:rFonts w:ascii="Arial" w:eastAsia="Arial" w:hAnsi="Arial" w:cs="Arial"/>
            <w:i/>
            <w:color w:val="000000"/>
            <w:shd w:val="clear" w:color="auto" w:fill="FDFDFD"/>
          </w:rPr>
          <w:delText xml:space="preserve"> (</w:delText>
        </w:r>
        <w:r w:rsidRPr="00DB55B1" w:rsidDel="00975847">
          <w:rPr>
            <w:rFonts w:ascii="Arial" w:eastAsia="Arial" w:hAnsi="Arial" w:cs="Arial"/>
            <w:color w:val="000000"/>
            <w:shd w:val="clear" w:color="auto" w:fill="FDFDFD"/>
          </w:rPr>
          <w:delText>a facultative nectar</w:delText>
        </w:r>
        <w:r w:rsidRPr="00DB55B1" w:rsidDel="00975847">
          <w:rPr>
            <w:rFonts w:ascii="Arial" w:eastAsia="Arial" w:hAnsi="Arial" w:cs="Arial"/>
            <w:shd w:val="clear" w:color="auto" w:fill="FDFDFD"/>
          </w:rPr>
          <w:delText xml:space="preserve"> </w:delText>
        </w:r>
        <w:r w:rsidRPr="00DB55B1" w:rsidDel="00975847">
          <w:rPr>
            <w:rFonts w:ascii="Arial" w:eastAsia="Arial" w:hAnsi="Arial" w:cs="Arial"/>
            <w:color w:val="000000"/>
            <w:shd w:val="clear" w:color="auto" w:fill="FDFDFD"/>
          </w:rPr>
          <w:delText xml:space="preserve">yeast with a non-nectar </w:delText>
        </w:r>
        <w:r w:rsidRPr="00DB55B1" w:rsidDel="00975847">
          <w:rPr>
            <w:rFonts w:ascii="Arial" w:eastAsia="Arial" w:hAnsi="Arial" w:cs="Arial"/>
            <w:shd w:val="clear" w:color="auto" w:fill="FDFDFD"/>
          </w:rPr>
          <w:delText>yeast</w:delText>
        </w:r>
        <w:r w:rsidRPr="00DB55B1" w:rsidDel="00975847">
          <w:rPr>
            <w:rFonts w:ascii="Arial" w:eastAsia="Arial" w:hAnsi="Arial" w:cs="Arial"/>
            <w:i/>
            <w:color w:val="000000"/>
            <w:shd w:val="clear" w:color="auto" w:fill="FDFDFD"/>
          </w:rPr>
          <w:delText>),</w:delText>
        </w:r>
        <w:r w:rsidRPr="00DB55B1" w:rsidDel="00975847">
          <w:rPr>
            <w:rFonts w:ascii="Arial" w:eastAsia="Arial" w:hAnsi="Arial" w:cs="Arial"/>
            <w:color w:val="000000"/>
            <w:shd w:val="clear" w:color="auto" w:fill="FDFDFD"/>
          </w:rPr>
          <w:delText xml:space="preserve"> 2) </w:delText>
        </w:r>
        <w:r w:rsidRPr="00DB55B1" w:rsidDel="00975847">
          <w:rPr>
            <w:rFonts w:ascii="Arial" w:eastAsia="Arial" w:hAnsi="Arial" w:cs="Arial"/>
            <w:i/>
            <w:color w:val="000000"/>
            <w:shd w:val="clear" w:color="auto" w:fill="FDFDFD"/>
          </w:rPr>
          <w:delText>Metschnikowia reukaufii &amp; Rosenbergiella nectarea</w:delText>
        </w:r>
        <w:r w:rsidDel="00975847">
          <w:rPr>
            <w:rFonts w:ascii="Arial" w:eastAsia="Arial" w:hAnsi="Arial" w:cs="Arial"/>
            <w:i/>
            <w:color w:val="000000"/>
            <w:shd w:val="clear" w:color="auto" w:fill="FDFDFD"/>
          </w:rPr>
          <w:delText xml:space="preserve"> (</w:delText>
        </w:r>
        <w:r w:rsidRPr="00DB55B1" w:rsidDel="00975847">
          <w:rPr>
            <w:rFonts w:ascii="Arial" w:eastAsia="Arial" w:hAnsi="Arial" w:cs="Arial"/>
            <w:color w:val="000000"/>
            <w:shd w:val="clear" w:color="auto" w:fill="FDFDFD"/>
          </w:rPr>
          <w:delText>a nectar specialist yeast with a nectar specialist bacteria</w:delText>
        </w:r>
        <w:r w:rsidRPr="00DB55B1" w:rsidDel="00975847">
          <w:rPr>
            <w:rFonts w:ascii="Arial" w:eastAsia="Arial" w:hAnsi="Arial" w:cs="Arial"/>
            <w:i/>
            <w:color w:val="000000"/>
            <w:shd w:val="clear" w:color="auto" w:fill="FDFDFD"/>
          </w:rPr>
          <w:delText xml:space="preserve">), </w:delText>
        </w:r>
        <w:r w:rsidRPr="00DB55B1" w:rsidDel="00975847">
          <w:rPr>
            <w:rFonts w:ascii="Arial" w:eastAsia="Arial" w:hAnsi="Arial" w:cs="Arial"/>
            <w:color w:val="000000"/>
            <w:shd w:val="clear" w:color="auto" w:fill="FDFDFD"/>
          </w:rPr>
          <w:delText xml:space="preserve">and 3) </w:delText>
        </w:r>
        <w:r w:rsidRPr="00DB55B1" w:rsidDel="00975847">
          <w:rPr>
            <w:rFonts w:ascii="Arial" w:eastAsia="Arial" w:hAnsi="Arial" w:cs="Arial"/>
            <w:i/>
            <w:color w:val="000000"/>
          </w:rPr>
          <w:delText>Saccharomyces cerevisiae &amp; Rosenbergiella nectarea</w:delText>
        </w:r>
        <w:r w:rsidDel="00975847">
          <w:rPr>
            <w:rFonts w:ascii="Arial" w:eastAsia="Arial" w:hAnsi="Arial" w:cs="Arial"/>
            <w:i/>
            <w:color w:val="000000"/>
          </w:rPr>
          <w:delText xml:space="preserve"> (</w:delText>
        </w:r>
        <w:r w:rsidRPr="00DB55B1" w:rsidDel="00975847">
          <w:rPr>
            <w:rFonts w:ascii="Arial" w:eastAsia="Arial" w:hAnsi="Arial" w:cs="Arial"/>
            <w:color w:val="000000"/>
            <w:shd w:val="clear" w:color="auto" w:fill="FDFDFD"/>
          </w:rPr>
          <w:delText>a non-nectar specialist yeast</w:delText>
        </w:r>
        <w:r w:rsidRPr="00DB55B1" w:rsidDel="00975847">
          <w:rPr>
            <w:rFonts w:ascii="Arial" w:eastAsia="Arial" w:hAnsi="Arial" w:cs="Arial"/>
            <w:shd w:val="clear" w:color="auto" w:fill="FDFDFD"/>
          </w:rPr>
          <w:delText xml:space="preserve"> with</w:delText>
        </w:r>
        <w:r w:rsidRPr="00DB55B1" w:rsidDel="00975847">
          <w:rPr>
            <w:rFonts w:ascii="Arial" w:eastAsia="Arial" w:hAnsi="Arial" w:cs="Arial"/>
            <w:color w:val="000000"/>
            <w:shd w:val="clear" w:color="auto" w:fill="FDFDFD"/>
          </w:rPr>
          <w:delText xml:space="preserve"> a nectar specialist bacteria</w:delText>
        </w:r>
        <w:r w:rsidRPr="007E4E87" w:rsidDel="00975847">
          <w:rPr>
            <w:rFonts w:ascii="Arial" w:eastAsia="Arial" w:hAnsi="Arial" w:cs="Arial"/>
            <w:i/>
            <w:color w:val="000000"/>
          </w:rPr>
          <w:delText>)</w:delText>
        </w:r>
        <w:r w:rsidRPr="007E4E87" w:rsidDel="00975847">
          <w:rPr>
            <w:rFonts w:ascii="Arial" w:eastAsia="Arial" w:hAnsi="Arial" w:cs="Arial"/>
            <w:color w:val="000000"/>
          </w:rPr>
          <w:delText xml:space="preserve">. We also ran a pairing of </w:delText>
        </w:r>
        <w:r w:rsidRPr="007E4E87" w:rsidDel="00975847">
          <w:rPr>
            <w:rFonts w:ascii="Arial" w:eastAsia="Arial" w:hAnsi="Arial" w:cs="Arial"/>
            <w:i/>
            <w:color w:val="000000"/>
            <w:shd w:val="clear" w:color="auto" w:fill="FDFDFD"/>
          </w:rPr>
          <w:delText xml:space="preserve">Metschnikowia reukaufii &amp; </w:delText>
        </w:r>
        <w:r w:rsidRPr="007E4E87" w:rsidDel="00975847">
          <w:rPr>
            <w:rFonts w:ascii="Arial" w:eastAsia="Arial" w:hAnsi="Arial" w:cs="Arial"/>
            <w:i/>
            <w:color w:val="000000"/>
          </w:rPr>
          <w:delText xml:space="preserve">Saccharomyces cerevisiae, </w:delText>
        </w:r>
        <w:r w:rsidRPr="007E4E87" w:rsidDel="00975847">
          <w:rPr>
            <w:rFonts w:ascii="Arial" w:eastAsia="Arial" w:hAnsi="Arial" w:cs="Arial"/>
            <w:iCs/>
            <w:color w:val="000000"/>
          </w:rPr>
          <w:delText>however, the vials exploded during incubation due to extreme</w:delText>
        </w:r>
        <w:r w:rsidDel="00975847">
          <w:rPr>
            <w:rFonts w:ascii="Arial" w:eastAsia="Arial" w:hAnsi="Arial" w:cs="Arial"/>
            <w:iCs/>
            <w:color w:val="000000"/>
          </w:rPr>
          <w:delText>ly rapid</w:delText>
        </w:r>
        <w:r w:rsidRPr="007E4E87" w:rsidDel="00975847">
          <w:rPr>
            <w:rFonts w:ascii="Arial" w:eastAsia="Arial" w:hAnsi="Arial" w:cs="Arial"/>
            <w:iCs/>
            <w:color w:val="000000"/>
          </w:rPr>
          <w:delText xml:space="preserve"> fermentation</w:delText>
        </w:r>
        <w:r w:rsidDel="00975847">
          <w:rPr>
            <w:rFonts w:ascii="Arial" w:eastAsia="Arial" w:hAnsi="Arial" w:cs="Arial"/>
            <w:iCs/>
            <w:color w:val="000000"/>
          </w:rPr>
          <w:delText>.</w:delText>
        </w:r>
        <w:r w:rsidRPr="00DB55B1" w:rsidDel="00975847">
          <w:rPr>
            <w:rFonts w:ascii="Arial" w:eastAsia="Arial" w:hAnsi="Arial" w:cs="Arial"/>
            <w:i/>
            <w:color w:val="000000"/>
            <w:shd w:val="clear" w:color="auto" w:fill="FDFDFD"/>
          </w:rPr>
          <w:delText xml:space="preserve"> </w:delText>
        </w:r>
      </w:del>
      <w:customXmlDelRangeStart w:id="284" w:author="Tobias Mueller" w:date="2022-08-11T08:07:00Z"/>
      <w:sdt>
        <w:sdtPr>
          <w:rPr>
            <w:rFonts w:ascii="Arial" w:hAnsi="Arial" w:cs="Arial"/>
          </w:rPr>
          <w:tag w:val="goog_rdk_0"/>
          <w:id w:val="66304241"/>
        </w:sdtPr>
        <w:sdtContent>
          <w:customXmlDelRangeEnd w:id="284"/>
          <w:customXmlDelRangeStart w:id="285" w:author="Tobias Mueller" w:date="2022-08-11T08:07:00Z"/>
        </w:sdtContent>
      </w:sdt>
      <w:customXmlDelRangeEnd w:id="285"/>
      <w:del w:id="286" w:author="Tobias Mueller" w:date="2022-08-11T08:07:00Z">
        <w:r w:rsidRPr="00DB55B1" w:rsidDel="00975847">
          <w:rPr>
            <w:rFonts w:ascii="Arial" w:eastAsia="Arial" w:hAnsi="Arial" w:cs="Arial"/>
            <w:color w:val="202122"/>
          </w:rPr>
          <w:delText xml:space="preserve">If the dominance of nectar specialists is driven by nectar chemicals shifting microbe-microbe competition we predict nectar specialists will increase in relative abundance in the presence of nectar compounds, while the relative performance of environmental microbes should be reduced compared to control co-growth trials. </w:delText>
        </w:r>
      </w:del>
    </w:p>
    <w:p w14:paraId="1AC15D44" w14:textId="777E0EB8" w:rsidR="00F47FB6" w:rsidRPr="00DB55B1" w:rsidDel="00975847" w:rsidRDefault="00F47FB6" w:rsidP="00F47FB6">
      <w:pPr>
        <w:spacing w:after="0" w:line="360" w:lineRule="auto"/>
        <w:rPr>
          <w:del w:id="287" w:author="Tobias Mueller" w:date="2022-08-11T08:07:00Z"/>
          <w:rFonts w:ascii="Arial" w:eastAsia="Arial" w:hAnsi="Arial" w:cs="Arial"/>
        </w:rPr>
      </w:pPr>
    </w:p>
    <w:p w14:paraId="0723C4DC" w14:textId="60CFB498" w:rsidR="00F47FB6" w:rsidRPr="00DB55B1" w:rsidDel="00975847" w:rsidRDefault="00F47FB6" w:rsidP="00F47FB6">
      <w:pPr>
        <w:spacing w:after="0" w:line="360" w:lineRule="auto"/>
        <w:rPr>
          <w:del w:id="288" w:author="Tobias Mueller" w:date="2022-08-11T08:07:00Z"/>
          <w:rFonts w:ascii="Arial" w:eastAsia="Arial" w:hAnsi="Arial" w:cs="Arial"/>
          <w:color w:val="000000"/>
        </w:rPr>
      </w:pPr>
      <w:del w:id="289" w:author="Tobias Mueller" w:date="2022-08-11T08:07:00Z">
        <w:r w:rsidDel="00975847">
          <w:rPr>
            <w:rFonts w:ascii="Arial" w:eastAsia="Arial" w:hAnsi="Arial" w:cs="Arial"/>
            <w:color w:val="000000"/>
          </w:rPr>
          <w:delText>We chose a</w:delText>
        </w:r>
        <w:r w:rsidRPr="00DB55B1" w:rsidDel="00975847">
          <w:rPr>
            <w:rFonts w:ascii="Arial" w:eastAsia="Arial" w:hAnsi="Arial" w:cs="Arial"/>
            <w:color w:val="000000"/>
          </w:rPr>
          <w:delText xml:space="preserve"> subset of treatments for co-growth assays, including 4mM H</w:delText>
        </w:r>
        <w:r w:rsidRPr="00DB55B1" w:rsidDel="00975847">
          <w:rPr>
            <w:rFonts w:ascii="Arial" w:eastAsia="Arial" w:hAnsi="Arial" w:cs="Arial"/>
            <w:color w:val="000000"/>
            <w:vertAlign w:val="subscript"/>
          </w:rPr>
          <w:delText>2</w:delText>
        </w:r>
        <w:r w:rsidRPr="00DB55B1" w:rsidDel="00975847">
          <w:rPr>
            <w:rFonts w:ascii="Arial" w:eastAsia="Arial" w:hAnsi="Arial" w:cs="Arial"/>
            <w:color w:val="000000"/>
          </w:rPr>
          <w:delText>O</w:delText>
        </w:r>
        <w:r w:rsidRPr="00DB55B1" w:rsidDel="00975847">
          <w:rPr>
            <w:rFonts w:ascii="Arial" w:eastAsia="Arial" w:hAnsi="Arial" w:cs="Arial"/>
            <w:color w:val="000000"/>
            <w:vertAlign w:val="subscript"/>
          </w:rPr>
          <w:delText>2</w:delText>
        </w:r>
        <w:r w:rsidRPr="00DB55B1" w:rsidDel="00975847">
          <w:rPr>
            <w:rFonts w:ascii="Arial" w:eastAsia="Arial" w:hAnsi="Arial" w:cs="Arial"/>
            <w:color w:val="000000"/>
          </w:rPr>
          <w:delText>, 22</w:delText>
        </w:r>
        <w:r w:rsidRPr="00DB55B1" w:rsidDel="00975847">
          <w:rPr>
            <w:rFonts w:ascii="Arial" w:eastAsia="Arial" w:hAnsi="Arial" w:cs="Arial"/>
          </w:rPr>
          <w:delText>μ</w:delText>
        </w:r>
        <w:r w:rsidRPr="00DB55B1" w:rsidDel="00975847">
          <w:rPr>
            <w:rFonts w:ascii="Arial" w:eastAsia="Arial" w:hAnsi="Arial" w:cs="Arial"/>
            <w:color w:val="000000"/>
          </w:rPr>
          <w:delText>g/ml deltaline, 100ng/ml linalool, and 1% EtOH.</w:delText>
        </w:r>
      </w:del>
      <w:del w:id="290" w:author="Tobias Mueller" w:date="2022-08-11T08:06:00Z">
        <w:r w:rsidRPr="00DB55B1" w:rsidDel="00975847">
          <w:rPr>
            <w:rFonts w:ascii="Arial" w:eastAsia="Arial" w:hAnsi="Arial" w:cs="Arial"/>
            <w:color w:val="000000"/>
          </w:rPr>
          <w:delText xml:space="preserve"> We did not include LTP due to a limited amount of protein available for assays and did not include 30% sucrose as it showed no significant impacts on growth during our plate reader assays</w:delText>
        </w:r>
      </w:del>
      <w:del w:id="291" w:author="Tobias Mueller" w:date="2022-08-11T08:07:00Z">
        <w:r w:rsidRPr="00DB55B1" w:rsidDel="00975847">
          <w:rPr>
            <w:rFonts w:ascii="Arial" w:eastAsia="Arial" w:hAnsi="Arial" w:cs="Arial"/>
            <w:color w:val="000000"/>
          </w:rPr>
          <w:delText>. Treatments used the same recipes as the growth experiments described above. </w:delText>
        </w:r>
      </w:del>
    </w:p>
    <w:p w14:paraId="3B234943" w14:textId="2EC43ADA" w:rsidR="00975847" w:rsidRDefault="00975847" w:rsidP="00F47FB6">
      <w:pPr>
        <w:spacing w:after="0" w:line="360" w:lineRule="auto"/>
        <w:rPr>
          <w:ins w:id="292" w:author="Tobias Mueller" w:date="2022-08-11T08:06:00Z"/>
          <w:rFonts w:ascii="Arial" w:eastAsia="Arial" w:hAnsi="Arial" w:cs="Arial"/>
        </w:rPr>
      </w:pPr>
    </w:p>
    <w:p w14:paraId="391277F1" w14:textId="1EF4615B" w:rsidR="00975847" w:rsidRPr="00DB55B1" w:rsidRDefault="00975847" w:rsidP="00F47FB6">
      <w:pPr>
        <w:spacing w:after="0" w:line="360" w:lineRule="auto"/>
        <w:rPr>
          <w:rFonts w:ascii="Arial" w:eastAsia="Arial" w:hAnsi="Arial" w:cs="Arial"/>
        </w:rPr>
      </w:pPr>
      <w:ins w:id="293" w:author="Tobias Mueller" w:date="2022-08-11T08:06:00Z">
        <w:r w:rsidRPr="00DB55B1">
          <w:rPr>
            <w:rFonts w:ascii="Arial" w:eastAsia="Arial" w:hAnsi="Arial" w:cs="Arial"/>
            <w:i/>
            <w:color w:val="000000"/>
          </w:rPr>
          <w:t>Co-growth experiment</w:t>
        </w:r>
        <w:r>
          <w:rPr>
            <w:rFonts w:ascii="Arial" w:eastAsia="Arial" w:hAnsi="Arial" w:cs="Arial"/>
            <w:i/>
            <w:color w:val="000000"/>
          </w:rPr>
          <w:t xml:space="preserve"> </w:t>
        </w:r>
      </w:ins>
    </w:p>
    <w:p w14:paraId="01EF3172"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We performed the co-growth experiment in 200</w:t>
      </w:r>
      <w:r>
        <w:rPr>
          <w:rFonts w:ascii="Arial" w:eastAsia="Arial" w:hAnsi="Arial" w:cs="Arial"/>
          <w:color w:val="000000"/>
        </w:rPr>
        <w:t>μL</w:t>
      </w:r>
      <w:r w:rsidRPr="00DB55B1">
        <w:rPr>
          <w:rFonts w:ascii="Arial" w:eastAsia="Arial" w:hAnsi="Arial" w:cs="Arial"/>
          <w:color w:val="000000"/>
        </w:rPr>
        <w:t xml:space="preserve"> 8-strip PCR tubes with 6 tubes per treatment</w:t>
      </w:r>
      <w:r w:rsidRPr="00DB55B1">
        <w:rPr>
          <w:rFonts w:ascii="Arial" w:eastAsia="Arial" w:hAnsi="Arial" w:cs="Arial"/>
          <w:color w:val="202122"/>
          <w:shd w:val="clear" w:color="auto" w:fill="FDFDFD"/>
        </w:rPr>
        <w:t>–</w:t>
      </w:r>
      <w:r w:rsidRPr="00DB55B1">
        <w:rPr>
          <w:rFonts w:ascii="Arial" w:eastAsia="Arial" w:hAnsi="Arial" w:cs="Arial"/>
          <w:color w:val="000000"/>
        </w:rPr>
        <w:t>microbe combination. Each tube consisted of 190</w:t>
      </w:r>
      <w:r>
        <w:rPr>
          <w:rFonts w:ascii="Arial" w:eastAsia="Arial" w:hAnsi="Arial" w:cs="Arial"/>
          <w:color w:val="000000"/>
        </w:rPr>
        <w:t>μL</w:t>
      </w:r>
      <w:r w:rsidRPr="00DB55B1">
        <w:rPr>
          <w:rFonts w:ascii="Arial" w:eastAsia="Arial" w:hAnsi="Arial" w:cs="Arial"/>
          <w:color w:val="000000"/>
        </w:rPr>
        <w:t xml:space="preserve"> of synthetic nectar</w:t>
      </w:r>
      <w:r w:rsidRPr="00DB55B1">
        <w:rPr>
          <w:rFonts w:ascii="Arial" w:eastAsia="Arial" w:hAnsi="Arial" w:cs="Arial"/>
        </w:rPr>
        <w:t xml:space="preserve"> and</w:t>
      </w:r>
      <w:r w:rsidRPr="00DB55B1">
        <w:rPr>
          <w:rFonts w:ascii="Arial" w:eastAsia="Arial" w:hAnsi="Arial" w:cs="Arial"/>
          <w:color w:val="000000"/>
        </w:rPr>
        <w:t xml:space="preserve"> 5</w:t>
      </w:r>
      <w:r>
        <w:rPr>
          <w:rFonts w:ascii="Arial" w:eastAsia="Arial" w:hAnsi="Arial" w:cs="Arial"/>
          <w:color w:val="000000"/>
        </w:rPr>
        <w:t>μL</w:t>
      </w:r>
      <w:r w:rsidRPr="00DB55B1">
        <w:rPr>
          <w:rFonts w:ascii="Arial" w:eastAsia="Arial" w:hAnsi="Arial" w:cs="Arial"/>
          <w:color w:val="000000"/>
        </w:rPr>
        <w:t xml:space="preserve"> (10,000 cells) of each microbial freezer stock in that pairing. We vortexed the tubes for 5 seconds and incubated them at 25°C for 72 hours. To assess the effect of co-growth, </w:t>
      </w:r>
      <w:r>
        <w:rPr>
          <w:rFonts w:ascii="Arial" w:eastAsia="Arial" w:hAnsi="Arial" w:cs="Arial"/>
          <w:color w:val="000000"/>
        </w:rPr>
        <w:t xml:space="preserve">we also </w:t>
      </w:r>
      <w:r>
        <w:rPr>
          <w:rFonts w:ascii="Arial" w:eastAsia="Arial" w:hAnsi="Arial" w:cs="Arial"/>
          <w:color w:val="000000"/>
        </w:rPr>
        <w:lastRenderedPageBreak/>
        <w:t xml:space="preserve">grew </w:t>
      </w:r>
      <w:r w:rsidRPr="00DB55B1">
        <w:rPr>
          <w:rFonts w:ascii="Arial" w:eastAsia="Arial" w:hAnsi="Arial" w:cs="Arial"/>
          <w:color w:val="000000"/>
        </w:rPr>
        <w:t>each microbe in isolation, following the same methods, with tubes consisting of 190</w:t>
      </w:r>
      <w:r>
        <w:rPr>
          <w:rFonts w:ascii="Arial" w:eastAsia="Arial" w:hAnsi="Arial" w:cs="Arial"/>
          <w:color w:val="000000"/>
        </w:rPr>
        <w:t>μL</w:t>
      </w:r>
      <w:r w:rsidRPr="00DB55B1">
        <w:rPr>
          <w:rFonts w:ascii="Arial" w:eastAsia="Arial" w:hAnsi="Arial" w:cs="Arial"/>
          <w:color w:val="000000"/>
        </w:rPr>
        <w:t xml:space="preserve"> of synthetic nectar and 5</w:t>
      </w:r>
      <w:r>
        <w:rPr>
          <w:rFonts w:ascii="Arial" w:eastAsia="Arial" w:hAnsi="Arial" w:cs="Arial"/>
          <w:color w:val="000000"/>
        </w:rPr>
        <w:t>μL</w:t>
      </w:r>
      <w:r w:rsidRPr="00DB55B1">
        <w:rPr>
          <w:rFonts w:ascii="Arial" w:eastAsia="Arial" w:hAnsi="Arial" w:cs="Arial"/>
          <w:color w:val="000000"/>
        </w:rPr>
        <w:t xml:space="preserve"> of microbial suspension (N=4). </w:t>
      </w:r>
    </w:p>
    <w:p w14:paraId="50488D93" w14:textId="77777777" w:rsidR="00F47FB6" w:rsidRPr="00DB55B1" w:rsidRDefault="00F47FB6" w:rsidP="00F47FB6">
      <w:pPr>
        <w:spacing w:after="0" w:line="360" w:lineRule="auto"/>
        <w:rPr>
          <w:rFonts w:ascii="Arial" w:eastAsia="Arial" w:hAnsi="Arial" w:cs="Arial"/>
        </w:rPr>
      </w:pPr>
    </w:p>
    <w:p w14:paraId="0A6C22DB"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After 72 hours of incubation,</w:t>
      </w:r>
      <w:r>
        <w:rPr>
          <w:rFonts w:ascii="Arial" w:eastAsia="Arial" w:hAnsi="Arial" w:cs="Arial"/>
          <w:color w:val="000000"/>
        </w:rPr>
        <w:t xml:space="preserve"> we </w:t>
      </w:r>
      <w:r w:rsidRPr="00DB55B1">
        <w:rPr>
          <w:rFonts w:ascii="Arial" w:eastAsia="Arial" w:hAnsi="Arial" w:cs="Arial"/>
          <w:color w:val="000000"/>
        </w:rPr>
        <w:t>serially diluted the microbial suspensions and</w:t>
      </w:r>
      <w:r>
        <w:rPr>
          <w:rFonts w:ascii="Arial" w:eastAsia="Arial" w:hAnsi="Arial" w:cs="Arial"/>
          <w:color w:val="000000"/>
        </w:rPr>
        <w:t xml:space="preserve"> plated</w:t>
      </w:r>
      <w:r w:rsidRPr="00DB55B1">
        <w:rPr>
          <w:rFonts w:ascii="Arial" w:eastAsia="Arial" w:hAnsi="Arial" w:cs="Arial"/>
          <w:color w:val="000000"/>
        </w:rPr>
        <w:t xml:space="preserve"> 100</w:t>
      </w:r>
      <w:r>
        <w:rPr>
          <w:rFonts w:ascii="Arial" w:eastAsia="Arial" w:hAnsi="Arial" w:cs="Arial"/>
          <w:color w:val="000000"/>
        </w:rPr>
        <w:t>μL</w:t>
      </w:r>
      <w:r w:rsidRPr="00DB55B1">
        <w:rPr>
          <w:rFonts w:ascii="Arial" w:eastAsia="Arial" w:hAnsi="Arial" w:cs="Arial"/>
          <w:color w:val="000000"/>
        </w:rPr>
        <w:t xml:space="preserve"> of diluted microbial suspension onto TSA and YMA plates. </w:t>
      </w:r>
      <w:r>
        <w:rPr>
          <w:rFonts w:ascii="Arial" w:eastAsia="Arial" w:hAnsi="Arial" w:cs="Arial"/>
          <w:color w:val="000000"/>
        </w:rPr>
        <w:t xml:space="preserve">We diluted </w:t>
      </w:r>
      <w:r w:rsidRPr="00DB55B1">
        <w:rPr>
          <w:rFonts w:ascii="Arial" w:eastAsia="Arial" w:hAnsi="Arial" w:cs="Arial"/>
          <w:color w:val="000000"/>
        </w:rPr>
        <w:t>TSA plates 2x (plating 50</w:t>
      </w:r>
      <w:r>
        <w:rPr>
          <w:rFonts w:ascii="Arial" w:eastAsia="Arial" w:hAnsi="Arial" w:cs="Arial"/>
          <w:color w:val="000000"/>
        </w:rPr>
        <w:t>μL</w:t>
      </w:r>
      <w:r w:rsidRPr="00DB55B1">
        <w:rPr>
          <w:rFonts w:ascii="Arial" w:eastAsia="Arial" w:hAnsi="Arial" w:cs="Arial"/>
          <w:color w:val="000000"/>
        </w:rPr>
        <w:t xml:space="preserve"> of original suspension), YMA plates from the </w:t>
      </w:r>
      <w:proofErr w:type="spellStart"/>
      <w:r w:rsidRPr="00DB55B1">
        <w:rPr>
          <w:rFonts w:ascii="Arial" w:eastAsia="Arial" w:hAnsi="Arial" w:cs="Arial"/>
          <w:i/>
          <w:color w:val="000000"/>
        </w:rPr>
        <w:t>Starme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r w:rsidRPr="00DB55B1">
        <w:rPr>
          <w:rFonts w:ascii="Arial" w:eastAsia="Arial" w:hAnsi="Arial" w:cs="Arial"/>
          <w:color w:val="202122"/>
          <w:shd w:val="clear" w:color="auto" w:fill="FDFDFD"/>
        </w:rPr>
        <w:t>and</w:t>
      </w:r>
      <w:r w:rsidRPr="00DB55B1">
        <w:rPr>
          <w:rFonts w:ascii="Arial" w:eastAsia="Arial" w:hAnsi="Arial" w:cs="Arial"/>
          <w:i/>
          <w:color w:val="000000"/>
        </w:rPr>
        <w:t xml:space="preserve"> Zygosaccharomyces </w:t>
      </w:r>
      <w:r w:rsidRPr="00DB55B1">
        <w:rPr>
          <w:rFonts w:ascii="Arial" w:eastAsia="Arial" w:hAnsi="Arial" w:cs="Arial"/>
          <w:color w:val="000000"/>
        </w:rPr>
        <w:t>pairing both 20x (5</w:t>
      </w:r>
      <w:r>
        <w:rPr>
          <w:rFonts w:ascii="Arial" w:eastAsia="Arial" w:hAnsi="Arial" w:cs="Arial"/>
          <w:color w:val="000000"/>
        </w:rPr>
        <w:t>μL</w:t>
      </w:r>
      <w:r w:rsidRPr="00DB55B1">
        <w:rPr>
          <w:rFonts w:ascii="Arial" w:eastAsia="Arial" w:hAnsi="Arial" w:cs="Arial"/>
          <w:color w:val="000000"/>
        </w:rPr>
        <w:t xml:space="preserve"> plated) and 200x (0.5</w:t>
      </w:r>
      <w:r>
        <w:rPr>
          <w:rFonts w:ascii="Arial" w:eastAsia="Arial" w:hAnsi="Arial" w:cs="Arial"/>
          <w:color w:val="000000"/>
        </w:rPr>
        <w:t>μL</w:t>
      </w:r>
      <w:r w:rsidRPr="00DB55B1">
        <w:rPr>
          <w:rFonts w:ascii="Arial" w:eastAsia="Arial" w:hAnsi="Arial" w:cs="Arial"/>
          <w:color w:val="000000"/>
        </w:rPr>
        <w:t xml:space="preserve"> plated), and YMA plates with </w:t>
      </w:r>
      <w:proofErr w:type="spellStart"/>
      <w:r w:rsidRPr="00DB55B1">
        <w:rPr>
          <w:rFonts w:ascii="Arial" w:eastAsia="Arial" w:hAnsi="Arial" w:cs="Arial"/>
          <w:i/>
          <w:color w:val="000000"/>
        </w:rPr>
        <w:t>Metschnikowi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or </w:t>
      </w:r>
      <w:r w:rsidRPr="00DB55B1">
        <w:rPr>
          <w:rFonts w:ascii="Arial" w:eastAsia="Arial" w:hAnsi="Arial" w:cs="Arial"/>
          <w:i/>
          <w:color w:val="000000"/>
        </w:rPr>
        <w:t xml:space="preserve">Saccharomyces </w:t>
      </w:r>
      <w:r w:rsidRPr="00DB55B1">
        <w:rPr>
          <w:rFonts w:ascii="Arial" w:eastAsia="Arial" w:hAnsi="Arial" w:cs="Arial"/>
          <w:color w:val="000000"/>
        </w:rPr>
        <w:t>200x (0.5</w:t>
      </w:r>
      <w:r>
        <w:rPr>
          <w:rFonts w:ascii="Arial" w:eastAsia="Arial" w:hAnsi="Arial" w:cs="Arial"/>
          <w:color w:val="000000"/>
        </w:rPr>
        <w:t>μL</w:t>
      </w:r>
      <w:r w:rsidRPr="00DB55B1">
        <w:rPr>
          <w:rFonts w:ascii="Arial" w:eastAsia="Arial" w:hAnsi="Arial" w:cs="Arial"/>
          <w:color w:val="000000"/>
        </w:rPr>
        <w:t xml:space="preserve"> plated). </w:t>
      </w:r>
      <w:r>
        <w:rPr>
          <w:rFonts w:ascii="Arial" w:eastAsia="Arial" w:hAnsi="Arial" w:cs="Arial"/>
          <w:color w:val="000000"/>
        </w:rPr>
        <w:t>We chose t</w:t>
      </w:r>
      <w:r w:rsidRPr="00DB55B1">
        <w:rPr>
          <w:rFonts w:ascii="Arial" w:eastAsia="Arial" w:hAnsi="Arial" w:cs="Arial"/>
          <w:color w:val="000000"/>
        </w:rPr>
        <w:t xml:space="preserve">hese dilutions as they created countable CFUs. </w:t>
      </w:r>
      <w:r>
        <w:rPr>
          <w:rFonts w:ascii="Arial" w:eastAsia="Arial" w:hAnsi="Arial" w:cs="Arial"/>
          <w:color w:val="000000"/>
        </w:rPr>
        <w:t>We then incubated p</w:t>
      </w:r>
      <w:r w:rsidRPr="00DB55B1">
        <w:rPr>
          <w:rFonts w:ascii="Arial" w:eastAsia="Arial" w:hAnsi="Arial" w:cs="Arial"/>
          <w:color w:val="000000"/>
        </w:rPr>
        <w:t xml:space="preserve">lates at 25°C for 72 hours to allow microbial colonies to form, after which we </w:t>
      </w:r>
      <w:r w:rsidRPr="00DB55B1">
        <w:rPr>
          <w:rFonts w:ascii="Arial" w:eastAsia="Arial" w:hAnsi="Arial" w:cs="Arial"/>
        </w:rPr>
        <w:t>counted the number</w:t>
      </w:r>
      <w:r w:rsidRPr="00DB55B1">
        <w:rPr>
          <w:rFonts w:ascii="Arial" w:eastAsia="Arial" w:hAnsi="Arial" w:cs="Arial"/>
          <w:color w:val="000000"/>
        </w:rPr>
        <w:t xml:space="preserve"> of colonies per plat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did not form single colonies and instead the percent of the plate covered by </w:t>
      </w:r>
      <w:r w:rsidRPr="00DB55B1">
        <w:rPr>
          <w:rFonts w:ascii="Arial" w:eastAsia="Arial" w:hAnsi="Arial" w:cs="Arial"/>
        </w:rPr>
        <w:t xml:space="preserve">growth </w:t>
      </w:r>
      <w:r w:rsidRPr="00DB55B1">
        <w:rPr>
          <w:rFonts w:ascii="Arial" w:eastAsia="Arial" w:hAnsi="Arial" w:cs="Arial"/>
          <w:color w:val="000000"/>
        </w:rPr>
        <w:t>was estimated and adjusted relative to the maximum CFU count of its yeast pairing (100% coverage = maximum CFU count).</w:t>
      </w:r>
    </w:p>
    <w:p w14:paraId="7181F150" w14:textId="77777777" w:rsidR="00F47FB6" w:rsidRPr="00DB55B1" w:rsidRDefault="00F47FB6" w:rsidP="00F47FB6">
      <w:pPr>
        <w:spacing w:after="0" w:line="360" w:lineRule="auto"/>
        <w:rPr>
          <w:rFonts w:ascii="Arial" w:eastAsia="Arial" w:hAnsi="Arial" w:cs="Arial"/>
        </w:rPr>
      </w:pPr>
    </w:p>
    <w:p w14:paraId="21138E63" w14:textId="5B455258" w:rsidR="00F47FB6" w:rsidRPr="00DB55B1" w:rsidRDefault="00CB5789" w:rsidP="00F47FB6">
      <w:pPr>
        <w:spacing w:after="0" w:line="360" w:lineRule="auto"/>
        <w:rPr>
          <w:rFonts w:ascii="Arial" w:eastAsia="Arial" w:hAnsi="Arial" w:cs="Arial"/>
        </w:rPr>
      </w:pPr>
      <w:ins w:id="294" w:author="Tobias Mueller" w:date="2022-08-31T11:23:00Z">
        <w:r>
          <w:rPr>
            <w:rFonts w:ascii="Arial" w:eastAsia="Arial" w:hAnsi="Arial" w:cs="Arial"/>
            <w:b/>
            <w:color w:val="000000"/>
          </w:rPr>
          <w:t xml:space="preserve">Data </w:t>
        </w:r>
      </w:ins>
      <w:r w:rsidR="00F47FB6" w:rsidRPr="00DB55B1">
        <w:rPr>
          <w:rFonts w:ascii="Arial" w:eastAsia="Arial" w:hAnsi="Arial" w:cs="Arial"/>
          <w:b/>
          <w:color w:val="000000"/>
        </w:rPr>
        <w:t>Analysis</w:t>
      </w:r>
    </w:p>
    <w:p w14:paraId="064A3D6A"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 xml:space="preserve">All analyses were performed in RStudio using R version 4.0.1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xsAVBMNg","properties":{"formattedCitation":"(RStudio Team, 2020)","plainCitation":"(RStudio Team, 2020)","noteIndex":0},"citationItems":[{"id":617,"uris":["http://zotero.org/users/6808850/items/3MGXSVMY"],"itemData":{"id":617,"type":"software","event-place":"Boston, MA","genre":"R","publisher-place":"Boston, MA","title":"RStudio: Integrated Development for R","URL":"http://www.rstudio.com/","version":"4.0.1","author":[{"family":"RStudio Team","given":""}],"issued":{"date-parts":[["2020"]]}}}],"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rPr>
        <w:t>(RStudio Team, 2020)</w:t>
      </w:r>
      <w:r w:rsidRPr="00DB55B1">
        <w:rPr>
          <w:rFonts w:ascii="Arial" w:eastAsia="Arial" w:hAnsi="Arial" w:cs="Arial"/>
          <w:color w:val="000000"/>
        </w:rPr>
        <w:fldChar w:fldCharType="end"/>
      </w:r>
      <w:r w:rsidRPr="00DB55B1">
        <w:rPr>
          <w:rFonts w:ascii="Arial" w:eastAsia="Arial" w:hAnsi="Arial" w:cs="Arial"/>
          <w:color w:val="000000"/>
        </w:rPr>
        <w:t>. </w:t>
      </w:r>
    </w:p>
    <w:p w14:paraId="6922CFFD" w14:textId="77777777" w:rsidR="00F47FB6" w:rsidRPr="00DB55B1" w:rsidRDefault="00F47FB6" w:rsidP="00F47FB6">
      <w:pPr>
        <w:spacing w:after="0" w:line="360" w:lineRule="auto"/>
        <w:rPr>
          <w:rFonts w:ascii="Arial" w:eastAsia="Arial" w:hAnsi="Arial" w:cs="Arial"/>
        </w:rPr>
      </w:pPr>
    </w:p>
    <w:p w14:paraId="77921DDC"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color w:val="000000"/>
        </w:rPr>
        <w:t>Curve fitting and data curation</w:t>
      </w:r>
    </w:p>
    <w:p w14:paraId="3B9071EA" w14:textId="77777777" w:rsidR="00F47FB6" w:rsidRPr="00DB55B1" w:rsidRDefault="00F47FB6" w:rsidP="00F47FB6">
      <w:pPr>
        <w:spacing w:after="0" w:line="360" w:lineRule="auto"/>
        <w:rPr>
          <w:rFonts w:ascii="Arial" w:eastAsia="Arial" w:hAnsi="Arial" w:cs="Arial"/>
          <w:color w:val="000000"/>
        </w:rPr>
      </w:pPr>
      <w:r w:rsidRPr="00DB55B1">
        <w:rPr>
          <w:rFonts w:ascii="Arial" w:eastAsia="Arial" w:hAnsi="Arial" w:cs="Arial"/>
          <w:color w:val="000000"/>
        </w:rPr>
        <w:t xml:space="preserve">We used the </w:t>
      </w:r>
      <w:proofErr w:type="spellStart"/>
      <w:r w:rsidRPr="00DB55B1">
        <w:rPr>
          <w:rFonts w:ascii="Arial" w:eastAsia="Arial" w:hAnsi="Arial" w:cs="Arial"/>
          <w:color w:val="000000"/>
        </w:rPr>
        <w:t>Grofit</w:t>
      </w:r>
      <w:proofErr w:type="spellEnd"/>
      <w:r w:rsidRPr="00DB55B1">
        <w:rPr>
          <w:rFonts w:ascii="Arial" w:eastAsia="Arial" w:hAnsi="Arial" w:cs="Arial"/>
          <w:color w:val="000000"/>
        </w:rPr>
        <w:t xml:space="preserve"> package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iM1Kuejj","properties":{"formattedCitation":"(Kahm {\\i{}et al.}, 2010)","plainCitation":"(Kahm et al., 2010)","noteIndex":0},"citationItems":[{"id":609,"uris":["http://zotero.org/users/6808850/items/BKKKR434"],"itemData":{"id":609,"type":"article-journal","abstract":"The grofit package was developed to fit many growth curves obtained under different conditions in order to derive a conclusive dose-response curve, for instance for a compound that potentially affects growth. grofit fits data to different parametric models and in addition provides a model free spline method to circumvent systematic errors that might occur within application of parametric methods. This amendment increases the reliability of the characteristic parameters (e.g.,lag phase, maximal growth rate, stationary phase) derived from a single growth curve. By relating obtained parameters to the respective condition (e.g.,concentration of a compound) a dose response curve can be derived that enables the calculation of descriptive pharma-/toxicological values like half maximum effective concentration (EC50). Bootstrap and cross-validation techniques are used for estimating confidence intervals of all derived parameters.","container-title":"Journal of Statistical Software","DOI":"10.18637/jss.v033.i07","ISSN":"1548-7660","language":"en","license":"Copyright (c) 2008 Matthias Kahm, Guido Hasenbrink, Hella Lichtenberg-Fraté, Jost Ludwig, Maik Kschischo","page":"1-21","source":"www.jstatsoft.org","title":"grofit: Fitting Biological Growth Curves with R","title-short":"grofit","volume":"33","author":[{"family":"Kahm","given":"Matthias"},{"family":"Hasenbrink","given":"Guido"},{"family":"Lichtenberg-Fraté","given":"Hella"},{"family":"Ludwig","given":"Jost"},{"family":"Kschischo","given":"Maik"}],"issued":{"date-parts":[["2010",2,17]]}}}],"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w:t>
      </w:r>
      <w:proofErr w:type="spellStart"/>
      <w:r w:rsidRPr="00785E72">
        <w:rPr>
          <w:rFonts w:ascii="Arial" w:hAnsi="Arial" w:cs="Arial"/>
          <w:szCs w:val="24"/>
        </w:rPr>
        <w:t>Kahm</w:t>
      </w:r>
      <w:proofErr w:type="spellEnd"/>
      <w:r w:rsidRPr="00785E72">
        <w:rPr>
          <w:rFonts w:ascii="Arial" w:hAnsi="Arial" w:cs="Arial"/>
          <w:szCs w:val="24"/>
        </w:rPr>
        <w:t xml:space="preserve"> </w:t>
      </w:r>
      <w:r w:rsidRPr="00785E72">
        <w:rPr>
          <w:rFonts w:ascii="Arial" w:hAnsi="Arial" w:cs="Arial"/>
          <w:i/>
          <w:iCs/>
          <w:szCs w:val="24"/>
        </w:rPr>
        <w:t>et al.</w:t>
      </w:r>
      <w:r w:rsidRPr="00785E72">
        <w:rPr>
          <w:rFonts w:ascii="Arial" w:hAnsi="Arial" w:cs="Arial"/>
          <w:szCs w:val="24"/>
        </w:rPr>
        <w:t>, 2010)</w:t>
      </w:r>
      <w:r w:rsidRPr="00DB55B1">
        <w:rPr>
          <w:rFonts w:ascii="Arial" w:eastAsia="Arial" w:hAnsi="Arial" w:cs="Arial"/>
          <w:color w:val="000000"/>
        </w:rPr>
        <w:fldChar w:fldCharType="end"/>
      </w:r>
      <w:r w:rsidRPr="00DB55B1">
        <w:rPr>
          <w:rFonts w:ascii="Arial" w:eastAsia="Arial" w:hAnsi="Arial" w:cs="Arial"/>
          <w:color w:val="000000"/>
        </w:rPr>
        <w:t xml:space="preserve"> to fit logarithmic curves to the optical density (OD) timeseries. The initial OD value for each well was deducted from all readings to account for starting solution OD. Best-fit growth curve models were selected using AIC and each fitted curve was visually inspected after which growth rate (</w:t>
      </w:r>
      <w:r w:rsidRPr="00DB55B1">
        <w:rPr>
          <w:rFonts w:ascii="Cambria Math" w:eastAsia="Cambria Math" w:hAnsi="Cambria Math" w:cs="Cambria Math"/>
          <w:color w:val="000000"/>
        </w:rPr>
        <w:t>𝛍</w:t>
      </w:r>
      <w:r w:rsidRPr="00DB55B1">
        <w:rPr>
          <w:rFonts w:ascii="Arial" w:eastAsia="Arial" w:hAnsi="Arial" w:cs="Arial"/>
          <w:color w:val="000000"/>
        </w:rPr>
        <w:t>) and maximum OD (</w:t>
      </w:r>
      <w:r w:rsidRPr="00DB55B1">
        <w:rPr>
          <w:rFonts w:ascii="Cambria Math" w:eastAsia="Cambria Math" w:hAnsi="Cambria Math" w:cs="Cambria Math"/>
          <w:color w:val="000000"/>
        </w:rPr>
        <w:t>𝚨</w:t>
      </w:r>
      <w:r w:rsidRPr="00DB55B1">
        <w:rPr>
          <w:rFonts w:ascii="Arial" w:eastAsia="Arial" w:hAnsi="Arial" w:cs="Arial"/>
          <w:color w:val="000000"/>
        </w:rPr>
        <w:t xml:space="preserve">) were extracted from the fitted curves. </w:t>
      </w:r>
    </w:p>
    <w:p w14:paraId="2F6EF48D" w14:textId="77777777" w:rsidR="00F47FB6" w:rsidRPr="00DB55B1" w:rsidRDefault="00F47FB6" w:rsidP="00F47FB6">
      <w:pPr>
        <w:spacing w:after="0" w:line="360" w:lineRule="auto"/>
        <w:rPr>
          <w:rFonts w:ascii="Arial" w:eastAsia="Arial" w:hAnsi="Arial" w:cs="Arial"/>
          <w:color w:val="000000"/>
        </w:rPr>
      </w:pPr>
    </w:p>
    <w:p w14:paraId="4EA89732"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 xml:space="preserve">To ensure data quality, we performed the following checks on all growth curves before curve fitting: </w:t>
      </w:r>
      <w:r w:rsidRPr="00DB55B1">
        <w:rPr>
          <w:rFonts w:ascii="Arial" w:eastAsia="Arial" w:hAnsi="Arial" w:cs="Arial"/>
        </w:rPr>
        <w:t>i</w:t>
      </w:r>
      <w:r w:rsidRPr="00DB55B1">
        <w:rPr>
          <w:rFonts w:ascii="Arial" w:eastAsia="Arial" w:hAnsi="Arial" w:cs="Arial"/>
          <w:color w:val="000000"/>
        </w:rPr>
        <w:t xml:space="preserve">f a well did not change OD over 72 hours, the </w:t>
      </w:r>
      <w:r w:rsidRPr="00DB55B1">
        <w:rPr>
          <w:rFonts w:ascii="Cambria Math" w:eastAsia="Cambria Math" w:hAnsi="Cambria Math" w:cs="Cambria Math"/>
          <w:color w:val="000000"/>
        </w:rPr>
        <w:t>𝚨</w:t>
      </w:r>
      <w:r w:rsidRPr="00DB55B1">
        <w:rPr>
          <w:rFonts w:ascii="Arial" w:eastAsia="Arial" w:hAnsi="Arial" w:cs="Arial"/>
          <w:color w:val="000000"/>
        </w:rPr>
        <w:t xml:space="preserve"> and </w:t>
      </w:r>
      <w:r w:rsidRPr="00DB55B1">
        <w:rPr>
          <w:rFonts w:ascii="Cambria Math" w:eastAsia="Cambria Math" w:hAnsi="Cambria Math" w:cs="Cambria Math"/>
          <w:color w:val="000000"/>
        </w:rPr>
        <w:t>𝛍</w:t>
      </w:r>
      <w:r w:rsidRPr="00DB55B1">
        <w:rPr>
          <w:rFonts w:ascii="Arial" w:eastAsia="Arial" w:hAnsi="Arial" w:cs="Arial"/>
          <w:color w:val="000000"/>
        </w:rPr>
        <w:t xml:space="preserve"> were set to zero. If the OD increased and then returned to the </w:t>
      </w:r>
      <w:r w:rsidRPr="00277435">
        <w:rPr>
          <w:rFonts w:ascii="Arial" w:eastAsia="Arial" w:hAnsi="Arial" w:cs="Arial"/>
        </w:rPr>
        <w:t xml:space="preserve">starting value within 72 hours, we considered the well having no growth and set both parameters to zero. This was likely driven by a period of growth followed by cell death and in turn decreased OD. While it is possible that clumping of cells could lead to a slight decrease of OD, plates showing this growth pattern were visually inspected under a microscope after 72 hours and no evidence of clumping in wells was found. If only 1 treatment well out of the 6 did not grow, we considered this to be due to an </w:t>
      </w:r>
      <w:r w:rsidRPr="0061186F">
        <w:rPr>
          <w:rFonts w:ascii="Arial" w:eastAsia="Arial" w:hAnsi="Arial" w:cs="Arial"/>
        </w:rPr>
        <w:t>error (</w:t>
      </w:r>
      <w:r w:rsidRPr="00277435">
        <w:rPr>
          <w:rFonts w:ascii="Arial" w:eastAsia="Arial" w:hAnsi="Arial" w:cs="Arial"/>
        </w:rPr>
        <w:t xml:space="preserve">possibly </w:t>
      </w:r>
      <w:r w:rsidRPr="00DB55B1">
        <w:rPr>
          <w:rFonts w:ascii="Arial" w:eastAsia="Arial" w:hAnsi="Arial" w:cs="Arial"/>
          <w:color w:val="000000"/>
        </w:rPr>
        <w:t xml:space="preserve">no microbe addition) and removed the well from </w:t>
      </w:r>
      <w:r w:rsidRPr="00DB55B1">
        <w:rPr>
          <w:rFonts w:ascii="Arial" w:eastAsia="Arial" w:hAnsi="Arial" w:cs="Arial"/>
        </w:rPr>
        <w:t>the analysis</w:t>
      </w:r>
      <w:r w:rsidRPr="00DB55B1">
        <w:rPr>
          <w:rFonts w:ascii="Arial" w:eastAsia="Arial" w:hAnsi="Arial" w:cs="Arial"/>
          <w:color w:val="000000"/>
        </w:rPr>
        <w:t xml:space="preserve">. If no mathematical fit could be plotted to the OD readings, we removed the well from the </w:t>
      </w:r>
      <w:r w:rsidRPr="00DB55B1">
        <w:rPr>
          <w:rFonts w:ascii="Arial" w:eastAsia="Arial" w:hAnsi="Arial" w:cs="Arial"/>
        </w:rPr>
        <w:t>analysis</w:t>
      </w:r>
      <w:r w:rsidRPr="00DB55B1">
        <w:rPr>
          <w:rFonts w:ascii="Arial" w:eastAsia="Arial" w:hAnsi="Arial" w:cs="Arial"/>
          <w:color w:val="000000"/>
        </w:rPr>
        <w:t xml:space="preserve"> (less than 5% of growth curves). Many of these </w:t>
      </w:r>
      <w:proofErr w:type="spellStart"/>
      <w:r w:rsidRPr="00DB55B1">
        <w:rPr>
          <w:rFonts w:ascii="Arial" w:eastAsia="Arial" w:hAnsi="Arial" w:cs="Arial"/>
          <w:color w:val="000000"/>
        </w:rPr>
        <w:t>unfittable</w:t>
      </w:r>
      <w:proofErr w:type="spellEnd"/>
      <w:r w:rsidRPr="00DB55B1">
        <w:rPr>
          <w:rFonts w:ascii="Arial" w:eastAsia="Arial" w:hAnsi="Arial" w:cs="Arial"/>
          <w:color w:val="000000"/>
        </w:rPr>
        <w:t xml:space="preserve"> wells</w:t>
      </w:r>
      <w:r w:rsidRPr="00DB55B1">
        <w:rPr>
          <w:rFonts w:ascii="Arial" w:eastAsia="Arial" w:hAnsi="Arial" w:cs="Arial"/>
        </w:rPr>
        <w:t xml:space="preserve"> showed flatline curves with a single value change during the 72 hours </w:t>
      </w:r>
      <w:r w:rsidRPr="00DB55B1">
        <w:rPr>
          <w:rFonts w:ascii="Arial" w:eastAsia="Arial" w:hAnsi="Arial" w:cs="Arial"/>
        </w:rPr>
        <w:lastRenderedPageBreak/>
        <w:t xml:space="preserve">likely not caused by microbial growth. </w:t>
      </w:r>
      <w:r w:rsidRPr="00DB55B1">
        <w:rPr>
          <w:rFonts w:ascii="Arial" w:eastAsia="Arial" w:hAnsi="Arial" w:cs="Arial"/>
          <w:color w:val="000000"/>
        </w:rPr>
        <w:t xml:space="preserve">One well showed an </w:t>
      </w:r>
      <w:r w:rsidRPr="00DB55B1">
        <w:rPr>
          <w:rFonts w:ascii="Cambria Math" w:eastAsia="Cambria Math" w:hAnsi="Cambria Math" w:cs="Cambria Math"/>
        </w:rPr>
        <w:t>𝚨</w:t>
      </w:r>
      <w:r w:rsidRPr="00DB55B1">
        <w:rPr>
          <w:rFonts w:ascii="Arial" w:eastAsia="Arial" w:hAnsi="Arial" w:cs="Arial"/>
          <w:color w:val="000000"/>
        </w:rPr>
        <w:t xml:space="preserve"> 100 times greater than all other wells in that treatment </w:t>
      </w:r>
      <w:r w:rsidRPr="00DB55B1">
        <w:rPr>
          <w:rFonts w:ascii="Arial" w:eastAsia="Arial" w:hAnsi="Arial" w:cs="Arial"/>
        </w:rPr>
        <w:t>and was</w:t>
      </w:r>
      <w:r w:rsidRPr="00DB55B1">
        <w:rPr>
          <w:rFonts w:ascii="Arial" w:eastAsia="Arial" w:hAnsi="Arial" w:cs="Arial"/>
          <w:color w:val="000000"/>
        </w:rPr>
        <w:t xml:space="preserve"> removed. For a single plat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condensation caused a temporary drop in the OD for the first 45 minutes. For these wells we set the starting OD as the lowest OD reading from the first hour. </w:t>
      </w:r>
    </w:p>
    <w:p w14:paraId="34BD2811" w14:textId="77777777" w:rsidR="00F47FB6" w:rsidRPr="00DB55B1" w:rsidDel="00740429" w:rsidRDefault="00F47FB6" w:rsidP="00F47FB6">
      <w:pPr>
        <w:spacing w:after="0" w:line="360" w:lineRule="auto"/>
        <w:rPr>
          <w:del w:id="295" w:author="Tobias Mueller" w:date="2022-08-31T11:23:00Z"/>
          <w:rFonts w:ascii="Arial" w:eastAsia="Arial" w:hAnsi="Arial" w:cs="Arial"/>
        </w:rPr>
      </w:pPr>
    </w:p>
    <w:p w14:paraId="57B6D1EA" w14:textId="37478E62" w:rsidR="00F47FB6" w:rsidRPr="00DB55B1" w:rsidDel="00F66952" w:rsidRDefault="00F47FB6" w:rsidP="00F47FB6">
      <w:pPr>
        <w:spacing w:after="0" w:line="360" w:lineRule="auto"/>
        <w:rPr>
          <w:moveFrom w:id="296" w:author="Tobias Mueller" w:date="2022-08-31T09:41:00Z"/>
          <w:rFonts w:ascii="Arial" w:eastAsia="Arial" w:hAnsi="Arial" w:cs="Arial"/>
          <w:color w:val="FF0000"/>
        </w:rPr>
      </w:pPr>
      <w:moveFromRangeStart w:id="297" w:author="Tobias Mueller" w:date="2022-08-31T09:41:00Z" w:name="move112831319"/>
      <w:moveFrom w:id="298" w:author="Tobias Mueller" w:date="2022-08-31T09:41:00Z">
        <w:r w:rsidRPr="00DB55B1" w:rsidDel="00F66952">
          <w:rPr>
            <w:rFonts w:ascii="Arial" w:eastAsia="Arial" w:hAnsi="Arial" w:cs="Arial"/>
          </w:rPr>
          <w:t>To control for variation in growth among plates, we divided the mean growth of control wells for each microbe on each p</w:t>
        </w:r>
        <w:r w:rsidRPr="00DB55B1" w:rsidDel="00F66952">
          <w:rPr>
            <w:rFonts w:ascii="Arial" w:eastAsia="Arial" w:hAnsi="Arial" w:cs="Arial"/>
            <w:color w:val="202122"/>
          </w:rPr>
          <w:t xml:space="preserve">late by the mean growth of that microbe’s control wells across all plates giving us a plate-specific growth ratio. We then multiplied the treatment wells on a given plate by that plate-specific ratio. To compare a treatment's relative impact on growth across microbes, we scaled all microbes’ </w:t>
        </w:r>
        <w:r w:rsidRPr="00DB55B1" w:rsidDel="00F66952">
          <w:rPr>
            <w:rFonts w:ascii="Cambria Math" w:eastAsia="Cambria Math" w:hAnsi="Cambria Math" w:cs="Cambria Math"/>
            <w:color w:val="000000"/>
          </w:rPr>
          <w:t>𝛍</w:t>
        </w:r>
        <w:r w:rsidRPr="00DB55B1" w:rsidDel="00F66952">
          <w:rPr>
            <w:rFonts w:ascii="Arial" w:eastAsia="Cambria Math" w:hAnsi="Arial" w:cs="Arial"/>
            <w:color w:val="000000"/>
          </w:rPr>
          <w:t xml:space="preserve"> and </w:t>
        </w:r>
        <w:r w:rsidRPr="00DB55B1" w:rsidDel="00F66952">
          <w:rPr>
            <w:rFonts w:ascii="Cambria Math" w:eastAsia="Cambria Math" w:hAnsi="Cambria Math" w:cs="Cambria Math"/>
            <w:color w:val="000000"/>
          </w:rPr>
          <w:t>𝚨</w:t>
        </w:r>
        <w:r w:rsidRPr="00DB55B1" w:rsidDel="00F66952">
          <w:rPr>
            <w:rFonts w:ascii="Arial" w:eastAsia="Arial" w:hAnsi="Arial" w:cs="Arial"/>
            <w:color w:val="202122"/>
          </w:rPr>
          <w:t xml:space="preserve">. This was done by adjusting growth relative to each microbe’s growth in control nectar across all </w:t>
        </w:r>
        <w:r w:rsidRPr="00BE2AFD" w:rsidDel="00F66952">
          <w:rPr>
            <w:rFonts w:ascii="Arial" w:eastAsia="Arial" w:hAnsi="Arial" w:cs="Arial"/>
            <w:color w:val="202122"/>
          </w:rPr>
          <w:t xml:space="preserve">plates </w:t>
        </w:r>
        <w:r w:rsidRPr="00BE2AFD" w:rsidDel="00F66952">
          <w:rPr>
            <w:rFonts w:ascii="Arial" w:eastAsia="Arial" w:hAnsi="Arial" w:cs="Arial"/>
            <w:i/>
            <w:iCs/>
            <w:color w:val="202122"/>
          </w:rPr>
          <w:t>log (</w:t>
        </w:r>
        <w:r w:rsidRPr="00BE2AFD" w:rsidDel="00F66952">
          <w:rPr>
            <w:rFonts w:ascii="Arial" w:eastAsia="Arial" w:hAnsi="Arial" w:cs="Arial"/>
            <w:i/>
            <w:color w:val="202122"/>
          </w:rPr>
          <w:t xml:space="preserve">(scaled value = treatment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i/>
            <w:color w:val="202122"/>
          </w:rPr>
          <w:t xml:space="preserve"> / mean control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i/>
            <w:color w:val="202122"/>
          </w:rPr>
          <w:t>) + 1)</w:t>
        </w:r>
        <w:r w:rsidRPr="00BE2AFD" w:rsidDel="00F66952">
          <w:rPr>
            <w:rFonts w:ascii="Arial" w:eastAsia="Arial" w:hAnsi="Arial" w:cs="Arial"/>
            <w:iCs/>
            <w:color w:val="202122"/>
          </w:rPr>
          <w:t>.</w:t>
        </w:r>
        <w:r w:rsidRPr="00BE2AFD" w:rsidDel="00F66952">
          <w:rPr>
            <w:rFonts w:ascii="Arial" w:eastAsia="Arial" w:hAnsi="Arial" w:cs="Arial"/>
            <w:i/>
            <w:color w:val="202122"/>
          </w:rPr>
          <w:t xml:space="preserve"> </w:t>
        </w:r>
        <w:r w:rsidRPr="00BE2AFD" w:rsidDel="00F66952">
          <w:rPr>
            <w:rFonts w:ascii="Arial" w:eastAsia="Arial" w:hAnsi="Arial" w:cs="Arial"/>
            <w:color w:val="202122"/>
          </w:rPr>
          <w:t xml:space="preserve">A scaled value over </w:t>
        </w:r>
        <w:r w:rsidRPr="00BE2AFD" w:rsidDel="00F66952">
          <w:rPr>
            <w:rFonts w:ascii="Arial" w:eastAsia="Arial" w:hAnsi="Arial" w:cs="Arial"/>
            <w:i/>
            <w:iCs/>
            <w:color w:val="202122"/>
          </w:rPr>
          <w:t>log(2)</w:t>
        </w:r>
        <w:r w:rsidRPr="00BE2AFD" w:rsidDel="00F66952">
          <w:rPr>
            <w:rFonts w:ascii="Arial" w:eastAsia="Arial" w:hAnsi="Arial" w:cs="Arial"/>
            <w:color w:val="202122"/>
          </w:rPr>
          <w:t xml:space="preserve"> indicates a treatment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color w:val="202122"/>
          </w:rPr>
          <w:t xml:space="preserve"> greater than that microbe’s control and scaled value below </w:t>
        </w:r>
        <w:r w:rsidRPr="00BE2AFD" w:rsidDel="00F66952">
          <w:rPr>
            <w:rFonts w:ascii="Arial" w:eastAsia="Arial" w:hAnsi="Arial" w:cs="Arial"/>
            <w:i/>
            <w:iCs/>
            <w:color w:val="202122"/>
          </w:rPr>
          <w:t>log(2)</w:t>
        </w:r>
        <w:r w:rsidRPr="00BE2AFD" w:rsidDel="00F66952">
          <w:rPr>
            <w:rFonts w:ascii="Arial" w:eastAsia="Arial" w:hAnsi="Arial" w:cs="Arial"/>
            <w:color w:val="202122"/>
          </w:rPr>
          <w:t xml:space="preserve"> indicates a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color w:val="202122"/>
          </w:rPr>
          <w:t xml:space="preserve"> lower tha</w:t>
        </w:r>
        <w:r w:rsidRPr="00BE2AFD" w:rsidDel="00F66952">
          <w:rPr>
            <w:rFonts w:ascii="Arial" w:eastAsia="Arial" w:hAnsi="Arial" w:cs="Arial"/>
          </w:rPr>
          <w:t>n that microbe’s control. These transformations allow us to compare the effects of nectar compounds across many microbes that varied in absolute growth.</w:t>
        </w:r>
      </w:moveFrom>
    </w:p>
    <w:moveFromRangeEnd w:id="297"/>
    <w:p w14:paraId="1B9FF1A0" w14:textId="77777777" w:rsidR="00F47FB6" w:rsidRDefault="00F47FB6" w:rsidP="00F47FB6">
      <w:pPr>
        <w:spacing w:after="0" w:line="360" w:lineRule="auto"/>
        <w:rPr>
          <w:rFonts w:ascii="Arial" w:eastAsia="Arial" w:hAnsi="Arial" w:cs="Arial"/>
          <w:i/>
        </w:rPr>
      </w:pPr>
    </w:p>
    <w:p w14:paraId="62054504"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Treatment impacts across all microbes</w:t>
      </w:r>
    </w:p>
    <w:p w14:paraId="7F3585A3"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rPr>
        <w:t xml:space="preserve">To compare the effects of treatment across all microbes we fit a negative binomial model </w:t>
      </w:r>
      <w:r w:rsidRPr="00DB55B1">
        <w:rPr>
          <w:rFonts w:ascii="Arial" w:eastAsia="Arial" w:hAnsi="Arial" w:cs="Arial"/>
        </w:rPr>
        <w:fldChar w:fldCharType="begin"/>
      </w:r>
      <w:r>
        <w:rPr>
          <w:rFonts w:ascii="Arial" w:eastAsia="Arial" w:hAnsi="Arial" w:cs="Arial"/>
        </w:rPr>
        <w:instrText xml:space="preserve"> ADDIN ZOTERO_ITEM CSL_CITATION {"citationID":"2yqrVEBx","properties":{"formattedCitation":"(Venables {\\i{}et al.}, 2002)","plainCitation":"(Venables et al., 2002)","noteIndex":0},"citationItems":[{"id":707,"uris":["http://zotero.org/users/6808850/items/7IKNHZSF"],"itemData":{"id":707,"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Venables </w:t>
      </w:r>
      <w:r w:rsidRPr="00785E72">
        <w:rPr>
          <w:rFonts w:ascii="Arial" w:hAnsi="Arial" w:cs="Arial"/>
          <w:i/>
          <w:iCs/>
          <w:szCs w:val="24"/>
        </w:rPr>
        <w:t>et al.</w:t>
      </w:r>
      <w:r w:rsidRPr="00785E72">
        <w:rPr>
          <w:rFonts w:ascii="Arial" w:hAnsi="Arial" w:cs="Arial"/>
          <w:szCs w:val="24"/>
        </w:rPr>
        <w:t>, 2002)</w:t>
      </w:r>
      <w:r w:rsidRPr="00DB55B1">
        <w:rPr>
          <w:rFonts w:ascii="Arial" w:eastAsia="Arial" w:hAnsi="Arial" w:cs="Arial"/>
        </w:rPr>
        <w:fldChar w:fldCharType="end"/>
      </w:r>
      <w:r w:rsidRPr="00DB55B1">
        <w:rPr>
          <w:rFonts w:ascii="Arial" w:eastAsia="Arial" w:hAnsi="Arial" w:cs="Arial"/>
        </w:rPr>
        <w:t xml:space="preserve"> with scaled maximum OD as a function of treatment. To test if the scaled maximum OD and scaled growth rate were </w:t>
      </w:r>
      <w:proofErr w:type="gramStart"/>
      <w:r w:rsidRPr="00DB55B1">
        <w:rPr>
          <w:rFonts w:ascii="Arial" w:eastAsia="Arial" w:hAnsi="Arial" w:cs="Arial"/>
        </w:rPr>
        <w:t>correlated</w:t>
      </w:r>
      <w:proofErr w:type="gramEnd"/>
      <w:r w:rsidRPr="00DB55B1">
        <w:rPr>
          <w:rFonts w:ascii="Arial" w:eastAsia="Arial" w:hAnsi="Arial" w:cs="Arial"/>
        </w:rPr>
        <w:t xml:space="preserve"> we calculated the Pearson’s correlation coefficient. </w:t>
      </w:r>
    </w:p>
    <w:p w14:paraId="4354C097" w14:textId="77777777" w:rsidR="00F47FB6" w:rsidRPr="00DB55B1" w:rsidRDefault="00F47FB6" w:rsidP="00F47FB6">
      <w:pPr>
        <w:spacing w:after="0" w:line="360" w:lineRule="auto"/>
        <w:rPr>
          <w:rFonts w:ascii="Arial" w:eastAsia="Arial" w:hAnsi="Arial" w:cs="Arial"/>
        </w:rPr>
      </w:pPr>
    </w:p>
    <w:p w14:paraId="256D3CCB"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Microbe-specific response to treatments</w:t>
      </w:r>
    </w:p>
    <w:p w14:paraId="6AC20CB6" w14:textId="77777777" w:rsidR="00F47FB6" w:rsidRPr="00DB55B1" w:rsidRDefault="00F47FB6" w:rsidP="00F47FB6">
      <w:pPr>
        <w:spacing w:after="0" w:line="360" w:lineRule="auto"/>
        <w:rPr>
          <w:rFonts w:ascii="Arial" w:eastAsia="Arial" w:hAnsi="Arial" w:cs="Arial"/>
          <w:shd w:val="clear" w:color="auto" w:fill="F4CCCC"/>
        </w:rPr>
      </w:pPr>
      <w:r w:rsidRPr="00DB55B1">
        <w:rPr>
          <w:rFonts w:ascii="Arial" w:eastAsia="Arial" w:hAnsi="Arial" w:cs="Arial"/>
        </w:rPr>
        <w:t xml:space="preserve">We compared each microbe’s growth in different nectar chemistries to their growth in control nectar using a Kruskal-Wallis test followed by a Dunnett’s test </w:t>
      </w:r>
      <w:r w:rsidRPr="00DB55B1">
        <w:rPr>
          <w:rFonts w:ascii="Arial" w:eastAsia="Arial" w:hAnsi="Arial" w:cs="Arial"/>
        </w:rPr>
        <w:fldChar w:fldCharType="begin"/>
      </w:r>
      <w:r>
        <w:rPr>
          <w:rFonts w:ascii="Arial" w:eastAsia="Arial" w:hAnsi="Arial" w:cs="Arial"/>
        </w:rPr>
        <w:instrText xml:space="preserve"> ADDIN ZOTERO_ITEM CSL_CITATION {"citationID":"keUJjaL6","properties":{"formattedCitation":"(Signorell, 2021)","plainCitation":"(Signorell, 2021)","noteIndex":0},"citationItems":[{"id":613,"uris":["http://zotero.org/users/6808850/items/NYC9KGVY"],"itemData":{"id":613,"type":"software","genre":"R","title":"DescTools: Tools for descriptive statistics","version":"0.99.42","author":[{"family":"Signorell","given":"A"}],"issued":{"date-parts":[["2021"]]}}}],"schema":"https://github.com/citation-style-language/schema/raw/master/csl-citation.json"} </w:instrText>
      </w:r>
      <w:r w:rsidRPr="00DB55B1">
        <w:rPr>
          <w:rFonts w:ascii="Arial" w:eastAsia="Arial" w:hAnsi="Arial" w:cs="Arial"/>
        </w:rPr>
        <w:fldChar w:fldCharType="separate"/>
      </w:r>
      <w:r w:rsidRPr="00785E72">
        <w:rPr>
          <w:rFonts w:ascii="Arial" w:hAnsi="Arial" w:cs="Arial"/>
        </w:rPr>
        <w:t>(Signorell, 2021)</w:t>
      </w:r>
      <w:r w:rsidRPr="00DB55B1">
        <w:rPr>
          <w:rFonts w:ascii="Arial" w:eastAsia="Arial" w:hAnsi="Arial" w:cs="Arial"/>
        </w:rPr>
        <w:fldChar w:fldCharType="end"/>
      </w:r>
      <w:r w:rsidRPr="00DB55B1">
        <w:rPr>
          <w:rFonts w:ascii="Arial" w:eastAsia="Arial" w:hAnsi="Arial" w:cs="Arial"/>
        </w:rPr>
        <w:t>, with separate models for maximum OD and maximum growth rate. To test if treatment impacts were related to the frequency microbes occur in nectar (hereafter referred to as nectar specialization) we ranked microbes as “high”, “medium”, or “low” according to their relative incidence and abundance in nectar (Table 1). We ran a Kruskal-</w:t>
      </w:r>
      <w:proofErr w:type="gramStart"/>
      <w:r w:rsidRPr="00DB55B1">
        <w:rPr>
          <w:rFonts w:ascii="Arial" w:eastAsia="Arial" w:hAnsi="Arial" w:cs="Arial"/>
        </w:rPr>
        <w:t>Wallis</w:t>
      </w:r>
      <w:proofErr w:type="gramEnd"/>
      <w:r w:rsidRPr="00DB55B1">
        <w:rPr>
          <w:rFonts w:ascii="Arial" w:eastAsia="Arial" w:hAnsi="Arial" w:cs="Arial"/>
        </w:rPr>
        <w:t xml:space="preserve"> test comparing scaled</w:t>
      </w:r>
      <w:r>
        <w:rPr>
          <w:rFonts w:ascii="Arial" w:eastAsia="Arial" w:hAnsi="Arial" w:cs="Arial"/>
        </w:rPr>
        <w:t xml:space="preserve"> maximum</w:t>
      </w:r>
      <w:r w:rsidRPr="00DB55B1">
        <w:rPr>
          <w:rFonts w:ascii="Arial" w:eastAsia="Arial" w:hAnsi="Arial" w:cs="Arial"/>
        </w:rPr>
        <w:t xml:space="preserve"> OD and scaled growth rate to the level of specialization. Significant results were followed by a Dunn’s test with a Holm-Bonferroni correction to compute pairwise differences </w:t>
      </w:r>
      <w:r w:rsidRPr="00DB55B1">
        <w:rPr>
          <w:rFonts w:ascii="Arial" w:eastAsia="Arial" w:hAnsi="Arial" w:cs="Arial"/>
        </w:rPr>
        <w:fldChar w:fldCharType="begin"/>
      </w:r>
      <w:r>
        <w:rPr>
          <w:rFonts w:ascii="Arial" w:eastAsia="Arial" w:hAnsi="Arial" w:cs="Arial"/>
        </w:rPr>
        <w:instrText xml:space="preserve"> ADDIN ZOTERO_ITEM CSL_CITATION {"citationID":"jxoEpmdF","properties":{"formattedCitation":"(Signorell, 2021)","plainCitation":"(Signorell, 2021)","noteIndex":0},"citationItems":[{"id":613,"uris":["http://zotero.org/users/6808850/items/NYC9KGVY"],"itemData":{"id":613,"type":"software","genre":"R","title":"DescTools: Tools for descriptive statistics","version":"0.99.42","author":[{"family":"Signorell","given":"A"}],"issued":{"date-parts":[["2021"]]}}}],"schema":"https://github.com/citation-style-language/schema/raw/master/csl-citation.json"} </w:instrText>
      </w:r>
      <w:r w:rsidRPr="00DB55B1">
        <w:rPr>
          <w:rFonts w:ascii="Arial" w:eastAsia="Arial" w:hAnsi="Arial" w:cs="Arial"/>
        </w:rPr>
        <w:fldChar w:fldCharType="separate"/>
      </w:r>
      <w:r w:rsidRPr="00785E72">
        <w:rPr>
          <w:rFonts w:ascii="Arial" w:hAnsi="Arial" w:cs="Arial"/>
        </w:rPr>
        <w:t>(Signorell, 2021)</w:t>
      </w:r>
      <w:r w:rsidRPr="00DB55B1">
        <w:rPr>
          <w:rFonts w:ascii="Arial" w:eastAsia="Arial" w:hAnsi="Arial" w:cs="Arial"/>
        </w:rPr>
        <w:fldChar w:fldCharType="end"/>
      </w:r>
      <w:sdt>
        <w:sdtPr>
          <w:rPr>
            <w:rFonts w:ascii="Arial" w:hAnsi="Arial" w:cs="Arial"/>
          </w:rPr>
          <w:tag w:val="goog_rdk_2"/>
          <w:id w:val="267743971"/>
        </w:sdtPr>
        <w:sdtContent/>
      </w:sdt>
      <w:r w:rsidRPr="00DB55B1">
        <w:rPr>
          <w:rFonts w:ascii="Arial" w:eastAsia="Arial" w:hAnsi="Arial" w:cs="Arial"/>
        </w:rPr>
        <w:t>.</w:t>
      </w:r>
    </w:p>
    <w:p w14:paraId="316EA192" w14:textId="77777777" w:rsidR="00F47FB6" w:rsidRPr="00DB55B1" w:rsidRDefault="00F47FB6" w:rsidP="00F47FB6">
      <w:pPr>
        <w:spacing w:after="0" w:line="360" w:lineRule="auto"/>
        <w:rPr>
          <w:rFonts w:ascii="Arial" w:eastAsia="Arial" w:hAnsi="Arial" w:cs="Arial"/>
        </w:rPr>
      </w:pPr>
    </w:p>
    <w:p w14:paraId="7C3936C0"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Differences between yeast and bacteria</w:t>
      </w:r>
    </w:p>
    <w:p w14:paraId="39F6665A"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rPr>
        <w:t xml:space="preserve">To compare if nectar chemistry differentially affected yeasts compared to bacteria, we used a linear random effects model (for maximum OD) and negative binomial model (for scaled </w:t>
      </w:r>
      <w:r>
        <w:rPr>
          <w:rFonts w:ascii="Arial" w:eastAsia="Arial" w:hAnsi="Arial" w:cs="Arial"/>
        </w:rPr>
        <w:t xml:space="preserve">maximum </w:t>
      </w:r>
      <w:r w:rsidRPr="00DB55B1">
        <w:rPr>
          <w:rFonts w:ascii="Arial" w:eastAsia="Arial" w:hAnsi="Arial" w:cs="Arial"/>
        </w:rPr>
        <w:t xml:space="preserve">OD) comparing microbial growth between kingdoms, with microbe and treatment as random intercept terms. </w:t>
      </w:r>
    </w:p>
    <w:p w14:paraId="3CC15540" w14:textId="77777777" w:rsidR="00F47FB6" w:rsidRPr="00DB55B1" w:rsidRDefault="00F47FB6" w:rsidP="00F47FB6">
      <w:pPr>
        <w:spacing w:after="0" w:line="360" w:lineRule="auto"/>
        <w:rPr>
          <w:rFonts w:ascii="Arial" w:eastAsia="Arial" w:hAnsi="Arial" w:cs="Arial"/>
        </w:rPr>
      </w:pPr>
    </w:p>
    <w:p w14:paraId="5FF047D2"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Co-growth assay</w:t>
      </w:r>
    </w:p>
    <w:p w14:paraId="20003FBF" w14:textId="78F9ECFF" w:rsidR="00F47FB6" w:rsidRDefault="00F47FB6" w:rsidP="00F47FB6">
      <w:pPr>
        <w:spacing w:after="0" w:line="360" w:lineRule="auto"/>
        <w:rPr>
          <w:ins w:id="299" w:author="Tobias Mueller" w:date="2022-09-06T16:49:00Z"/>
          <w:rFonts w:ascii="Arial" w:eastAsia="Arial" w:hAnsi="Arial" w:cs="Arial"/>
        </w:rPr>
      </w:pPr>
      <w:r w:rsidRPr="00DB55B1">
        <w:rPr>
          <w:rFonts w:ascii="Arial" w:eastAsia="Arial" w:hAnsi="Arial" w:cs="Arial"/>
        </w:rPr>
        <w:t>To compare how nectar chemistry can change community dynamics, we used a Kruskal-</w:t>
      </w:r>
      <w:proofErr w:type="gramStart"/>
      <w:r w:rsidRPr="00DB55B1">
        <w:rPr>
          <w:rFonts w:ascii="Arial" w:eastAsia="Arial" w:hAnsi="Arial" w:cs="Arial"/>
        </w:rPr>
        <w:t>Wallis</w:t>
      </w:r>
      <w:proofErr w:type="gramEnd"/>
      <w:r w:rsidRPr="00DB55B1">
        <w:rPr>
          <w:rFonts w:ascii="Arial" w:eastAsia="Arial" w:hAnsi="Arial" w:cs="Arial"/>
        </w:rPr>
        <w:t xml:space="preserve"> test followed by a Dunn’s test comparing each microbe's growth in co-culture across different nectar chemistries and alone in control nectar. </w:t>
      </w:r>
    </w:p>
    <w:p w14:paraId="2705DD43" w14:textId="637578E9" w:rsidR="003716ED" w:rsidRDefault="003716ED" w:rsidP="00F47FB6">
      <w:pPr>
        <w:spacing w:after="0" w:line="360" w:lineRule="auto"/>
        <w:rPr>
          <w:ins w:id="300" w:author="Tobias Mueller" w:date="2022-09-06T16:49:00Z"/>
          <w:rFonts w:ascii="Arial" w:eastAsia="Arial" w:hAnsi="Arial" w:cs="Arial"/>
        </w:rPr>
      </w:pPr>
    </w:p>
    <w:p w14:paraId="2CAC6939" w14:textId="6297E7AE" w:rsidR="003716ED" w:rsidRDefault="003716ED" w:rsidP="00F47FB6">
      <w:pPr>
        <w:spacing w:after="0" w:line="360" w:lineRule="auto"/>
        <w:rPr>
          <w:ins w:id="301" w:author="Tobias Mueller" w:date="2022-09-06T16:49:00Z"/>
          <w:rFonts w:ascii="Arial" w:eastAsia="Arial" w:hAnsi="Arial" w:cs="Arial"/>
          <w:i/>
          <w:iCs/>
        </w:rPr>
      </w:pPr>
      <w:ins w:id="302" w:author="Tobias Mueller" w:date="2022-09-06T16:49:00Z">
        <w:r w:rsidRPr="003716ED">
          <w:rPr>
            <w:rFonts w:ascii="Arial" w:eastAsia="Arial" w:hAnsi="Arial" w:cs="Arial"/>
            <w:i/>
            <w:iCs/>
            <w:rPrChange w:id="303" w:author="Tobias Mueller" w:date="2022-09-06T16:49:00Z">
              <w:rPr>
                <w:rFonts w:ascii="Arial" w:eastAsia="Arial" w:hAnsi="Arial" w:cs="Arial"/>
              </w:rPr>
            </w:rPrChange>
          </w:rPr>
          <w:t>Phylogenetic signal</w:t>
        </w:r>
      </w:ins>
    </w:p>
    <w:p w14:paraId="789FE755" w14:textId="42DD7329" w:rsidR="003716ED" w:rsidRPr="003716ED" w:rsidRDefault="003716ED" w:rsidP="00F47FB6">
      <w:pPr>
        <w:spacing w:after="0" w:line="360" w:lineRule="auto"/>
        <w:rPr>
          <w:rFonts w:ascii="Arial" w:eastAsia="Arial" w:hAnsi="Arial" w:cs="Arial"/>
        </w:rPr>
      </w:pPr>
      <w:ins w:id="304" w:author="Tobias Mueller" w:date="2022-09-06T16:49:00Z">
        <w:r>
          <w:rPr>
            <w:rFonts w:ascii="Arial" w:eastAsia="Arial" w:hAnsi="Arial" w:cs="Arial"/>
          </w:rPr>
          <w:lastRenderedPageBreak/>
          <w:t>To determine if there was an effect of relatedness o</w:t>
        </w:r>
      </w:ins>
      <w:ins w:id="305" w:author="Tobias Mueller" w:date="2022-09-06T16:56:00Z">
        <w:r w:rsidR="00F31610">
          <w:rPr>
            <w:rFonts w:ascii="Arial" w:eastAsia="Arial" w:hAnsi="Arial" w:cs="Arial"/>
          </w:rPr>
          <w:t>n</w:t>
        </w:r>
      </w:ins>
      <w:ins w:id="306" w:author="Tobias Mueller" w:date="2022-09-06T16:49:00Z">
        <w:r>
          <w:rPr>
            <w:rFonts w:ascii="Arial" w:eastAsia="Arial" w:hAnsi="Arial" w:cs="Arial"/>
          </w:rPr>
          <w:t xml:space="preserve"> the growth or </w:t>
        </w:r>
      </w:ins>
      <w:ins w:id="307" w:author="Tobias Mueller" w:date="2022-09-06T16:56:00Z">
        <w:r w:rsidR="00F31610">
          <w:rPr>
            <w:rFonts w:ascii="Arial" w:eastAsia="Arial" w:hAnsi="Arial" w:cs="Arial"/>
          </w:rPr>
          <w:t>inhibition</w:t>
        </w:r>
      </w:ins>
      <w:ins w:id="308" w:author="Tobias Mueller" w:date="2022-09-06T16:49:00Z">
        <w:r>
          <w:rPr>
            <w:rFonts w:ascii="Arial" w:eastAsia="Arial" w:hAnsi="Arial" w:cs="Arial"/>
          </w:rPr>
          <w:t xml:space="preserve"> of </w:t>
        </w:r>
        <w:proofErr w:type="gramStart"/>
        <w:r>
          <w:rPr>
            <w:rFonts w:ascii="Arial" w:eastAsia="Arial" w:hAnsi="Arial" w:cs="Arial"/>
          </w:rPr>
          <w:t>microbes</w:t>
        </w:r>
        <w:proofErr w:type="gramEnd"/>
        <w:r>
          <w:rPr>
            <w:rFonts w:ascii="Arial" w:eastAsia="Arial" w:hAnsi="Arial" w:cs="Arial"/>
          </w:rPr>
          <w:t xml:space="preserve"> we calculated both Pagles lambda as well as </w:t>
        </w:r>
      </w:ins>
      <w:ins w:id="309" w:author="Tobias Mueller" w:date="2022-09-06T16:50:00Z">
        <w:r>
          <w:rPr>
            <w:rFonts w:ascii="Arial" w:eastAsia="Arial" w:hAnsi="Arial" w:cs="Arial"/>
          </w:rPr>
          <w:t>B</w:t>
        </w:r>
      </w:ins>
      <w:ins w:id="310" w:author="Tobias Mueller" w:date="2022-09-06T16:49:00Z">
        <w:r>
          <w:rPr>
            <w:rFonts w:ascii="Arial" w:eastAsia="Arial" w:hAnsi="Arial" w:cs="Arial"/>
          </w:rPr>
          <w:t xml:space="preserve">lomberg’s </w:t>
        </w:r>
      </w:ins>
      <w:ins w:id="311" w:author="Tobias Mueller" w:date="2022-09-06T16:50:00Z">
        <w:r>
          <w:rPr>
            <w:rFonts w:ascii="Arial" w:eastAsia="Arial" w:hAnsi="Arial" w:cs="Arial"/>
          </w:rPr>
          <w:t xml:space="preserve">K using the </w:t>
        </w:r>
        <w:proofErr w:type="spellStart"/>
        <w:r>
          <w:rPr>
            <w:rFonts w:ascii="Arial" w:eastAsia="Arial" w:hAnsi="Arial" w:cs="Arial"/>
          </w:rPr>
          <w:t>phytools</w:t>
        </w:r>
        <w:proofErr w:type="spellEnd"/>
        <w:r>
          <w:rPr>
            <w:rFonts w:ascii="Arial" w:eastAsia="Arial" w:hAnsi="Arial" w:cs="Arial"/>
          </w:rPr>
          <w:t xml:space="preserve"> package in R. </w:t>
        </w:r>
      </w:ins>
      <w:ins w:id="312" w:author="Tobias Mueller" w:date="2022-09-07T12:31:00Z">
        <w:r w:rsidR="0054331F">
          <w:rPr>
            <w:rFonts w:ascii="Arial" w:eastAsia="Arial" w:hAnsi="Arial" w:cs="Arial"/>
          </w:rPr>
          <w:t>Phylogenetic signal was tested for across</w:t>
        </w:r>
        <w:r w:rsidR="0054331F">
          <w:rPr>
            <w:rFonts w:ascii="Arial" w:eastAsia="Arial" w:hAnsi="Arial" w:cs="Arial"/>
          </w:rPr>
          <w:t xml:space="preserve"> three trees</w:t>
        </w:r>
        <w:r w:rsidR="0054331F">
          <w:rPr>
            <w:rFonts w:ascii="Arial" w:eastAsia="Arial" w:hAnsi="Arial" w:cs="Arial"/>
          </w:rPr>
          <w:t xml:space="preserve"> </w:t>
        </w:r>
        <w:r w:rsidR="0054331F">
          <w:rPr>
            <w:rFonts w:ascii="Arial" w:eastAsia="Arial" w:hAnsi="Arial" w:cs="Arial"/>
          </w:rPr>
          <w:t>(</w:t>
        </w:r>
        <w:r w:rsidR="0054331F">
          <w:rPr>
            <w:rFonts w:ascii="Arial" w:eastAsia="Arial" w:hAnsi="Arial" w:cs="Arial"/>
          </w:rPr>
          <w:t>all microbes, just fungi, and just bacteria</w:t>
        </w:r>
        <w:r w:rsidR="0054331F">
          <w:rPr>
            <w:rFonts w:ascii="Arial" w:eastAsia="Arial" w:hAnsi="Arial" w:cs="Arial"/>
          </w:rPr>
          <w:t>)</w:t>
        </w:r>
        <w:r w:rsidR="0054331F">
          <w:rPr>
            <w:rFonts w:ascii="Arial" w:eastAsia="Arial" w:hAnsi="Arial" w:cs="Arial"/>
          </w:rPr>
          <w:t xml:space="preserve"> looking at maximum scaled growth as well as growth rate.</w:t>
        </w:r>
        <w:r w:rsidR="0054331F">
          <w:rPr>
            <w:rFonts w:ascii="Arial" w:eastAsia="Arial" w:hAnsi="Arial" w:cs="Arial"/>
          </w:rPr>
          <w:t xml:space="preserve"> </w:t>
        </w:r>
      </w:ins>
      <w:ins w:id="313" w:author="Tobias Mueller" w:date="2022-09-06T16:51:00Z">
        <w:r w:rsidR="00023E54">
          <w:rPr>
            <w:rFonts w:ascii="Arial" w:eastAsia="Arial" w:hAnsi="Arial" w:cs="Arial"/>
          </w:rPr>
          <w:t>Phylogenetic trees with divergence times</w:t>
        </w:r>
      </w:ins>
      <w:ins w:id="314" w:author="Tobias Mueller" w:date="2022-09-06T16:50:00Z">
        <w:r w:rsidR="00023E54">
          <w:rPr>
            <w:rFonts w:ascii="Arial" w:eastAsia="Arial" w:hAnsi="Arial" w:cs="Arial"/>
          </w:rPr>
          <w:t xml:space="preserve"> were constructed using </w:t>
        </w:r>
        <w:proofErr w:type="spellStart"/>
        <w:r w:rsidR="00023E54">
          <w:rPr>
            <w:rFonts w:ascii="Arial" w:eastAsia="Arial" w:hAnsi="Arial" w:cs="Arial"/>
          </w:rPr>
          <w:t>TreeTime</w:t>
        </w:r>
        <w:proofErr w:type="spellEnd"/>
        <w:r w:rsidR="00023E54">
          <w:rPr>
            <w:rFonts w:ascii="Arial" w:eastAsia="Arial" w:hAnsi="Arial" w:cs="Arial"/>
          </w:rPr>
          <w:t xml:space="preserve"> of Life</w:t>
        </w:r>
      </w:ins>
      <w:ins w:id="315" w:author="Tobias Mueller" w:date="2022-09-07T11:40:00Z">
        <w:r w:rsidR="00910E8E">
          <w:rPr>
            <w:rFonts w:ascii="Arial" w:eastAsia="Arial" w:hAnsi="Arial" w:cs="Arial"/>
          </w:rPr>
          <w:t xml:space="preserve"> </w:t>
        </w:r>
      </w:ins>
      <w:r w:rsidR="00910E8E">
        <w:rPr>
          <w:rFonts w:ascii="Arial" w:eastAsia="Arial" w:hAnsi="Arial" w:cs="Arial"/>
        </w:rPr>
        <w:fldChar w:fldCharType="begin"/>
      </w:r>
      <w:r w:rsidR="00910E8E">
        <w:rPr>
          <w:rFonts w:ascii="Arial" w:eastAsia="Arial" w:hAnsi="Arial" w:cs="Arial"/>
        </w:rPr>
        <w:instrText xml:space="preserve"> ADDIN ZOTERO_ITEM CSL_CITATION {"citationID":"yzcicz8F","properties":{"formattedCitation":"(Kumar {\\i{}et al.}, 2022)","plainCitation":"(Kumar et al., 2022)","noteIndex":0},"citationItems":[{"id":848,"uris":["http://zotero.org/users/6808850/items/YKCWVRH8"],"itemData":{"id":848,"type":"article-journal","abstract":"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container-title":"Molecular Biology and Evolution","DOI":"10.1093/molbev/msac174","ISSN":"1537-1719","issue":"8","journalAbbreviation":"Molecular Biology and Evolution","page":"msac174","source":"Silverchair","title":"TimeTree 5: An Expanded Resource for Species Divergence Times","title-short":"TimeTree 5","volume":"39","author":[{"family":"Kumar","given":"Sudhir"},{"family":"Suleski","given":"Michael"},{"family":"Craig","given":"Jack M"},{"family":"Kasprowicz","given":"Adrienne E"},{"family":"Sanderford","given":"Maxwell"},{"family":"Li","given":"Michael"},{"family":"Stecher","given":"Glen"},{"family":"Hedges","given":"S Blair"}],"issued":{"date-parts":[["2022",8,1]]}}}],"schema":"https://github.com/citation-style-language/schema/raw/master/csl-citation.json"} </w:instrText>
      </w:r>
      <w:r w:rsidR="00910E8E">
        <w:rPr>
          <w:rFonts w:ascii="Arial" w:eastAsia="Arial" w:hAnsi="Arial" w:cs="Arial"/>
        </w:rPr>
        <w:fldChar w:fldCharType="separate"/>
      </w:r>
      <w:r w:rsidR="00910E8E" w:rsidRPr="00910E8E">
        <w:rPr>
          <w:rFonts w:ascii="Arial" w:hAnsi="Arial" w:cs="Arial"/>
          <w:szCs w:val="24"/>
        </w:rPr>
        <w:t xml:space="preserve">(Kumar </w:t>
      </w:r>
      <w:r w:rsidR="00910E8E" w:rsidRPr="00910E8E">
        <w:rPr>
          <w:rFonts w:ascii="Arial" w:hAnsi="Arial" w:cs="Arial"/>
          <w:i/>
          <w:iCs/>
          <w:szCs w:val="24"/>
        </w:rPr>
        <w:t>et al.</w:t>
      </w:r>
      <w:r w:rsidR="00910E8E" w:rsidRPr="00910E8E">
        <w:rPr>
          <w:rFonts w:ascii="Arial" w:hAnsi="Arial" w:cs="Arial"/>
          <w:szCs w:val="24"/>
        </w:rPr>
        <w:t>, 2022)</w:t>
      </w:r>
      <w:r w:rsidR="00910E8E">
        <w:rPr>
          <w:rFonts w:ascii="Arial" w:eastAsia="Arial" w:hAnsi="Arial" w:cs="Arial"/>
        </w:rPr>
        <w:fldChar w:fldCharType="end"/>
      </w:r>
      <w:ins w:id="316" w:author="Tobias Mueller" w:date="2022-09-06T16:52:00Z">
        <w:r w:rsidR="00023E54">
          <w:rPr>
            <w:rFonts w:ascii="Arial" w:eastAsia="Arial" w:hAnsi="Arial" w:cs="Arial"/>
          </w:rPr>
          <w:t>.</w:t>
        </w:r>
        <w:commentRangeStart w:id="317"/>
        <w:r w:rsidR="00023E54">
          <w:rPr>
            <w:rFonts w:ascii="Arial" w:eastAsia="Arial" w:hAnsi="Arial" w:cs="Arial"/>
          </w:rPr>
          <w:t xml:space="preserve"> </w:t>
        </w:r>
      </w:ins>
      <w:ins w:id="318" w:author="Tobias Mueller" w:date="2022-09-07T11:42:00Z">
        <w:r w:rsidR="00DA1728">
          <w:rPr>
            <w:rFonts w:ascii="Arial" w:eastAsia="Arial" w:hAnsi="Arial" w:cs="Arial"/>
          </w:rPr>
          <w:t xml:space="preserve">For </w:t>
        </w:r>
        <w:proofErr w:type="spellStart"/>
        <w:r w:rsidR="00DA1728">
          <w:rPr>
            <w:rFonts w:ascii="Arial" w:eastAsia="Arial" w:hAnsi="Arial" w:cs="Arial"/>
          </w:rPr>
          <w:t>Rhodot</w:t>
        </w:r>
      </w:ins>
      <w:ins w:id="319" w:author="Tobias Mueller" w:date="2022-09-07T11:47:00Z">
        <w:r w:rsidR="00F304DA">
          <w:rPr>
            <w:rFonts w:ascii="Arial" w:eastAsia="Arial" w:hAnsi="Arial" w:cs="Arial"/>
          </w:rPr>
          <w:t>o</w:t>
        </w:r>
      </w:ins>
      <w:ins w:id="320" w:author="Tobias Mueller" w:date="2022-09-07T11:42:00Z">
        <w:r w:rsidR="00DA1728">
          <w:rPr>
            <w:rFonts w:ascii="Arial" w:eastAsia="Arial" w:hAnsi="Arial" w:cs="Arial"/>
          </w:rPr>
          <w:t>rula</w:t>
        </w:r>
        <w:proofErr w:type="spellEnd"/>
        <w:r w:rsidR="00DA1728">
          <w:rPr>
            <w:rFonts w:ascii="Arial" w:eastAsia="Arial" w:hAnsi="Arial" w:cs="Arial"/>
          </w:rPr>
          <w:t xml:space="preserve"> </w:t>
        </w:r>
        <w:proofErr w:type="spellStart"/>
        <w:r w:rsidR="00DA1728">
          <w:rPr>
            <w:rFonts w:ascii="Arial" w:eastAsia="Arial" w:hAnsi="Arial" w:cs="Arial"/>
          </w:rPr>
          <w:t>fujinensis</w:t>
        </w:r>
        <w:proofErr w:type="spellEnd"/>
        <w:r w:rsidR="00DA1728">
          <w:rPr>
            <w:rFonts w:ascii="Arial" w:eastAsia="Arial" w:hAnsi="Arial" w:cs="Arial"/>
          </w:rPr>
          <w:t xml:space="preserve">, </w:t>
        </w:r>
      </w:ins>
      <w:ins w:id="321" w:author="Tobias Mueller" w:date="2022-09-07T11:58:00Z">
        <w:r w:rsidR="003F602E">
          <w:rPr>
            <w:rFonts w:ascii="Arial" w:eastAsia="Arial" w:hAnsi="Arial" w:cs="Arial"/>
          </w:rPr>
          <w:t>no NCBI data</w:t>
        </w:r>
      </w:ins>
      <w:ins w:id="322" w:author="Tobias Mueller" w:date="2022-09-07T11:42:00Z">
        <w:r w:rsidR="00DA1728">
          <w:rPr>
            <w:rFonts w:ascii="Arial" w:eastAsia="Arial" w:hAnsi="Arial" w:cs="Arial"/>
          </w:rPr>
          <w:t xml:space="preserve"> was available so </w:t>
        </w:r>
      </w:ins>
      <w:ins w:id="323" w:author="Tobias Mueller" w:date="2022-09-07T11:59:00Z">
        <w:r w:rsidR="003F602E">
          <w:rPr>
            <w:rFonts w:ascii="Arial" w:eastAsia="Arial" w:hAnsi="Arial" w:cs="Arial"/>
          </w:rPr>
          <w:t xml:space="preserve">it </w:t>
        </w:r>
      </w:ins>
      <w:ins w:id="324" w:author="Tobias Mueller" w:date="2022-09-07T11:42:00Z">
        <w:r w:rsidR="00DA1728">
          <w:rPr>
            <w:rFonts w:ascii="Arial" w:eastAsia="Arial" w:hAnsi="Arial" w:cs="Arial"/>
          </w:rPr>
          <w:t xml:space="preserve">was replaced with </w:t>
        </w:r>
      </w:ins>
      <w:proofErr w:type="spellStart"/>
      <w:ins w:id="325" w:author="Tobias Mueller" w:date="2022-09-07T11:43:00Z">
        <w:r w:rsidR="00DA1728" w:rsidRPr="00F304DA">
          <w:rPr>
            <w:rFonts w:ascii="Arial" w:eastAsia="Arial" w:hAnsi="Arial" w:cs="Arial"/>
            <w:rPrChange w:id="326" w:author="Tobias Mueller" w:date="2022-09-07T11:47:00Z">
              <w:rPr/>
            </w:rPrChange>
          </w:rPr>
          <w:t>Rhodotorula</w:t>
        </w:r>
        <w:proofErr w:type="spellEnd"/>
        <w:r w:rsidR="00DA1728" w:rsidRPr="00F304DA">
          <w:rPr>
            <w:rFonts w:ascii="Arial" w:eastAsia="Arial" w:hAnsi="Arial" w:cs="Arial"/>
            <w:rPrChange w:id="327" w:author="Tobias Mueller" w:date="2022-09-07T11:47:00Z">
              <w:rPr/>
            </w:rPrChange>
          </w:rPr>
          <w:t xml:space="preserve"> </w:t>
        </w:r>
        <w:proofErr w:type="spellStart"/>
        <w:r w:rsidR="00DA1728" w:rsidRPr="00F304DA">
          <w:rPr>
            <w:rFonts w:ascii="Arial" w:eastAsia="Arial" w:hAnsi="Arial" w:cs="Arial"/>
            <w:rPrChange w:id="328" w:author="Tobias Mueller" w:date="2022-09-07T11:47:00Z">
              <w:rPr/>
            </w:rPrChange>
          </w:rPr>
          <w:t>graminis</w:t>
        </w:r>
      </w:ins>
      <w:proofErr w:type="spellEnd"/>
      <w:ins w:id="329" w:author="Tobias Mueller" w:date="2022-09-07T11:44:00Z">
        <w:r w:rsidR="00DA1728" w:rsidRPr="00F304DA">
          <w:rPr>
            <w:rFonts w:ascii="Arial" w:eastAsia="Arial" w:hAnsi="Arial" w:cs="Arial"/>
            <w:rPrChange w:id="330" w:author="Tobias Mueller" w:date="2022-09-07T11:47:00Z">
              <w:rPr/>
            </w:rPrChange>
          </w:rPr>
          <w:t xml:space="preserve"> and </w:t>
        </w:r>
        <w:proofErr w:type="spellStart"/>
        <w:r w:rsidR="00DA1728" w:rsidRPr="00F304DA">
          <w:rPr>
            <w:rFonts w:ascii="Arial" w:eastAsia="Arial" w:hAnsi="Arial" w:cs="Arial"/>
            <w:rPrChange w:id="331" w:author="Tobias Mueller" w:date="2022-09-07T11:47:00Z">
              <w:rPr/>
            </w:rPrChange>
          </w:rPr>
          <w:t>Auerobasidium</w:t>
        </w:r>
        <w:proofErr w:type="spellEnd"/>
        <w:r w:rsidR="00DA1728" w:rsidRPr="00F304DA">
          <w:rPr>
            <w:rFonts w:ascii="Arial" w:eastAsia="Arial" w:hAnsi="Arial" w:cs="Arial"/>
            <w:rPrChange w:id="332" w:author="Tobias Mueller" w:date="2022-09-07T11:47:00Z">
              <w:rPr/>
            </w:rPrChange>
          </w:rPr>
          <w:t xml:space="preserve"> </w:t>
        </w:r>
        <w:proofErr w:type="spellStart"/>
        <w:r w:rsidR="00DA1728" w:rsidRPr="00F304DA">
          <w:rPr>
            <w:rFonts w:ascii="Arial" w:eastAsia="Arial" w:hAnsi="Arial" w:cs="Arial"/>
            <w:rPrChange w:id="333" w:author="Tobias Mueller" w:date="2022-09-07T11:47:00Z">
              <w:rPr/>
            </w:rPrChange>
          </w:rPr>
          <w:t>pallulans</w:t>
        </w:r>
        <w:proofErr w:type="spellEnd"/>
        <w:r w:rsidR="00DA1728" w:rsidRPr="00F304DA">
          <w:rPr>
            <w:rFonts w:ascii="Arial" w:eastAsia="Arial" w:hAnsi="Arial" w:cs="Arial"/>
            <w:rPrChange w:id="334" w:author="Tobias Mueller" w:date="2022-09-07T11:47:00Z">
              <w:rPr/>
            </w:rPrChange>
          </w:rPr>
          <w:t xml:space="preserve"> was replaced with the co</w:t>
        </w:r>
      </w:ins>
      <w:ins w:id="335" w:author="Tobias Mueller" w:date="2022-09-07T11:47:00Z">
        <w:r w:rsidR="00F304DA">
          <w:rPr>
            <w:rFonts w:ascii="Arial" w:eastAsia="Arial" w:hAnsi="Arial" w:cs="Arial"/>
          </w:rPr>
          <w:t>-</w:t>
        </w:r>
      </w:ins>
      <w:ins w:id="336" w:author="Tobias Mueller" w:date="2022-09-07T11:44:00Z">
        <w:r w:rsidR="00DA1728" w:rsidRPr="00F304DA">
          <w:rPr>
            <w:rFonts w:ascii="Arial" w:eastAsia="Arial" w:hAnsi="Arial" w:cs="Arial"/>
            <w:rPrChange w:id="337" w:author="Tobias Mueller" w:date="2022-09-07T11:47:00Z">
              <w:rPr/>
            </w:rPrChange>
          </w:rPr>
          <w:t xml:space="preserve">family member </w:t>
        </w:r>
        <w:proofErr w:type="spellStart"/>
        <w:r w:rsidR="00DA1728" w:rsidRPr="00F304DA">
          <w:rPr>
            <w:rFonts w:ascii="Arial" w:eastAsia="Arial" w:hAnsi="Arial" w:cs="Arial"/>
            <w:rPrChange w:id="338" w:author="Tobias Mueller" w:date="2022-09-07T11:47:00Z">
              <w:rPr/>
            </w:rPrChange>
          </w:rPr>
          <w:t>Sydowia</w:t>
        </w:r>
        <w:proofErr w:type="spellEnd"/>
        <w:r w:rsidR="00DA1728" w:rsidRPr="00F304DA">
          <w:rPr>
            <w:rFonts w:ascii="Arial" w:eastAsia="Arial" w:hAnsi="Arial" w:cs="Arial"/>
            <w:rPrChange w:id="339" w:author="Tobias Mueller" w:date="2022-09-07T11:47:00Z">
              <w:rPr/>
            </w:rPrChange>
          </w:rPr>
          <w:t xml:space="preserve"> </w:t>
        </w:r>
        <w:proofErr w:type="spellStart"/>
        <w:r w:rsidR="00DA1728" w:rsidRPr="00F304DA">
          <w:rPr>
            <w:rFonts w:ascii="Arial" w:eastAsia="Arial" w:hAnsi="Arial" w:cs="Arial"/>
            <w:rPrChange w:id="340" w:author="Tobias Mueller" w:date="2022-09-07T11:47:00Z">
              <w:rPr/>
            </w:rPrChange>
          </w:rPr>
          <w:t>polyspora</w:t>
        </w:r>
      </w:ins>
      <w:proofErr w:type="spellEnd"/>
      <w:ins w:id="341" w:author="Tobias Mueller" w:date="2022-09-07T11:48:00Z">
        <w:r w:rsidR="00F304DA">
          <w:rPr>
            <w:rFonts w:ascii="Arial" w:eastAsia="Arial" w:hAnsi="Arial" w:cs="Arial"/>
          </w:rPr>
          <w:t xml:space="preserve">, however, neither substitution will impact divergence time </w:t>
        </w:r>
      </w:ins>
      <w:ins w:id="342" w:author="Tobias Mueller" w:date="2022-09-07T12:14:00Z">
        <w:r w:rsidR="00411572">
          <w:rPr>
            <w:rFonts w:ascii="Arial" w:eastAsia="Arial" w:hAnsi="Arial" w:cs="Arial"/>
          </w:rPr>
          <w:t xml:space="preserve">in relation to </w:t>
        </w:r>
      </w:ins>
      <w:ins w:id="343" w:author="Tobias Mueller" w:date="2022-09-07T11:48:00Z">
        <w:r w:rsidR="00F304DA">
          <w:rPr>
            <w:rFonts w:ascii="Arial" w:eastAsia="Arial" w:hAnsi="Arial" w:cs="Arial"/>
          </w:rPr>
          <w:t>other members</w:t>
        </w:r>
      </w:ins>
      <w:ins w:id="344" w:author="Tobias Mueller" w:date="2022-09-07T12:14:00Z">
        <w:r w:rsidR="00411572">
          <w:rPr>
            <w:rFonts w:ascii="Arial" w:eastAsia="Arial" w:hAnsi="Arial" w:cs="Arial"/>
          </w:rPr>
          <w:t xml:space="preserve"> of the tree</w:t>
        </w:r>
      </w:ins>
      <w:ins w:id="345" w:author="Tobias Mueller" w:date="2022-09-07T11:44:00Z">
        <w:r w:rsidR="00DA1728" w:rsidRPr="00F304DA">
          <w:rPr>
            <w:rFonts w:ascii="Arial" w:eastAsia="Arial" w:hAnsi="Arial" w:cs="Arial"/>
            <w:rPrChange w:id="346" w:author="Tobias Mueller" w:date="2022-09-07T11:47:00Z">
              <w:rPr/>
            </w:rPrChange>
          </w:rPr>
          <w:t xml:space="preserve">. </w:t>
        </w:r>
      </w:ins>
      <w:commentRangeEnd w:id="317"/>
      <w:ins w:id="347" w:author="Tobias Mueller" w:date="2022-09-07T11:46:00Z">
        <w:r w:rsidR="00DA1728" w:rsidRPr="00F304DA">
          <w:rPr>
            <w:rFonts w:ascii="Arial" w:eastAsia="Arial" w:hAnsi="Arial" w:cs="Arial"/>
            <w:rPrChange w:id="348" w:author="Tobias Mueller" w:date="2022-09-07T11:47:00Z">
              <w:rPr>
                <w:rStyle w:val="CommentReference"/>
              </w:rPr>
            </w:rPrChange>
          </w:rPr>
          <w:commentReference w:id="317"/>
        </w:r>
      </w:ins>
    </w:p>
    <w:p w14:paraId="449A50E9" w14:textId="77777777" w:rsidR="00F47FB6" w:rsidRPr="00DB55B1" w:rsidDel="006A37B4" w:rsidRDefault="00F47FB6" w:rsidP="00F47FB6">
      <w:pPr>
        <w:spacing w:after="0" w:line="360" w:lineRule="auto"/>
        <w:rPr>
          <w:del w:id="349" w:author="Tobias Mueller" w:date="2022-08-11T08:01:00Z"/>
          <w:rFonts w:ascii="Arial" w:eastAsia="Arial" w:hAnsi="Arial" w:cs="Arial"/>
        </w:rPr>
      </w:pPr>
    </w:p>
    <w:p w14:paraId="2037600E" w14:textId="71B9F476" w:rsidR="006A37B4" w:rsidRPr="006A37B4" w:rsidDel="006A37B4" w:rsidRDefault="006A37B4" w:rsidP="00FD0250">
      <w:pPr>
        <w:spacing w:after="0" w:line="360" w:lineRule="auto"/>
        <w:rPr>
          <w:del w:id="350" w:author="Tobias Mueller" w:date="2022-08-11T08:01:00Z"/>
          <w:rFonts w:ascii="Arial" w:eastAsia="Arial" w:hAnsi="Arial" w:cs="Arial"/>
          <w:b/>
          <w:bCs/>
          <w:color w:val="FF0000"/>
          <w:rPrChange w:id="351" w:author="Tobias Mueller" w:date="2022-08-11T07:59:00Z">
            <w:rPr>
              <w:del w:id="352" w:author="Tobias Mueller" w:date="2022-08-11T08:01:00Z"/>
              <w:rFonts w:ascii="Arial" w:eastAsia="Arial" w:hAnsi="Arial" w:cs="Arial"/>
            </w:rPr>
          </w:rPrChange>
        </w:rPr>
      </w:pPr>
    </w:p>
    <w:p w14:paraId="00000072" w14:textId="3D739DC9" w:rsidR="00682FF2" w:rsidRPr="00DB55B1" w:rsidRDefault="00682FF2" w:rsidP="00FD0250">
      <w:pPr>
        <w:spacing w:after="240" w:line="360" w:lineRule="auto"/>
        <w:rPr>
          <w:rFonts w:ascii="Arial" w:eastAsia="Arial" w:hAnsi="Arial" w:cs="Arial"/>
        </w:rPr>
      </w:pPr>
    </w:p>
    <w:p w14:paraId="1778EE01" w14:textId="05E8F64C" w:rsidR="00A863A3" w:rsidRPr="00DB55B1" w:rsidRDefault="009336A9" w:rsidP="009B3876">
      <w:pPr>
        <w:spacing w:before="240" w:after="240" w:line="276" w:lineRule="auto"/>
        <w:rPr>
          <w:rFonts w:ascii="Arial" w:eastAsia="Arial" w:hAnsi="Arial" w:cs="Arial"/>
          <w:b/>
          <w:bCs/>
        </w:rPr>
      </w:pPr>
      <w:r w:rsidRPr="00DB55B1">
        <w:rPr>
          <w:rFonts w:ascii="Arial" w:eastAsia="Arial" w:hAnsi="Arial" w:cs="Arial"/>
          <w:b/>
          <w:bCs/>
        </w:rPr>
        <w:t>Citations</w:t>
      </w:r>
    </w:p>
    <w:p w14:paraId="6C54C486" w14:textId="77777777" w:rsidR="00910E8E" w:rsidRDefault="008A3398" w:rsidP="00910E8E">
      <w:pPr>
        <w:pStyle w:val="Bibliography"/>
      </w:pPr>
      <w:r w:rsidRPr="00DB55B1">
        <w:rPr>
          <w:rFonts w:ascii="Arial" w:eastAsia="Arial" w:hAnsi="Arial" w:cs="Arial"/>
        </w:rPr>
        <w:fldChar w:fldCharType="begin"/>
      </w:r>
      <w:r w:rsidR="00B33AEF">
        <w:rPr>
          <w:rFonts w:ascii="Arial" w:eastAsia="Arial" w:hAnsi="Arial" w:cs="Arial"/>
        </w:rPr>
        <w:instrText xml:space="preserve"> ADDIN ZOTERO_BIBL {"uncited":[],"omitted":[],"custom":[]} CSL_BIBLIOGRAPHY </w:instrText>
      </w:r>
      <w:r w:rsidRPr="00DB55B1">
        <w:rPr>
          <w:rFonts w:ascii="Arial" w:eastAsia="Arial" w:hAnsi="Arial" w:cs="Arial"/>
        </w:rPr>
        <w:fldChar w:fldCharType="separate"/>
      </w:r>
      <w:r w:rsidR="00910E8E">
        <w:t xml:space="preserve">Adler, L.S. (2000) The Ecological Significance of Toxic Nectar. </w:t>
      </w:r>
      <w:r w:rsidR="00910E8E">
        <w:rPr>
          <w:i/>
          <w:iCs/>
        </w:rPr>
        <w:t>Oikos</w:t>
      </w:r>
      <w:r w:rsidR="00910E8E">
        <w:t xml:space="preserve"> </w:t>
      </w:r>
      <w:r w:rsidR="00910E8E">
        <w:rPr>
          <w:b/>
          <w:bCs/>
        </w:rPr>
        <w:t>91</w:t>
      </w:r>
      <w:r w:rsidR="00910E8E">
        <w:t>: 409–420.</w:t>
      </w:r>
    </w:p>
    <w:p w14:paraId="0B043302" w14:textId="77777777" w:rsidR="00910E8E" w:rsidRDefault="00910E8E" w:rsidP="00910E8E">
      <w:pPr>
        <w:pStyle w:val="Bibliography"/>
      </w:pPr>
      <w:r>
        <w:t xml:space="preserve">Adler, L.S., Irwin, R.E., </w:t>
      </w:r>
      <w:proofErr w:type="spellStart"/>
      <w:r>
        <w:t>McArt</w:t>
      </w:r>
      <w:proofErr w:type="spellEnd"/>
      <w:r>
        <w:t xml:space="preserve">, S.H., and </w:t>
      </w:r>
      <w:proofErr w:type="spellStart"/>
      <w:r>
        <w:t>Vannette</w:t>
      </w:r>
      <w:proofErr w:type="spellEnd"/>
      <w:r>
        <w:t xml:space="preserve">, R.L. (2021) Floral traits affecting the transmission of beneficial and pathogenic pollinator-associated microbes. </w:t>
      </w:r>
      <w:r>
        <w:rPr>
          <w:i/>
          <w:iCs/>
        </w:rPr>
        <w:t>Current Opinion in Insect Science</w:t>
      </w:r>
      <w:r>
        <w:t xml:space="preserve"> </w:t>
      </w:r>
      <w:r>
        <w:rPr>
          <w:b/>
          <w:bCs/>
        </w:rPr>
        <w:t>44</w:t>
      </w:r>
      <w:r>
        <w:t>: 1–7.</w:t>
      </w:r>
    </w:p>
    <w:p w14:paraId="3B257D9D" w14:textId="77777777" w:rsidR="00910E8E" w:rsidRDefault="00910E8E" w:rsidP="00910E8E">
      <w:pPr>
        <w:pStyle w:val="Bibliography"/>
      </w:pPr>
      <w:r>
        <w:t xml:space="preserve">Adler, L.S., Seifert, M.G., Wink, M., and Morse, G.E. (2012) Reliance on pollinators predicts defensive chemistry across tobacco species. </w:t>
      </w:r>
      <w:r>
        <w:rPr>
          <w:i/>
          <w:iCs/>
        </w:rPr>
        <w:t>Ecology Letters</w:t>
      </w:r>
      <w:r>
        <w:t xml:space="preserve"> </w:t>
      </w:r>
      <w:r>
        <w:rPr>
          <w:b/>
          <w:bCs/>
        </w:rPr>
        <w:t>15</w:t>
      </w:r>
      <w:r>
        <w:t>: 1140–1148.</w:t>
      </w:r>
    </w:p>
    <w:p w14:paraId="2850B81E" w14:textId="77777777" w:rsidR="00910E8E" w:rsidRDefault="00910E8E" w:rsidP="00910E8E">
      <w:pPr>
        <w:pStyle w:val="Bibliography"/>
      </w:pPr>
      <w:r>
        <w:t xml:space="preserve">Ahmad, Manzoor, Ahmad, W., Ahmad, Mansoor, Zeeshan, M., Obaidullah, and </w:t>
      </w:r>
      <w:proofErr w:type="spellStart"/>
      <w:r>
        <w:t>Shaheen</w:t>
      </w:r>
      <w:proofErr w:type="spellEnd"/>
      <w:r>
        <w:t xml:space="preserve">, F. (2008) Norditerpenoid alkaloids from the roots of Aconitum </w:t>
      </w:r>
      <w:proofErr w:type="spellStart"/>
      <w:r>
        <w:t>heterophyllum</w:t>
      </w:r>
      <w:proofErr w:type="spellEnd"/>
      <w:r>
        <w:t xml:space="preserve"> Wall with antibacterial activity. </w:t>
      </w:r>
      <w:r>
        <w:rPr>
          <w:i/>
          <w:iCs/>
        </w:rPr>
        <w:t>Journal of Enzyme Inhibition and Medicinal Chemistry</w:t>
      </w:r>
      <w:r>
        <w:t xml:space="preserve"> </w:t>
      </w:r>
      <w:r>
        <w:rPr>
          <w:b/>
          <w:bCs/>
        </w:rPr>
        <w:t>23</w:t>
      </w:r>
      <w:r>
        <w:t>: 1018–1022.</w:t>
      </w:r>
    </w:p>
    <w:p w14:paraId="3BB426B3" w14:textId="77777777" w:rsidR="00910E8E" w:rsidRDefault="00910E8E" w:rsidP="00910E8E">
      <w:pPr>
        <w:pStyle w:val="Bibliography"/>
      </w:pPr>
      <w:r>
        <w:t xml:space="preserve">Alvarez-Pérez, </w:t>
      </w:r>
      <w:proofErr w:type="gramStart"/>
      <w:r>
        <w:t>S.</w:t>
      </w:r>
      <w:proofErr w:type="gramEnd"/>
      <w:r>
        <w:t xml:space="preserve"> and Herrera, C.M. (2013) Composition, richness and nonrandom assembly of culturable bacterial-microfungal communities in floral nectar of Mediterranean plants. </w:t>
      </w:r>
      <w:r>
        <w:rPr>
          <w:i/>
          <w:iCs/>
        </w:rPr>
        <w:t xml:space="preserve">FEMS </w:t>
      </w:r>
      <w:proofErr w:type="spellStart"/>
      <w:r>
        <w:rPr>
          <w:i/>
          <w:iCs/>
        </w:rPr>
        <w:t>Microbiol</w:t>
      </w:r>
      <w:proofErr w:type="spellEnd"/>
      <w:r>
        <w:rPr>
          <w:i/>
          <w:iCs/>
        </w:rPr>
        <w:t xml:space="preserve"> </w:t>
      </w:r>
      <w:proofErr w:type="spellStart"/>
      <w:r>
        <w:rPr>
          <w:i/>
          <w:iCs/>
        </w:rPr>
        <w:t>Ecol</w:t>
      </w:r>
      <w:proofErr w:type="spellEnd"/>
      <w:r>
        <w:t xml:space="preserve"> </w:t>
      </w:r>
      <w:r>
        <w:rPr>
          <w:b/>
          <w:bCs/>
        </w:rPr>
        <w:t>83</w:t>
      </w:r>
      <w:r>
        <w:t>: 685–699.</w:t>
      </w:r>
    </w:p>
    <w:p w14:paraId="093D65AA" w14:textId="77777777" w:rsidR="00910E8E" w:rsidRDefault="00910E8E" w:rsidP="00910E8E">
      <w:pPr>
        <w:pStyle w:val="Bibliography"/>
      </w:pPr>
      <w:r>
        <w:t xml:space="preserve">Álvarez-Pérez, S., Herrera, C.M., and de Vega, C. (2012) Zooming-in on floral nectar: a first exploration of nectar-associated bacteria in wild plant communities. </w:t>
      </w:r>
      <w:r>
        <w:rPr>
          <w:i/>
          <w:iCs/>
        </w:rPr>
        <w:t>FEMS Microbiology Ecology</w:t>
      </w:r>
      <w:r>
        <w:t xml:space="preserve"> </w:t>
      </w:r>
      <w:r>
        <w:rPr>
          <w:b/>
          <w:bCs/>
        </w:rPr>
        <w:t>80</w:t>
      </w:r>
      <w:r>
        <w:t>: 591–602.</w:t>
      </w:r>
    </w:p>
    <w:p w14:paraId="1371ECEC" w14:textId="77777777" w:rsidR="00910E8E" w:rsidRDefault="00910E8E" w:rsidP="00910E8E">
      <w:pPr>
        <w:pStyle w:val="Bibliography"/>
      </w:pPr>
      <w:r>
        <w:t xml:space="preserve">Álvarez-Pérez, S., </w:t>
      </w:r>
      <w:proofErr w:type="spellStart"/>
      <w:r>
        <w:t>Lievens</w:t>
      </w:r>
      <w:proofErr w:type="spellEnd"/>
      <w:r>
        <w:t xml:space="preserve">, B., and </w:t>
      </w:r>
      <w:proofErr w:type="spellStart"/>
      <w:r>
        <w:t>Fukami</w:t>
      </w:r>
      <w:proofErr w:type="spellEnd"/>
      <w:r>
        <w:t xml:space="preserve">, T. (2019) Yeast–Bacterium Interactions: The Next Frontier in Nectar Research. </w:t>
      </w:r>
      <w:r>
        <w:rPr>
          <w:i/>
          <w:iCs/>
        </w:rPr>
        <w:t>Trends in Plant Science</w:t>
      </w:r>
      <w:r>
        <w:t xml:space="preserve"> </w:t>
      </w:r>
      <w:r>
        <w:rPr>
          <w:b/>
          <w:bCs/>
        </w:rPr>
        <w:t>24</w:t>
      </w:r>
      <w:r>
        <w:t>: 393–401.</w:t>
      </w:r>
    </w:p>
    <w:p w14:paraId="149ADC20" w14:textId="77777777" w:rsidR="00910E8E" w:rsidRDefault="00910E8E" w:rsidP="00910E8E">
      <w:pPr>
        <w:pStyle w:val="Bibliography"/>
      </w:pPr>
      <w:r>
        <w:t xml:space="preserve">Baker, H.G. (1977) Non-Sugar Chemical Constituents of Nectar. </w:t>
      </w:r>
      <w:proofErr w:type="spellStart"/>
      <w:r>
        <w:rPr>
          <w:i/>
          <w:iCs/>
        </w:rPr>
        <w:t>Apidologie</w:t>
      </w:r>
      <w:proofErr w:type="spellEnd"/>
      <w:r>
        <w:t xml:space="preserve"> </w:t>
      </w:r>
      <w:r>
        <w:rPr>
          <w:b/>
          <w:bCs/>
        </w:rPr>
        <w:t>8</w:t>
      </w:r>
      <w:r>
        <w:t>: 349–356.</w:t>
      </w:r>
    </w:p>
    <w:p w14:paraId="13FB688E" w14:textId="77777777" w:rsidR="00910E8E" w:rsidRDefault="00910E8E" w:rsidP="00910E8E">
      <w:pPr>
        <w:pStyle w:val="Bibliography"/>
      </w:pPr>
      <w:r>
        <w:t xml:space="preserve">Baker, H.G. and Baker, I. (1983) Floral nectar sugar constituents in relation to pollinator type. In </w:t>
      </w:r>
      <w:r>
        <w:rPr>
          <w:i/>
          <w:iCs/>
        </w:rPr>
        <w:t>Handbook of Experimental Pollination Biology</w:t>
      </w:r>
      <w:r>
        <w:t>. New York: Van Nostrand Reinhold, pp. 117–141.</w:t>
      </w:r>
    </w:p>
    <w:p w14:paraId="2EE6DA84" w14:textId="77777777" w:rsidR="00910E8E" w:rsidRDefault="00910E8E" w:rsidP="00910E8E">
      <w:pPr>
        <w:pStyle w:val="Bibliography"/>
      </w:pPr>
      <w:r>
        <w:t xml:space="preserve">Block, A.K., </w:t>
      </w:r>
      <w:proofErr w:type="spellStart"/>
      <w:r>
        <w:t>Yakubova</w:t>
      </w:r>
      <w:proofErr w:type="spellEnd"/>
      <w:r>
        <w:t xml:space="preserve">, E., and </w:t>
      </w:r>
      <w:proofErr w:type="spellStart"/>
      <w:r>
        <w:t>Widhalm</w:t>
      </w:r>
      <w:proofErr w:type="spellEnd"/>
      <w:r>
        <w:t xml:space="preserve">, J.R. (2019) Specialized naphthoquinones present in Impatiens </w:t>
      </w:r>
      <w:proofErr w:type="spellStart"/>
      <w:r>
        <w:t>glandulifera</w:t>
      </w:r>
      <w:proofErr w:type="spellEnd"/>
      <w:r>
        <w:t xml:space="preserve"> </w:t>
      </w:r>
      <w:proofErr w:type="spellStart"/>
      <w:r>
        <w:t>nectaries</w:t>
      </w:r>
      <w:proofErr w:type="spellEnd"/>
      <w:r>
        <w:t xml:space="preserve"> inhibit the growth of fungal nectar microbes. </w:t>
      </w:r>
      <w:r>
        <w:rPr>
          <w:i/>
          <w:iCs/>
        </w:rPr>
        <w:t>Plant Direct</w:t>
      </w:r>
      <w:r>
        <w:t xml:space="preserve"> </w:t>
      </w:r>
      <w:r>
        <w:rPr>
          <w:b/>
          <w:bCs/>
        </w:rPr>
        <w:t>3</w:t>
      </w:r>
      <w:r>
        <w:t>: e00132.</w:t>
      </w:r>
    </w:p>
    <w:p w14:paraId="6959C601" w14:textId="77777777" w:rsidR="00910E8E" w:rsidRDefault="00910E8E" w:rsidP="00910E8E">
      <w:pPr>
        <w:pStyle w:val="Bibliography"/>
      </w:pPr>
      <w:proofErr w:type="spellStart"/>
      <w:r>
        <w:t>Brysch</w:t>
      </w:r>
      <w:proofErr w:type="spellEnd"/>
      <w:r>
        <w:t xml:space="preserve">-Herzberg, M. (2004) Ecology of yeasts in plant–bumblebee mutualism in Central Europe. </w:t>
      </w:r>
      <w:r>
        <w:rPr>
          <w:i/>
          <w:iCs/>
        </w:rPr>
        <w:t>FEMS Microbiology Ecology</w:t>
      </w:r>
      <w:r>
        <w:t xml:space="preserve"> </w:t>
      </w:r>
      <w:r>
        <w:rPr>
          <w:b/>
          <w:bCs/>
        </w:rPr>
        <w:t>50</w:t>
      </w:r>
      <w:r>
        <w:t>: 87–100.</w:t>
      </w:r>
    </w:p>
    <w:p w14:paraId="340DFC37" w14:textId="77777777" w:rsidR="00910E8E" w:rsidRDefault="00910E8E" w:rsidP="00910E8E">
      <w:pPr>
        <w:pStyle w:val="Bibliography"/>
      </w:pPr>
      <w:r>
        <w:t xml:space="preserve">Burdon, R.C.F., Junker, R.R., Scofield, D.G., and </w:t>
      </w:r>
      <w:proofErr w:type="spellStart"/>
      <w:r>
        <w:t>Parachnowitsch</w:t>
      </w:r>
      <w:proofErr w:type="spellEnd"/>
      <w:r>
        <w:t xml:space="preserve">, A.L. (2018) Bacteria </w:t>
      </w:r>
      <w:proofErr w:type="spellStart"/>
      <w:r>
        <w:t>colonising</w:t>
      </w:r>
      <w:proofErr w:type="spellEnd"/>
      <w:r>
        <w:t xml:space="preserve"> Penstemon digitalis show volatile and tissue-specific responses to a natural concentration range of the floral volatile linalool. </w:t>
      </w:r>
      <w:proofErr w:type="spellStart"/>
      <w:r>
        <w:rPr>
          <w:i/>
          <w:iCs/>
        </w:rPr>
        <w:t>Chemoecology</w:t>
      </w:r>
      <w:proofErr w:type="spellEnd"/>
      <w:r>
        <w:t xml:space="preserve"> </w:t>
      </w:r>
      <w:r>
        <w:rPr>
          <w:b/>
          <w:bCs/>
        </w:rPr>
        <w:t>28</w:t>
      </w:r>
      <w:r>
        <w:t>: 11–19.</w:t>
      </w:r>
    </w:p>
    <w:p w14:paraId="17919A62" w14:textId="77777777" w:rsidR="00910E8E" w:rsidRDefault="00910E8E" w:rsidP="00910E8E">
      <w:pPr>
        <w:pStyle w:val="Bibliography"/>
      </w:pPr>
      <w:r>
        <w:t xml:space="preserve">Carter, C., Healy, R., </w:t>
      </w:r>
      <w:proofErr w:type="spellStart"/>
      <w:r>
        <w:t>O’Tool</w:t>
      </w:r>
      <w:proofErr w:type="spellEnd"/>
      <w:r>
        <w:t xml:space="preserve">, N.M., Naqvi, S.M.S., Ren, G., Park, S., et al. (2007) Tobacco </w:t>
      </w:r>
      <w:proofErr w:type="spellStart"/>
      <w:r>
        <w:t>Nectaries</w:t>
      </w:r>
      <w:proofErr w:type="spellEnd"/>
      <w:r>
        <w:t xml:space="preserve"> Express a Novel NADPH Oxidase Implicated in the Defense of Floral Reproductive Tissues against Microorganisms. </w:t>
      </w:r>
      <w:r>
        <w:rPr>
          <w:i/>
          <w:iCs/>
        </w:rPr>
        <w:t xml:space="preserve">Plant </w:t>
      </w:r>
      <w:proofErr w:type="spellStart"/>
      <w:r>
        <w:rPr>
          <w:i/>
          <w:iCs/>
        </w:rPr>
        <w:t>Physiol</w:t>
      </w:r>
      <w:proofErr w:type="spellEnd"/>
      <w:r>
        <w:t xml:space="preserve"> </w:t>
      </w:r>
      <w:r>
        <w:rPr>
          <w:b/>
          <w:bCs/>
        </w:rPr>
        <w:t>143</w:t>
      </w:r>
      <w:r>
        <w:t>: 389–399.</w:t>
      </w:r>
    </w:p>
    <w:p w14:paraId="47DC5141" w14:textId="77777777" w:rsidR="00910E8E" w:rsidRDefault="00910E8E" w:rsidP="00910E8E">
      <w:pPr>
        <w:pStyle w:val="Bibliography"/>
      </w:pPr>
      <w:r>
        <w:t xml:space="preserve">Carter, C. and Thornburg, R.W. (2004) Is the nectar redox cycle a floral defense against microbial attack? </w:t>
      </w:r>
      <w:r>
        <w:rPr>
          <w:i/>
          <w:iCs/>
        </w:rPr>
        <w:t>Trends in Plant Science</w:t>
      </w:r>
      <w:r>
        <w:t xml:space="preserve"> </w:t>
      </w:r>
      <w:r>
        <w:rPr>
          <w:b/>
          <w:bCs/>
        </w:rPr>
        <w:t>9</w:t>
      </w:r>
      <w:r>
        <w:t>: 320–324.</w:t>
      </w:r>
    </w:p>
    <w:p w14:paraId="6A261888" w14:textId="77777777" w:rsidR="00910E8E" w:rsidRDefault="00910E8E" w:rsidP="00910E8E">
      <w:pPr>
        <w:pStyle w:val="Bibliography"/>
      </w:pPr>
      <w:r>
        <w:t xml:space="preserve">Chappell, C.R. and </w:t>
      </w:r>
      <w:proofErr w:type="spellStart"/>
      <w:r>
        <w:t>Fukami</w:t>
      </w:r>
      <w:proofErr w:type="spellEnd"/>
      <w:r>
        <w:t xml:space="preserve">, T. (2018) Nectar yeasts: a natural microcosm for ecology. </w:t>
      </w:r>
      <w:r>
        <w:rPr>
          <w:i/>
          <w:iCs/>
        </w:rPr>
        <w:t>Yeast</w:t>
      </w:r>
      <w:r>
        <w:t xml:space="preserve"> </w:t>
      </w:r>
      <w:r>
        <w:rPr>
          <w:b/>
          <w:bCs/>
        </w:rPr>
        <w:t>35</w:t>
      </w:r>
      <w:r>
        <w:t>: 417–423.</w:t>
      </w:r>
    </w:p>
    <w:p w14:paraId="52880527" w14:textId="77777777" w:rsidR="00910E8E" w:rsidRDefault="00910E8E" w:rsidP="00910E8E">
      <w:pPr>
        <w:pStyle w:val="Bibliography"/>
      </w:pPr>
      <w:r>
        <w:lastRenderedPageBreak/>
        <w:t xml:space="preserve">Cook, D., Manson, J.S., Gardner, D.R., Welch, K.D., and Irwin, R.E. (2013) </w:t>
      </w:r>
      <w:proofErr w:type="spellStart"/>
      <w:r>
        <w:t>Norditerpene</w:t>
      </w:r>
      <w:proofErr w:type="spellEnd"/>
      <w:r>
        <w:t xml:space="preserve"> alkaloid concentrations in tissues and floral rewards of larkspurs and impacts on pollinators. </w:t>
      </w:r>
      <w:r>
        <w:rPr>
          <w:i/>
          <w:iCs/>
        </w:rPr>
        <w:t>Biochemical Systematics and Ecology</w:t>
      </w:r>
      <w:r>
        <w:t xml:space="preserve"> </w:t>
      </w:r>
      <w:r>
        <w:rPr>
          <w:b/>
          <w:bCs/>
        </w:rPr>
        <w:t>48</w:t>
      </w:r>
      <w:r>
        <w:t>: 123–131.</w:t>
      </w:r>
    </w:p>
    <w:p w14:paraId="473A8AA6" w14:textId="77777777" w:rsidR="00910E8E" w:rsidRDefault="00910E8E" w:rsidP="00910E8E">
      <w:pPr>
        <w:pStyle w:val="Bibliography"/>
      </w:pPr>
      <w:proofErr w:type="spellStart"/>
      <w:r>
        <w:t>Dhami</w:t>
      </w:r>
      <w:proofErr w:type="spellEnd"/>
      <w:r>
        <w:t xml:space="preserve">, M.K., Hartwig, T., and </w:t>
      </w:r>
      <w:proofErr w:type="spellStart"/>
      <w:r>
        <w:t>Fukami</w:t>
      </w:r>
      <w:proofErr w:type="spellEnd"/>
      <w:r>
        <w:t xml:space="preserve">, T. (2016) Genetic basis of priority effects: insights from nectar yeast. </w:t>
      </w:r>
      <w:r>
        <w:rPr>
          <w:i/>
          <w:iCs/>
        </w:rPr>
        <w:t>Proceedings of the Royal Society B: Biological Sciences</w:t>
      </w:r>
      <w:r>
        <w:t xml:space="preserve"> </w:t>
      </w:r>
      <w:proofErr w:type="gramStart"/>
      <w:r>
        <w:rPr>
          <w:b/>
          <w:bCs/>
        </w:rPr>
        <w:t>283</w:t>
      </w:r>
      <w:r>
        <w:t>:.</w:t>
      </w:r>
      <w:proofErr w:type="gramEnd"/>
    </w:p>
    <w:p w14:paraId="2BE5E835" w14:textId="77777777" w:rsidR="00910E8E" w:rsidRDefault="00910E8E" w:rsidP="00910E8E">
      <w:pPr>
        <w:pStyle w:val="Bibliography"/>
      </w:pPr>
      <w:proofErr w:type="spellStart"/>
      <w:r>
        <w:t>Dhami</w:t>
      </w:r>
      <w:proofErr w:type="spellEnd"/>
      <w:r>
        <w:t xml:space="preserve">, M.K., Hartwig, T., </w:t>
      </w:r>
      <w:proofErr w:type="spellStart"/>
      <w:r>
        <w:t>Letten</w:t>
      </w:r>
      <w:proofErr w:type="spellEnd"/>
      <w:r>
        <w:t xml:space="preserve">, A.D., </w:t>
      </w:r>
      <w:proofErr w:type="spellStart"/>
      <w:r>
        <w:t>Banf</w:t>
      </w:r>
      <w:proofErr w:type="spellEnd"/>
      <w:r>
        <w:t xml:space="preserve">, M., and </w:t>
      </w:r>
      <w:proofErr w:type="spellStart"/>
      <w:r>
        <w:t>Fukami</w:t>
      </w:r>
      <w:proofErr w:type="spellEnd"/>
      <w:r>
        <w:t xml:space="preserve">, T. (2018) Genomic diversity of a nectar yeast clusters into metabolically, but not geographically, distinct lineages. </w:t>
      </w:r>
      <w:r>
        <w:rPr>
          <w:i/>
          <w:iCs/>
        </w:rPr>
        <w:t>Molecular Ecology</w:t>
      </w:r>
      <w:r>
        <w:t xml:space="preserve"> </w:t>
      </w:r>
      <w:r>
        <w:rPr>
          <w:b/>
          <w:bCs/>
        </w:rPr>
        <w:t>27</w:t>
      </w:r>
      <w:r>
        <w:t>: 2067–2076.</w:t>
      </w:r>
    </w:p>
    <w:p w14:paraId="2E0A144B" w14:textId="77777777" w:rsidR="00910E8E" w:rsidRDefault="00910E8E" w:rsidP="00910E8E">
      <w:pPr>
        <w:pStyle w:val="Bibliography"/>
      </w:pPr>
      <w:proofErr w:type="spellStart"/>
      <w:r>
        <w:t>Fridman</w:t>
      </w:r>
      <w:proofErr w:type="spellEnd"/>
      <w:r>
        <w:t xml:space="preserve">, S., </w:t>
      </w:r>
      <w:proofErr w:type="spellStart"/>
      <w:r>
        <w:t>Izhaki</w:t>
      </w:r>
      <w:proofErr w:type="spellEnd"/>
      <w:r>
        <w:t xml:space="preserve">, I., </w:t>
      </w:r>
      <w:proofErr w:type="spellStart"/>
      <w:r>
        <w:t>Gerchman</w:t>
      </w:r>
      <w:proofErr w:type="spellEnd"/>
      <w:r>
        <w:t xml:space="preserve">, Y., and Halpern, M. (2012) Bacterial communities in floral nectar. </w:t>
      </w:r>
      <w:r>
        <w:rPr>
          <w:i/>
          <w:iCs/>
        </w:rPr>
        <w:t>Environmental Microbiology Reports</w:t>
      </w:r>
      <w:r>
        <w:t xml:space="preserve"> </w:t>
      </w:r>
      <w:r>
        <w:rPr>
          <w:b/>
          <w:bCs/>
        </w:rPr>
        <w:t>4</w:t>
      </w:r>
      <w:r>
        <w:t>: 97–104.</w:t>
      </w:r>
    </w:p>
    <w:p w14:paraId="53B94F52" w14:textId="77777777" w:rsidR="00910E8E" w:rsidRDefault="00910E8E" w:rsidP="00910E8E">
      <w:pPr>
        <w:pStyle w:val="Bibliography"/>
      </w:pPr>
      <w:proofErr w:type="spellStart"/>
      <w:r>
        <w:t>Fukami</w:t>
      </w:r>
      <w:proofErr w:type="spellEnd"/>
      <w:r>
        <w:t xml:space="preserve">, T. (2015) Historical Contingency in Community Assembly: Integrating Niches, Species Pools, and Priority Effects. </w:t>
      </w:r>
      <w:r>
        <w:rPr>
          <w:i/>
          <w:iCs/>
        </w:rPr>
        <w:t>Annual Review of Ecology, Evolution, and Systematics</w:t>
      </w:r>
      <w:r>
        <w:t xml:space="preserve"> </w:t>
      </w:r>
      <w:r>
        <w:rPr>
          <w:b/>
          <w:bCs/>
        </w:rPr>
        <w:t>46</w:t>
      </w:r>
      <w:r>
        <w:t>: 1–23.</w:t>
      </w:r>
    </w:p>
    <w:p w14:paraId="0724E0F9" w14:textId="77777777" w:rsidR="00910E8E" w:rsidRDefault="00910E8E" w:rsidP="00910E8E">
      <w:pPr>
        <w:pStyle w:val="Bibliography"/>
      </w:pPr>
      <w:r>
        <w:t xml:space="preserve">Herrera, C.M., Canto, A., </w:t>
      </w:r>
      <w:proofErr w:type="spellStart"/>
      <w:r>
        <w:t>Pozo</w:t>
      </w:r>
      <w:proofErr w:type="spellEnd"/>
      <w:r>
        <w:t xml:space="preserve">, M.I., and </w:t>
      </w:r>
      <w:proofErr w:type="spellStart"/>
      <w:r>
        <w:t>Bazaga</w:t>
      </w:r>
      <w:proofErr w:type="spellEnd"/>
      <w:r>
        <w:t xml:space="preserve">, P. (2010) Inhospitable sweetness: nectar filtering of pollinator-borne </w:t>
      </w:r>
      <w:proofErr w:type="spellStart"/>
      <w:r>
        <w:t>inocula</w:t>
      </w:r>
      <w:proofErr w:type="spellEnd"/>
      <w:r>
        <w:t xml:space="preserve"> leads to impoverished, phylogenetically clustered yeast communities. </w:t>
      </w:r>
      <w:r>
        <w:rPr>
          <w:i/>
          <w:iCs/>
        </w:rPr>
        <w:t>Proceedings of the Royal Society B: Biological Sciences</w:t>
      </w:r>
      <w:r>
        <w:t xml:space="preserve"> </w:t>
      </w:r>
      <w:r>
        <w:rPr>
          <w:b/>
          <w:bCs/>
        </w:rPr>
        <w:t>277</w:t>
      </w:r>
      <w:r>
        <w:t>: 747–754.</w:t>
      </w:r>
    </w:p>
    <w:p w14:paraId="2CD75E51" w14:textId="77777777" w:rsidR="00910E8E" w:rsidRDefault="00910E8E" w:rsidP="00910E8E">
      <w:pPr>
        <w:pStyle w:val="Bibliography"/>
      </w:pPr>
      <w:r>
        <w:t xml:space="preserve">Herrera, C.M., </w:t>
      </w:r>
      <w:proofErr w:type="spellStart"/>
      <w:r>
        <w:t>Pozo</w:t>
      </w:r>
      <w:proofErr w:type="spellEnd"/>
      <w:r>
        <w:t xml:space="preserve">, M.I., and </w:t>
      </w:r>
      <w:proofErr w:type="spellStart"/>
      <w:r>
        <w:t>Bazaga</w:t>
      </w:r>
      <w:proofErr w:type="spellEnd"/>
      <w:r>
        <w:t xml:space="preserve">, P. (2014) Nonrandom genotype distribution among floral hosts contributes to local and regional genetic diversity in the nectar–living yeast </w:t>
      </w:r>
      <w:proofErr w:type="spellStart"/>
      <w:r>
        <w:t>Metschnikowia</w:t>
      </w:r>
      <w:proofErr w:type="spellEnd"/>
      <w:r>
        <w:t xml:space="preserve"> </w:t>
      </w:r>
      <w:proofErr w:type="spellStart"/>
      <w:r>
        <w:t>reukaufii</w:t>
      </w:r>
      <w:proofErr w:type="spellEnd"/>
      <w:r>
        <w:t xml:space="preserve">. </w:t>
      </w:r>
      <w:r>
        <w:rPr>
          <w:i/>
          <w:iCs/>
        </w:rPr>
        <w:t>FEMS Microbiology Ecology</w:t>
      </w:r>
      <w:r>
        <w:t xml:space="preserve"> </w:t>
      </w:r>
      <w:r>
        <w:rPr>
          <w:b/>
          <w:bCs/>
        </w:rPr>
        <w:t>87</w:t>
      </w:r>
      <w:r>
        <w:t>: 568–575.</w:t>
      </w:r>
    </w:p>
    <w:p w14:paraId="5D4A0332" w14:textId="77777777" w:rsidR="00910E8E" w:rsidRDefault="00910E8E" w:rsidP="00910E8E">
      <w:pPr>
        <w:pStyle w:val="Bibliography"/>
      </w:pPr>
      <w:r>
        <w:t xml:space="preserve">Herrera, C.M., de Vega, C., Canto, A., and </w:t>
      </w:r>
      <w:proofErr w:type="spellStart"/>
      <w:r>
        <w:t>Pozo</w:t>
      </w:r>
      <w:proofErr w:type="spellEnd"/>
      <w:r>
        <w:t xml:space="preserve">, M.I. (2009) Yeasts in floral nectar: a quantitative survey. </w:t>
      </w:r>
      <w:r>
        <w:rPr>
          <w:i/>
          <w:iCs/>
        </w:rPr>
        <w:t>Annals of Botany</w:t>
      </w:r>
      <w:r>
        <w:t xml:space="preserve"> </w:t>
      </w:r>
      <w:r>
        <w:rPr>
          <w:b/>
          <w:bCs/>
        </w:rPr>
        <w:t>103</w:t>
      </w:r>
      <w:r>
        <w:t>: 1415–1423.</w:t>
      </w:r>
    </w:p>
    <w:p w14:paraId="7B6970B9" w14:textId="77777777" w:rsidR="00910E8E" w:rsidRDefault="00910E8E" w:rsidP="00910E8E">
      <w:pPr>
        <w:pStyle w:val="Bibliography"/>
      </w:pPr>
      <w:proofErr w:type="spellStart"/>
      <w:r>
        <w:t>Jacquemyn</w:t>
      </w:r>
      <w:proofErr w:type="spellEnd"/>
      <w:r>
        <w:t xml:space="preserve">, H., </w:t>
      </w:r>
      <w:proofErr w:type="spellStart"/>
      <w:r>
        <w:t>Lenaerts</w:t>
      </w:r>
      <w:proofErr w:type="spellEnd"/>
      <w:r>
        <w:t xml:space="preserve">, M., </w:t>
      </w:r>
      <w:proofErr w:type="spellStart"/>
      <w:r>
        <w:t>Tyteca</w:t>
      </w:r>
      <w:proofErr w:type="spellEnd"/>
      <w:r>
        <w:t xml:space="preserve">, D., and </w:t>
      </w:r>
      <w:proofErr w:type="spellStart"/>
      <w:r>
        <w:t>Lievens</w:t>
      </w:r>
      <w:proofErr w:type="spellEnd"/>
      <w:r>
        <w:t xml:space="preserve">, B. (2013) Microbial diversity in the floral nectar of seven </w:t>
      </w:r>
      <w:proofErr w:type="spellStart"/>
      <w:r>
        <w:t>Epipactis</w:t>
      </w:r>
      <w:proofErr w:type="spellEnd"/>
      <w:r>
        <w:t xml:space="preserve"> (</w:t>
      </w:r>
      <w:proofErr w:type="spellStart"/>
      <w:r>
        <w:t>Orchidaceae</w:t>
      </w:r>
      <w:proofErr w:type="spellEnd"/>
      <w:r>
        <w:t xml:space="preserve">) species. </w:t>
      </w:r>
      <w:proofErr w:type="spellStart"/>
      <w:r>
        <w:rPr>
          <w:i/>
          <w:iCs/>
        </w:rPr>
        <w:t>MicrobiologyOpen</w:t>
      </w:r>
      <w:proofErr w:type="spellEnd"/>
      <w:r>
        <w:t xml:space="preserve"> </w:t>
      </w:r>
      <w:r>
        <w:rPr>
          <w:b/>
          <w:bCs/>
        </w:rPr>
        <w:t>2</w:t>
      </w:r>
      <w:r>
        <w:t>: 644–658.</w:t>
      </w:r>
    </w:p>
    <w:p w14:paraId="17166810" w14:textId="77777777" w:rsidR="00910E8E" w:rsidRDefault="00910E8E" w:rsidP="00910E8E">
      <w:pPr>
        <w:pStyle w:val="Bibliography"/>
      </w:pPr>
      <w:proofErr w:type="spellStart"/>
      <w:r>
        <w:t>Kahm</w:t>
      </w:r>
      <w:proofErr w:type="spellEnd"/>
      <w:r>
        <w:t xml:space="preserve">, M., </w:t>
      </w:r>
      <w:proofErr w:type="spellStart"/>
      <w:r>
        <w:t>Hasenbrink</w:t>
      </w:r>
      <w:proofErr w:type="spellEnd"/>
      <w:r>
        <w:t>, G., Lichtenberg-</w:t>
      </w:r>
      <w:proofErr w:type="spellStart"/>
      <w:r>
        <w:t>Fraté</w:t>
      </w:r>
      <w:proofErr w:type="spellEnd"/>
      <w:r>
        <w:t xml:space="preserve">, H., Ludwig, J., and </w:t>
      </w:r>
      <w:proofErr w:type="spellStart"/>
      <w:r>
        <w:t>Kschischo</w:t>
      </w:r>
      <w:proofErr w:type="spellEnd"/>
      <w:r>
        <w:t xml:space="preserve">, M. (2010) </w:t>
      </w:r>
      <w:proofErr w:type="spellStart"/>
      <w:r>
        <w:t>grofit</w:t>
      </w:r>
      <w:proofErr w:type="spellEnd"/>
      <w:r>
        <w:t xml:space="preserve">: Fitting Biological Growth Curves with R. </w:t>
      </w:r>
      <w:r>
        <w:rPr>
          <w:i/>
          <w:iCs/>
        </w:rPr>
        <w:t>Journal of Statistical Software</w:t>
      </w:r>
      <w:r>
        <w:t xml:space="preserve"> </w:t>
      </w:r>
      <w:r>
        <w:rPr>
          <w:b/>
          <w:bCs/>
        </w:rPr>
        <w:t>33</w:t>
      </w:r>
      <w:r>
        <w:t>: 1–21.</w:t>
      </w:r>
    </w:p>
    <w:p w14:paraId="51A2F538" w14:textId="77777777" w:rsidR="00910E8E" w:rsidRDefault="00910E8E" w:rsidP="00910E8E">
      <w:pPr>
        <w:pStyle w:val="Bibliography"/>
      </w:pPr>
      <w:r>
        <w:t xml:space="preserve">Kumar, S., </w:t>
      </w:r>
      <w:proofErr w:type="spellStart"/>
      <w:r>
        <w:t>Suleski</w:t>
      </w:r>
      <w:proofErr w:type="spellEnd"/>
      <w:r>
        <w:t xml:space="preserve">, M., Craig, J.M., Kasprowicz, A.E., </w:t>
      </w:r>
      <w:proofErr w:type="spellStart"/>
      <w:r>
        <w:t>Sanderford</w:t>
      </w:r>
      <w:proofErr w:type="spellEnd"/>
      <w:r>
        <w:t xml:space="preserve">, M., Li, M., et al. (2022) </w:t>
      </w:r>
      <w:proofErr w:type="spellStart"/>
      <w:r>
        <w:t>TimeTree</w:t>
      </w:r>
      <w:proofErr w:type="spellEnd"/>
      <w:r>
        <w:t xml:space="preserve"> 5: An Expanded Resource for Species Divergence Times. </w:t>
      </w:r>
      <w:r>
        <w:rPr>
          <w:i/>
          <w:iCs/>
        </w:rPr>
        <w:t>Molecular Biology and Evolution</w:t>
      </w:r>
      <w:r>
        <w:t xml:space="preserve"> </w:t>
      </w:r>
      <w:r>
        <w:rPr>
          <w:b/>
          <w:bCs/>
        </w:rPr>
        <w:t>39</w:t>
      </w:r>
      <w:r>
        <w:t>: msac174.</w:t>
      </w:r>
    </w:p>
    <w:p w14:paraId="73A64327" w14:textId="77777777" w:rsidR="00910E8E" w:rsidRDefault="00910E8E" w:rsidP="00910E8E">
      <w:pPr>
        <w:pStyle w:val="Bibliography"/>
      </w:pPr>
      <w:proofErr w:type="spellStart"/>
      <w:r>
        <w:t>Lievens</w:t>
      </w:r>
      <w:proofErr w:type="spellEnd"/>
      <w:r>
        <w:t xml:space="preserve">, B., </w:t>
      </w:r>
      <w:proofErr w:type="spellStart"/>
      <w:r>
        <w:t>Hallsworth</w:t>
      </w:r>
      <w:proofErr w:type="spellEnd"/>
      <w:r>
        <w:t xml:space="preserve">, J.E., </w:t>
      </w:r>
      <w:proofErr w:type="spellStart"/>
      <w:r>
        <w:t>Pozo</w:t>
      </w:r>
      <w:proofErr w:type="spellEnd"/>
      <w:r>
        <w:t xml:space="preserve">, M.I., </w:t>
      </w:r>
      <w:proofErr w:type="spellStart"/>
      <w:r>
        <w:t>Belgacem</w:t>
      </w:r>
      <w:proofErr w:type="spellEnd"/>
      <w:r>
        <w:t xml:space="preserve">, Z.B., Stevenson, A., Willems, K.A., and </w:t>
      </w:r>
      <w:proofErr w:type="spellStart"/>
      <w:r>
        <w:t>Jacquemyn</w:t>
      </w:r>
      <w:proofErr w:type="spellEnd"/>
      <w:r>
        <w:t xml:space="preserve">, H. (2015) Microbiology of sugar-rich environments: diversity, </w:t>
      </w:r>
      <w:proofErr w:type="gramStart"/>
      <w:r>
        <w:t>ecology</w:t>
      </w:r>
      <w:proofErr w:type="gramEnd"/>
      <w:r>
        <w:t xml:space="preserve"> and system constraints. </w:t>
      </w:r>
      <w:r>
        <w:rPr>
          <w:i/>
          <w:iCs/>
        </w:rPr>
        <w:t xml:space="preserve">Environ </w:t>
      </w:r>
      <w:proofErr w:type="spellStart"/>
      <w:r>
        <w:rPr>
          <w:i/>
          <w:iCs/>
        </w:rPr>
        <w:t>Microbiol</w:t>
      </w:r>
      <w:proofErr w:type="spellEnd"/>
      <w:r>
        <w:t xml:space="preserve"> </w:t>
      </w:r>
      <w:r>
        <w:rPr>
          <w:b/>
          <w:bCs/>
        </w:rPr>
        <w:t>17</w:t>
      </w:r>
      <w:r>
        <w:t>: 278–298.</w:t>
      </w:r>
    </w:p>
    <w:p w14:paraId="4C6B18E4" w14:textId="77777777" w:rsidR="00910E8E" w:rsidRDefault="00910E8E" w:rsidP="00910E8E">
      <w:pPr>
        <w:pStyle w:val="Bibliography"/>
      </w:pPr>
      <w:r>
        <w:t xml:space="preserve">Manson, J.S., Cook, D., Gardner, D.R., and Irwin, R.E. (2013) Dose-dependent effects of nectar alkaloids in a montane plant–pollinator community. </w:t>
      </w:r>
      <w:r>
        <w:rPr>
          <w:i/>
          <w:iCs/>
        </w:rPr>
        <w:t>Journal of Ecology</w:t>
      </w:r>
      <w:r>
        <w:t xml:space="preserve"> </w:t>
      </w:r>
      <w:r>
        <w:rPr>
          <w:b/>
          <w:bCs/>
        </w:rPr>
        <w:t>101</w:t>
      </w:r>
      <w:r>
        <w:t>: 1604–1612.</w:t>
      </w:r>
    </w:p>
    <w:p w14:paraId="43A6C80E" w14:textId="77777777" w:rsidR="00910E8E" w:rsidRDefault="00910E8E" w:rsidP="00910E8E">
      <w:pPr>
        <w:pStyle w:val="Bibliography"/>
      </w:pPr>
      <w:proofErr w:type="spellStart"/>
      <w:r>
        <w:t>Mittelbach</w:t>
      </w:r>
      <w:proofErr w:type="spellEnd"/>
      <w:r>
        <w:t xml:space="preserve">, M., </w:t>
      </w:r>
      <w:proofErr w:type="spellStart"/>
      <w:r>
        <w:t>Yurkov</w:t>
      </w:r>
      <w:proofErr w:type="spellEnd"/>
      <w:r>
        <w:t xml:space="preserve">, A.M., Stoll, R., and </w:t>
      </w:r>
      <w:proofErr w:type="spellStart"/>
      <w:r>
        <w:t>Begerow</w:t>
      </w:r>
      <w:proofErr w:type="spellEnd"/>
      <w:r>
        <w:t xml:space="preserve">, D. (2016) Inoculation order of nectar-borne yeasts opens a door for transient species and changes nectar rewarded to pollinators. </w:t>
      </w:r>
      <w:r>
        <w:rPr>
          <w:i/>
          <w:iCs/>
        </w:rPr>
        <w:t>Fungal Ecology</w:t>
      </w:r>
      <w:r>
        <w:t xml:space="preserve"> </w:t>
      </w:r>
      <w:r>
        <w:rPr>
          <w:b/>
          <w:bCs/>
        </w:rPr>
        <w:t>22</w:t>
      </w:r>
      <w:r>
        <w:t>: 90–97.</w:t>
      </w:r>
    </w:p>
    <w:p w14:paraId="7055AA22" w14:textId="77777777" w:rsidR="00910E8E" w:rsidRDefault="00910E8E" w:rsidP="00910E8E">
      <w:pPr>
        <w:pStyle w:val="Bibliography"/>
      </w:pPr>
      <w:r>
        <w:t xml:space="preserve">Nicolson, S.W., </w:t>
      </w:r>
      <w:proofErr w:type="spellStart"/>
      <w:r>
        <w:t>Nepi</w:t>
      </w:r>
      <w:proofErr w:type="spellEnd"/>
      <w:r>
        <w:t xml:space="preserve">, M., and </w:t>
      </w:r>
      <w:proofErr w:type="spellStart"/>
      <w:r>
        <w:t>Pacini</w:t>
      </w:r>
      <w:proofErr w:type="spellEnd"/>
      <w:r>
        <w:t xml:space="preserve">, E. eds. (2007) </w:t>
      </w:r>
      <w:proofErr w:type="spellStart"/>
      <w:r>
        <w:t>Nectaries</w:t>
      </w:r>
      <w:proofErr w:type="spellEnd"/>
      <w:r>
        <w:t xml:space="preserve"> and nectar, Dordrecht: Springer.</w:t>
      </w:r>
    </w:p>
    <w:p w14:paraId="216CCD85" w14:textId="77777777" w:rsidR="00910E8E" w:rsidRDefault="00910E8E" w:rsidP="00910E8E">
      <w:pPr>
        <w:pStyle w:val="Bibliography"/>
      </w:pPr>
      <w:proofErr w:type="spellStart"/>
      <w:r>
        <w:t>Nocentini</w:t>
      </w:r>
      <w:proofErr w:type="spellEnd"/>
      <w:r>
        <w:t xml:space="preserve">, D., </w:t>
      </w:r>
      <w:proofErr w:type="spellStart"/>
      <w:r>
        <w:t>Guarnieri</w:t>
      </w:r>
      <w:proofErr w:type="spellEnd"/>
      <w:r>
        <w:t xml:space="preserve">, M., and </w:t>
      </w:r>
      <w:proofErr w:type="spellStart"/>
      <w:r>
        <w:t>Soligo</w:t>
      </w:r>
      <w:proofErr w:type="spellEnd"/>
      <w:r>
        <w:t xml:space="preserve">, C. (2015) Nectar defense and hydrogen peroxide in floral nectar of Cucurbita pepo. </w:t>
      </w:r>
      <w:r>
        <w:rPr>
          <w:i/>
          <w:iCs/>
        </w:rPr>
        <w:t xml:space="preserve">Acta </w:t>
      </w:r>
      <w:proofErr w:type="spellStart"/>
      <w:r>
        <w:rPr>
          <w:i/>
          <w:iCs/>
        </w:rPr>
        <w:t>Agrobotanica</w:t>
      </w:r>
      <w:proofErr w:type="spellEnd"/>
      <w:r>
        <w:t xml:space="preserve"> </w:t>
      </w:r>
      <w:r>
        <w:rPr>
          <w:b/>
          <w:bCs/>
        </w:rPr>
        <w:t>68</w:t>
      </w:r>
      <w:r>
        <w:t>: 187–193.</w:t>
      </w:r>
    </w:p>
    <w:p w14:paraId="661521D5" w14:textId="77777777" w:rsidR="00910E8E" w:rsidRDefault="00910E8E" w:rsidP="00910E8E">
      <w:pPr>
        <w:pStyle w:val="Bibliography"/>
      </w:pPr>
      <w:r>
        <w:t xml:space="preserve">Palmer‐Young, E.C., Farrell, I.W., Adler, L.S., Milano, N.J., Egan, P.A., Junker, R.R., et al. (2019) Chemistry of floral rewards: intra- and interspecific variability of nectar and pollen secondary metabolites across taxa. </w:t>
      </w:r>
      <w:r>
        <w:rPr>
          <w:i/>
          <w:iCs/>
        </w:rPr>
        <w:t>Ecological Monographs</w:t>
      </w:r>
      <w:r>
        <w:t xml:space="preserve"> </w:t>
      </w:r>
      <w:r>
        <w:rPr>
          <w:b/>
          <w:bCs/>
        </w:rPr>
        <w:t>89</w:t>
      </w:r>
      <w:r>
        <w:t>: e01335.</w:t>
      </w:r>
    </w:p>
    <w:p w14:paraId="53BFE343" w14:textId="77777777" w:rsidR="00910E8E" w:rsidRDefault="00910E8E" w:rsidP="00910E8E">
      <w:pPr>
        <w:pStyle w:val="Bibliography"/>
      </w:pPr>
      <w:r>
        <w:t xml:space="preserve">Parra, A.L.C., Freitas, C.D.T., Souza, P.F.N., von </w:t>
      </w:r>
      <w:proofErr w:type="spellStart"/>
      <w:r>
        <w:t>Aderkas</w:t>
      </w:r>
      <w:proofErr w:type="spellEnd"/>
      <w:r>
        <w:t xml:space="preserve">, P., Borchers, C.H., Beattie, G.A., et al. (2022) Ornamental tobacco floral nectar is a rich source of antimicrobial peptides. </w:t>
      </w:r>
      <w:r>
        <w:rPr>
          <w:i/>
          <w:iCs/>
        </w:rPr>
        <w:t>Plant Science</w:t>
      </w:r>
      <w:r>
        <w:t xml:space="preserve"> </w:t>
      </w:r>
      <w:r>
        <w:rPr>
          <w:b/>
          <w:bCs/>
        </w:rPr>
        <w:t>324</w:t>
      </w:r>
      <w:r>
        <w:t>: 111427.</w:t>
      </w:r>
    </w:p>
    <w:p w14:paraId="037E56FD" w14:textId="77777777" w:rsidR="00910E8E" w:rsidRDefault="00910E8E" w:rsidP="00910E8E">
      <w:pPr>
        <w:pStyle w:val="Bibliography"/>
      </w:pPr>
      <w:proofErr w:type="spellStart"/>
      <w:r>
        <w:t>Pozo</w:t>
      </w:r>
      <w:proofErr w:type="spellEnd"/>
      <w:r>
        <w:t xml:space="preserve">, M.I., Herrera, C.M., and </w:t>
      </w:r>
      <w:proofErr w:type="spellStart"/>
      <w:r>
        <w:t>Bazaga</w:t>
      </w:r>
      <w:proofErr w:type="spellEnd"/>
      <w:r>
        <w:t xml:space="preserve">, P. (2011) Species richness of yeast communities in floral nectar of southern Spanish plants. </w:t>
      </w:r>
      <w:proofErr w:type="spellStart"/>
      <w:r>
        <w:rPr>
          <w:i/>
          <w:iCs/>
        </w:rPr>
        <w:t>Microb</w:t>
      </w:r>
      <w:proofErr w:type="spellEnd"/>
      <w:r>
        <w:rPr>
          <w:i/>
          <w:iCs/>
        </w:rPr>
        <w:t xml:space="preserve"> </w:t>
      </w:r>
      <w:proofErr w:type="spellStart"/>
      <w:r>
        <w:rPr>
          <w:i/>
          <w:iCs/>
        </w:rPr>
        <w:t>Ecol</w:t>
      </w:r>
      <w:proofErr w:type="spellEnd"/>
      <w:r>
        <w:t xml:space="preserve"> </w:t>
      </w:r>
      <w:r>
        <w:rPr>
          <w:b/>
          <w:bCs/>
        </w:rPr>
        <w:t>61</w:t>
      </w:r>
      <w:r>
        <w:t>: 82–91.</w:t>
      </w:r>
    </w:p>
    <w:p w14:paraId="20DBCCA1" w14:textId="77777777" w:rsidR="00910E8E" w:rsidRDefault="00910E8E" w:rsidP="00910E8E">
      <w:pPr>
        <w:pStyle w:val="Bibliography"/>
      </w:pPr>
      <w:proofErr w:type="spellStart"/>
      <w:r>
        <w:t>Pozo</w:t>
      </w:r>
      <w:proofErr w:type="spellEnd"/>
      <w:r>
        <w:t xml:space="preserve">, M.I., Lachance, M.-A., and Herrera, C.M. (2012) Nectar yeasts of two southern Spanish plants: the roles of immigration and physiological traits in community assembly. </w:t>
      </w:r>
      <w:r>
        <w:rPr>
          <w:i/>
          <w:iCs/>
        </w:rPr>
        <w:t>FEMS Microbiology Ecology</w:t>
      </w:r>
      <w:r>
        <w:t xml:space="preserve"> </w:t>
      </w:r>
      <w:r>
        <w:rPr>
          <w:b/>
          <w:bCs/>
        </w:rPr>
        <w:t>80</w:t>
      </w:r>
      <w:r>
        <w:t>: 281–293.</w:t>
      </w:r>
    </w:p>
    <w:p w14:paraId="2B45F01E" w14:textId="77777777" w:rsidR="00910E8E" w:rsidRDefault="00910E8E" w:rsidP="00910E8E">
      <w:pPr>
        <w:pStyle w:val="Bibliography"/>
      </w:pPr>
      <w:r>
        <w:lastRenderedPageBreak/>
        <w:t xml:space="preserve">Roy, R., Schmitt, A.J., Thomas, J.B., and Carter, C.J. (2017) Review: Nectar biology: From molecules to ecosystems. </w:t>
      </w:r>
      <w:r>
        <w:rPr>
          <w:i/>
          <w:iCs/>
        </w:rPr>
        <w:t>Plant Science</w:t>
      </w:r>
      <w:r>
        <w:t xml:space="preserve"> </w:t>
      </w:r>
      <w:r>
        <w:rPr>
          <w:b/>
          <w:bCs/>
        </w:rPr>
        <w:t>262</w:t>
      </w:r>
      <w:r>
        <w:t>: 148–164.</w:t>
      </w:r>
    </w:p>
    <w:p w14:paraId="35196825" w14:textId="77777777" w:rsidR="00910E8E" w:rsidRDefault="00910E8E" w:rsidP="00910E8E">
      <w:pPr>
        <w:pStyle w:val="Bibliography"/>
      </w:pPr>
      <w:r>
        <w:t>RStudio Team (2020) RStudio: Integrated Development for R.</w:t>
      </w:r>
    </w:p>
    <w:p w14:paraId="2ABD2497" w14:textId="77777777" w:rsidR="00910E8E" w:rsidRDefault="00910E8E" w:rsidP="00910E8E">
      <w:pPr>
        <w:pStyle w:val="Bibliography"/>
      </w:pPr>
      <w:r>
        <w:t xml:space="preserve">Russell, A.L., </w:t>
      </w:r>
      <w:proofErr w:type="spellStart"/>
      <w:r>
        <w:t>Rebolleda</w:t>
      </w:r>
      <w:proofErr w:type="spellEnd"/>
      <w:r>
        <w:t xml:space="preserve">-Gómez, M., </w:t>
      </w:r>
      <w:proofErr w:type="spellStart"/>
      <w:r>
        <w:t>Shaible</w:t>
      </w:r>
      <w:proofErr w:type="spellEnd"/>
      <w:r>
        <w:t xml:space="preserve">, T.M., and Ashman, T.-L. (2019) Movers and shakers: Bumble bee foraging behavior shapes the dispersal of microbes among and within flowers. </w:t>
      </w:r>
      <w:r>
        <w:rPr>
          <w:i/>
          <w:iCs/>
        </w:rPr>
        <w:t>Ecosphere</w:t>
      </w:r>
      <w:r>
        <w:t xml:space="preserve"> </w:t>
      </w:r>
      <w:r>
        <w:rPr>
          <w:b/>
          <w:bCs/>
        </w:rPr>
        <w:t>10</w:t>
      </w:r>
      <w:r>
        <w:t>: e02714.</w:t>
      </w:r>
    </w:p>
    <w:p w14:paraId="353183D5" w14:textId="77777777" w:rsidR="00910E8E" w:rsidRDefault="00910E8E" w:rsidP="00910E8E">
      <w:pPr>
        <w:pStyle w:val="Bibliography"/>
      </w:pPr>
      <w:proofErr w:type="spellStart"/>
      <w:r>
        <w:t>Ryniewicz</w:t>
      </w:r>
      <w:proofErr w:type="spellEnd"/>
      <w:r>
        <w:t xml:space="preserve">, J., </w:t>
      </w:r>
      <w:proofErr w:type="spellStart"/>
      <w:r>
        <w:t>Skłodowski</w:t>
      </w:r>
      <w:proofErr w:type="spellEnd"/>
      <w:r>
        <w:t xml:space="preserve">, M., </w:t>
      </w:r>
      <w:proofErr w:type="spellStart"/>
      <w:r>
        <w:t>Chmur</w:t>
      </w:r>
      <w:proofErr w:type="spellEnd"/>
      <w:r>
        <w:t xml:space="preserve">, M., </w:t>
      </w:r>
      <w:proofErr w:type="spellStart"/>
      <w:r>
        <w:t>Bajguz</w:t>
      </w:r>
      <w:proofErr w:type="spellEnd"/>
      <w:r>
        <w:t xml:space="preserve">, A., </w:t>
      </w:r>
      <w:proofErr w:type="spellStart"/>
      <w:r>
        <w:t>Roguz</w:t>
      </w:r>
      <w:proofErr w:type="spellEnd"/>
      <w:r>
        <w:t xml:space="preserve">, K., </w:t>
      </w:r>
      <w:proofErr w:type="spellStart"/>
      <w:r>
        <w:t>Roguz</w:t>
      </w:r>
      <w:proofErr w:type="spellEnd"/>
      <w:r>
        <w:t xml:space="preserve">, A., and </w:t>
      </w:r>
      <w:proofErr w:type="spellStart"/>
      <w:r>
        <w:t>Zych</w:t>
      </w:r>
      <w:proofErr w:type="spellEnd"/>
      <w:r>
        <w:t xml:space="preserve">, M. (2020) Intraspecific Variation in Nectar Chemistry and Its Implications for Insect Visitors: The Case of the Medicinal Plant, </w:t>
      </w:r>
      <w:proofErr w:type="spellStart"/>
      <w:r>
        <w:t>Polemonium</w:t>
      </w:r>
      <w:proofErr w:type="spellEnd"/>
      <w:r>
        <w:t xml:space="preserve"> </w:t>
      </w:r>
      <w:proofErr w:type="spellStart"/>
      <w:r>
        <w:t>Caeruleum</w:t>
      </w:r>
      <w:proofErr w:type="spellEnd"/>
      <w:r>
        <w:t xml:space="preserve"> L. </w:t>
      </w:r>
      <w:r>
        <w:rPr>
          <w:i/>
          <w:iCs/>
        </w:rPr>
        <w:t>Plants (Basel)</w:t>
      </w:r>
      <w:r>
        <w:t xml:space="preserve"> </w:t>
      </w:r>
      <w:proofErr w:type="gramStart"/>
      <w:r>
        <w:rPr>
          <w:b/>
          <w:bCs/>
        </w:rPr>
        <w:t>9</w:t>
      </w:r>
      <w:r>
        <w:t>:.</w:t>
      </w:r>
      <w:proofErr w:type="gramEnd"/>
    </w:p>
    <w:p w14:paraId="479B4717" w14:textId="77777777" w:rsidR="00910E8E" w:rsidRDefault="00910E8E" w:rsidP="00910E8E">
      <w:pPr>
        <w:pStyle w:val="Bibliography"/>
      </w:pPr>
      <w:r>
        <w:t xml:space="preserve">Sandhu, D.K. and </w:t>
      </w:r>
      <w:proofErr w:type="spellStart"/>
      <w:r>
        <w:t>Waraich</w:t>
      </w:r>
      <w:proofErr w:type="spellEnd"/>
      <w:r>
        <w:t xml:space="preserve">, M.K. (1985) Yeasts associated with pollinating bees and flower nectar. </w:t>
      </w:r>
      <w:proofErr w:type="spellStart"/>
      <w:r>
        <w:rPr>
          <w:i/>
          <w:iCs/>
        </w:rPr>
        <w:t>Microb</w:t>
      </w:r>
      <w:proofErr w:type="spellEnd"/>
      <w:r>
        <w:rPr>
          <w:i/>
          <w:iCs/>
        </w:rPr>
        <w:t xml:space="preserve"> </w:t>
      </w:r>
      <w:proofErr w:type="spellStart"/>
      <w:r>
        <w:rPr>
          <w:i/>
          <w:iCs/>
        </w:rPr>
        <w:t>Ecol</w:t>
      </w:r>
      <w:proofErr w:type="spellEnd"/>
      <w:r>
        <w:t xml:space="preserve"> </w:t>
      </w:r>
      <w:r>
        <w:rPr>
          <w:b/>
          <w:bCs/>
        </w:rPr>
        <w:t>11</w:t>
      </w:r>
      <w:r>
        <w:t>: 51–58.</w:t>
      </w:r>
    </w:p>
    <w:p w14:paraId="2B03067D" w14:textId="77777777" w:rsidR="00910E8E" w:rsidRDefault="00910E8E" w:rsidP="00910E8E">
      <w:pPr>
        <w:pStyle w:val="Bibliography"/>
      </w:pPr>
      <w:r>
        <w:t xml:space="preserve">Schmitt, A., Roy, R., and Carter, C.J. (2021) Nectar antimicrobial compounds and their potential effects on pollinators. </w:t>
      </w:r>
      <w:r>
        <w:rPr>
          <w:i/>
          <w:iCs/>
        </w:rPr>
        <w:t>Current Opinion in Insect Science</w:t>
      </w:r>
      <w:r>
        <w:t xml:space="preserve"> </w:t>
      </w:r>
      <w:r>
        <w:rPr>
          <w:b/>
          <w:bCs/>
        </w:rPr>
        <w:t>44</w:t>
      </w:r>
      <w:r>
        <w:t>: 55–63.</w:t>
      </w:r>
    </w:p>
    <w:p w14:paraId="2E1CA7AD" w14:textId="77777777" w:rsidR="00910E8E" w:rsidRDefault="00910E8E" w:rsidP="00910E8E">
      <w:pPr>
        <w:pStyle w:val="Bibliography"/>
      </w:pPr>
      <w:r>
        <w:t xml:space="preserve">Schmitt, A.J., </w:t>
      </w:r>
      <w:proofErr w:type="spellStart"/>
      <w:r>
        <w:t>Sathoff</w:t>
      </w:r>
      <w:proofErr w:type="spellEnd"/>
      <w:r>
        <w:t xml:space="preserve">, A.E., Holl, C., Bauer, B., </w:t>
      </w:r>
      <w:proofErr w:type="spellStart"/>
      <w:r>
        <w:t>Samac</w:t>
      </w:r>
      <w:proofErr w:type="spellEnd"/>
      <w:r>
        <w:t xml:space="preserve">, D.A., and Carter, C.J. (2018) The major nectar protein of Brassica </w:t>
      </w:r>
      <w:proofErr w:type="spellStart"/>
      <w:r>
        <w:t>rapa</w:t>
      </w:r>
      <w:proofErr w:type="spellEnd"/>
      <w:r>
        <w:t xml:space="preserve"> is a non-specific lipid transfer protein, BrLTP2.1, with strong antifungal activity. </w:t>
      </w:r>
      <w:r>
        <w:rPr>
          <w:i/>
          <w:iCs/>
        </w:rPr>
        <w:t>J Exp Bot</w:t>
      </w:r>
      <w:r>
        <w:t xml:space="preserve"> </w:t>
      </w:r>
      <w:r>
        <w:rPr>
          <w:b/>
          <w:bCs/>
        </w:rPr>
        <w:t>69</w:t>
      </w:r>
      <w:r>
        <w:t>: 5587–5597.</w:t>
      </w:r>
    </w:p>
    <w:p w14:paraId="1C596F84" w14:textId="77777777" w:rsidR="00910E8E" w:rsidRDefault="00910E8E" w:rsidP="00910E8E">
      <w:pPr>
        <w:pStyle w:val="Bibliography"/>
      </w:pPr>
      <w:proofErr w:type="spellStart"/>
      <w:r>
        <w:t>Signorell</w:t>
      </w:r>
      <w:proofErr w:type="spellEnd"/>
      <w:r>
        <w:t xml:space="preserve">, A. (2021) </w:t>
      </w:r>
      <w:proofErr w:type="spellStart"/>
      <w:r>
        <w:t>DescTools</w:t>
      </w:r>
      <w:proofErr w:type="spellEnd"/>
      <w:r>
        <w:t>: Tools for descriptive statistics.</w:t>
      </w:r>
    </w:p>
    <w:p w14:paraId="2E17E25C" w14:textId="77777777" w:rsidR="00910E8E" w:rsidRDefault="00910E8E" w:rsidP="00910E8E">
      <w:pPr>
        <w:pStyle w:val="Bibliography"/>
      </w:pPr>
      <w:r>
        <w:t xml:space="preserve">Tsuji, K. and </w:t>
      </w:r>
      <w:proofErr w:type="spellStart"/>
      <w:r>
        <w:t>Fukami</w:t>
      </w:r>
      <w:proofErr w:type="spellEnd"/>
      <w:r>
        <w:t xml:space="preserve">, T. (2018) Community-wide consequences of sexual dimorphism: evidence from nectar microbes in dioecious plants. </w:t>
      </w:r>
      <w:r>
        <w:rPr>
          <w:i/>
          <w:iCs/>
        </w:rPr>
        <w:t>Ecology</w:t>
      </w:r>
      <w:r>
        <w:t xml:space="preserve"> </w:t>
      </w:r>
      <w:r>
        <w:rPr>
          <w:b/>
          <w:bCs/>
        </w:rPr>
        <w:t>99</w:t>
      </w:r>
      <w:r>
        <w:t>: 2476–2484.</w:t>
      </w:r>
    </w:p>
    <w:p w14:paraId="6553C13B" w14:textId="77777777" w:rsidR="00910E8E" w:rsidRDefault="00910E8E" w:rsidP="00910E8E">
      <w:pPr>
        <w:pStyle w:val="Bibliography"/>
      </w:pPr>
      <w:proofErr w:type="spellStart"/>
      <w:r>
        <w:t>Vannette</w:t>
      </w:r>
      <w:proofErr w:type="spellEnd"/>
      <w:r>
        <w:t xml:space="preserve">, R.L. and </w:t>
      </w:r>
      <w:proofErr w:type="spellStart"/>
      <w:r>
        <w:t>Fukami</w:t>
      </w:r>
      <w:proofErr w:type="spellEnd"/>
      <w:r>
        <w:t xml:space="preserve">, T. (2014) Historical contingency in species interactions: towards niche-based predictions. </w:t>
      </w:r>
      <w:r>
        <w:rPr>
          <w:i/>
          <w:iCs/>
        </w:rPr>
        <w:t>Ecology Letters</w:t>
      </w:r>
      <w:r>
        <w:t xml:space="preserve"> </w:t>
      </w:r>
      <w:r>
        <w:rPr>
          <w:b/>
          <w:bCs/>
        </w:rPr>
        <w:t>17</w:t>
      </w:r>
      <w:r>
        <w:t>: 115–124.</w:t>
      </w:r>
    </w:p>
    <w:p w14:paraId="5928DE28" w14:textId="77777777" w:rsidR="00910E8E" w:rsidRDefault="00910E8E" w:rsidP="00910E8E">
      <w:pPr>
        <w:pStyle w:val="Bibliography"/>
      </w:pPr>
      <w:proofErr w:type="spellStart"/>
      <w:r>
        <w:t>Vannette</w:t>
      </w:r>
      <w:proofErr w:type="spellEnd"/>
      <w:r>
        <w:t xml:space="preserve">, R.L., McMunn, M.S., Hall, G.W., Mueller, T.G., </w:t>
      </w:r>
      <w:proofErr w:type="spellStart"/>
      <w:r>
        <w:t>Munkres</w:t>
      </w:r>
      <w:proofErr w:type="spellEnd"/>
      <w:r>
        <w:t xml:space="preserve">, I., and Perry, D. (2021) Culturable bacteria are more common than fungi in floral nectar and are more easily dispersed by thrips, a ubiquitous flower visitor. </w:t>
      </w:r>
      <w:r>
        <w:rPr>
          <w:i/>
          <w:iCs/>
        </w:rPr>
        <w:t>FEMS Microbiology Ecology</w:t>
      </w:r>
      <w:r>
        <w:t>.</w:t>
      </w:r>
    </w:p>
    <w:p w14:paraId="0FDF89B0" w14:textId="77777777" w:rsidR="00910E8E" w:rsidRDefault="00910E8E" w:rsidP="00910E8E">
      <w:pPr>
        <w:pStyle w:val="Bibliography"/>
      </w:pPr>
      <w:r>
        <w:t xml:space="preserve">de Vega, </w:t>
      </w:r>
      <w:proofErr w:type="gramStart"/>
      <w:r>
        <w:t>C.</w:t>
      </w:r>
      <w:proofErr w:type="gramEnd"/>
      <w:r>
        <w:t xml:space="preserve"> and Herrera, C.M. (2012) Relationships among nectar-dwelling yeasts, flowers and ants: patterns and incidence on nectar traits. </w:t>
      </w:r>
      <w:r>
        <w:rPr>
          <w:i/>
          <w:iCs/>
        </w:rPr>
        <w:t>Oikos</w:t>
      </w:r>
      <w:r>
        <w:t xml:space="preserve"> </w:t>
      </w:r>
      <w:r>
        <w:rPr>
          <w:b/>
          <w:bCs/>
        </w:rPr>
        <w:t>121</w:t>
      </w:r>
      <w:r>
        <w:t>: 1878–1888.</w:t>
      </w:r>
    </w:p>
    <w:p w14:paraId="0DB1E0A9" w14:textId="77777777" w:rsidR="00910E8E" w:rsidRDefault="00910E8E" w:rsidP="00910E8E">
      <w:pPr>
        <w:pStyle w:val="Bibliography"/>
      </w:pPr>
      <w:r>
        <w:t xml:space="preserve">de Vega, C., Herrera, C.M., and Johnson, S.D. (2009) Yeasts in floral nectar of some South African plants: Quantification and associations with pollinator type and sugar concentration. </w:t>
      </w:r>
      <w:r>
        <w:rPr>
          <w:i/>
          <w:iCs/>
        </w:rPr>
        <w:t>South African Journal of Botany</w:t>
      </w:r>
      <w:r>
        <w:t xml:space="preserve"> </w:t>
      </w:r>
      <w:r>
        <w:rPr>
          <w:b/>
          <w:bCs/>
        </w:rPr>
        <w:t>75</w:t>
      </w:r>
      <w:r>
        <w:t>: 798–806.</w:t>
      </w:r>
    </w:p>
    <w:p w14:paraId="7C045DF3" w14:textId="77777777" w:rsidR="00910E8E" w:rsidRDefault="00910E8E" w:rsidP="00910E8E">
      <w:pPr>
        <w:pStyle w:val="Bibliography"/>
      </w:pPr>
      <w:r>
        <w:t>Venables, W.N., Ripley, B.D., and Venables, W.N. (2002) Modern applied statistics with S, 4th ed. New York: Springer.</w:t>
      </w:r>
    </w:p>
    <w:p w14:paraId="4E953A13" w14:textId="77777777" w:rsidR="00910E8E" w:rsidRDefault="00910E8E" w:rsidP="00910E8E">
      <w:pPr>
        <w:pStyle w:val="Bibliography"/>
      </w:pPr>
      <w:r>
        <w:t xml:space="preserve">Wiens, F., </w:t>
      </w:r>
      <w:proofErr w:type="spellStart"/>
      <w:r>
        <w:t>Zitzmann</w:t>
      </w:r>
      <w:proofErr w:type="spellEnd"/>
      <w:r>
        <w:t xml:space="preserve">, A., Lachance, M.-A., </w:t>
      </w:r>
      <w:proofErr w:type="spellStart"/>
      <w:r>
        <w:t>Yegles</w:t>
      </w:r>
      <w:proofErr w:type="spellEnd"/>
      <w:r>
        <w:t xml:space="preserve">, M., </w:t>
      </w:r>
      <w:proofErr w:type="spellStart"/>
      <w:r>
        <w:t>Pragst</w:t>
      </w:r>
      <w:proofErr w:type="spellEnd"/>
      <w:r>
        <w:t xml:space="preserve">, F., Wurst, F.M., et al. (2008) Chronic intake of fermented floral nectar by wild </w:t>
      </w:r>
      <w:proofErr w:type="spellStart"/>
      <w:r>
        <w:t>treeshrews</w:t>
      </w:r>
      <w:proofErr w:type="spellEnd"/>
      <w:r>
        <w:t xml:space="preserve">. </w:t>
      </w:r>
      <w:r>
        <w:rPr>
          <w:i/>
          <w:iCs/>
        </w:rPr>
        <w:t>PNAS</w:t>
      </w:r>
      <w:r>
        <w:t xml:space="preserve"> </w:t>
      </w:r>
      <w:r>
        <w:rPr>
          <w:b/>
          <w:bCs/>
        </w:rPr>
        <w:t>105</w:t>
      </w:r>
      <w:r>
        <w:t>: 10426–10431.</w:t>
      </w:r>
    </w:p>
    <w:p w14:paraId="4DE1BC0D" w14:textId="77777777" w:rsidR="00910E8E" w:rsidRDefault="00910E8E" w:rsidP="00910E8E">
      <w:pPr>
        <w:pStyle w:val="Bibliography"/>
      </w:pPr>
      <w:r>
        <w:t xml:space="preserve">Wright, G.A., Baker, D.D., Palmer, M.J., Stabler, D., Mustard, J.A., Power, E.F., et al. (2013) Caffeine in Floral Nectar Enhances a Pollinator’s Memory of Reward. </w:t>
      </w:r>
      <w:r>
        <w:rPr>
          <w:i/>
          <w:iCs/>
        </w:rPr>
        <w:t>Science</w:t>
      </w:r>
      <w:r>
        <w:t>.</w:t>
      </w:r>
    </w:p>
    <w:p w14:paraId="67F80DB2" w14:textId="77777777" w:rsidR="00910E8E" w:rsidRDefault="00910E8E" w:rsidP="00910E8E">
      <w:pPr>
        <w:pStyle w:val="Bibliography"/>
      </w:pPr>
      <w:proofErr w:type="spellStart"/>
      <w:r>
        <w:t>Zemenick</w:t>
      </w:r>
      <w:proofErr w:type="spellEnd"/>
      <w:r>
        <w:t xml:space="preserve">, A.T., </w:t>
      </w:r>
      <w:proofErr w:type="spellStart"/>
      <w:r>
        <w:t>Vannette</w:t>
      </w:r>
      <w:proofErr w:type="spellEnd"/>
      <w:r>
        <w:t xml:space="preserve">, R.L., and Rosenheim, J.A. (2021) Linked networks reveal dual roles of insect dispersal and species sorting for bacterial communities in flowers. </w:t>
      </w:r>
      <w:r>
        <w:rPr>
          <w:i/>
          <w:iCs/>
        </w:rPr>
        <w:t>Oikos</w:t>
      </w:r>
      <w:r>
        <w:t xml:space="preserve"> </w:t>
      </w:r>
      <w:r>
        <w:rPr>
          <w:b/>
          <w:bCs/>
        </w:rPr>
        <w:t>130</w:t>
      </w:r>
      <w:r>
        <w:t>: 697–707.</w:t>
      </w:r>
    </w:p>
    <w:p w14:paraId="7CB9C613" w14:textId="51ACC903" w:rsidR="008A3398" w:rsidRPr="00DB55B1" w:rsidRDefault="008A3398" w:rsidP="009B3876">
      <w:pPr>
        <w:spacing w:before="240" w:after="0" w:line="276" w:lineRule="auto"/>
        <w:rPr>
          <w:rFonts w:ascii="Arial" w:eastAsia="Arial" w:hAnsi="Arial" w:cs="Arial"/>
        </w:rPr>
      </w:pPr>
      <w:r w:rsidRPr="00DB55B1">
        <w:rPr>
          <w:rFonts w:ascii="Arial" w:eastAsia="Arial" w:hAnsi="Arial" w:cs="Arial"/>
        </w:rPr>
        <w:fldChar w:fldCharType="end"/>
      </w:r>
    </w:p>
    <w:p w14:paraId="1B2130F7" w14:textId="32FDC0E5" w:rsidR="008A3398" w:rsidRPr="00DB55B1" w:rsidRDefault="00E419E8" w:rsidP="009B3876">
      <w:pPr>
        <w:pStyle w:val="Bibliography"/>
        <w:spacing w:line="276" w:lineRule="auto"/>
        <w:rPr>
          <w:rFonts w:ascii="Arial" w:hAnsi="Arial" w:cs="Arial"/>
          <w:b/>
          <w:bCs/>
        </w:rPr>
      </w:pPr>
      <w:r w:rsidRPr="00DB55B1">
        <w:rPr>
          <w:rFonts w:ascii="Arial" w:hAnsi="Arial" w:cs="Arial"/>
          <w:b/>
          <w:bCs/>
        </w:rPr>
        <w:t>Statements and Declarations</w:t>
      </w:r>
    </w:p>
    <w:p w14:paraId="105086B9"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u w:val="single"/>
        </w:rPr>
        <w:t>Author contributions</w:t>
      </w:r>
      <w:r>
        <w:rPr>
          <w:rFonts w:ascii="Arial" w:eastAsia="Arial" w:hAnsi="Arial" w:cs="Arial"/>
          <w:u w:val="single"/>
        </w:rPr>
        <w:t>:</w:t>
      </w:r>
    </w:p>
    <w:p w14:paraId="7C4D156F"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rPr>
        <w:t>TGM and RLV conceived of and designed the study with input provided by JSF. Data collection was performed by TGM with help from JSF. Data analysis was performed by TGM. The first draft of the manuscript was written by TGM with all authors contributing to the writing and editing process. All authors read and approved of the final manuscript.</w:t>
      </w:r>
    </w:p>
    <w:p w14:paraId="26843A6F" w14:textId="77777777" w:rsidR="00F32A70" w:rsidRDefault="00F32A70" w:rsidP="009B3876">
      <w:pPr>
        <w:spacing w:after="0" w:line="276" w:lineRule="auto"/>
        <w:rPr>
          <w:rStyle w:val="Emphasis"/>
          <w:rFonts w:ascii="Arial" w:hAnsi="Arial" w:cs="Arial"/>
          <w:i w:val="0"/>
          <w:iCs w:val="0"/>
          <w:u w:val="single"/>
        </w:rPr>
      </w:pPr>
    </w:p>
    <w:p w14:paraId="577FEA34" w14:textId="329C054D"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Funding:</w:t>
      </w:r>
    </w:p>
    <w:p w14:paraId="1AE119DA" w14:textId="255C0D88" w:rsidR="001A0A37" w:rsidRPr="00DB55B1" w:rsidRDefault="00E419E8" w:rsidP="009B3876">
      <w:pPr>
        <w:spacing w:after="0" w:line="276" w:lineRule="auto"/>
        <w:rPr>
          <w:rStyle w:val="Emphasis"/>
          <w:rFonts w:ascii="Arial" w:hAnsi="Arial" w:cs="Arial"/>
          <w:i w:val="0"/>
          <w:iCs w:val="0"/>
        </w:rPr>
      </w:pPr>
      <w:r w:rsidRPr="00DB55B1">
        <w:rPr>
          <w:rStyle w:val="Emphasis"/>
          <w:rFonts w:ascii="Arial" w:hAnsi="Arial" w:cs="Arial"/>
          <w:i w:val="0"/>
          <w:iCs w:val="0"/>
        </w:rPr>
        <w:lastRenderedPageBreak/>
        <w:t>This work was supported by</w:t>
      </w:r>
      <w:r w:rsidR="0012446C" w:rsidRPr="00DB55B1">
        <w:rPr>
          <w:rStyle w:val="Emphasis"/>
          <w:rFonts w:ascii="Arial" w:hAnsi="Arial" w:cs="Arial"/>
          <w:i w:val="0"/>
          <w:iCs w:val="0"/>
        </w:rPr>
        <w:t xml:space="preserve"> the National Science Foundation (DEB-1846266 to RLV)</w:t>
      </w:r>
      <w:r w:rsidR="00020527" w:rsidRPr="00DB55B1">
        <w:rPr>
          <w:rStyle w:val="Emphasis"/>
          <w:rFonts w:ascii="Arial" w:hAnsi="Arial" w:cs="Arial"/>
          <w:i w:val="0"/>
          <w:iCs w:val="0"/>
        </w:rPr>
        <w:t xml:space="preserve"> and</w:t>
      </w:r>
      <w:r w:rsidR="0012446C" w:rsidRPr="00DB55B1">
        <w:rPr>
          <w:rStyle w:val="Emphasis"/>
          <w:rFonts w:ascii="Arial" w:hAnsi="Arial" w:cs="Arial"/>
          <w:i w:val="0"/>
          <w:iCs w:val="0"/>
        </w:rPr>
        <w:t xml:space="preserve"> the United States Department of Agriculture/Cooperative State Research, Education and Extension Service (Multistate NE1501 to RLV).</w:t>
      </w:r>
    </w:p>
    <w:p w14:paraId="79C0ECE6" w14:textId="77777777" w:rsidR="00D37BC5" w:rsidRPr="00DB55B1" w:rsidRDefault="00D37BC5" w:rsidP="009B3876">
      <w:pPr>
        <w:spacing w:after="0" w:line="276" w:lineRule="auto"/>
        <w:rPr>
          <w:rStyle w:val="Emphasis"/>
          <w:rFonts w:ascii="Arial" w:hAnsi="Arial" w:cs="Arial"/>
          <w:i w:val="0"/>
          <w:iCs w:val="0"/>
        </w:rPr>
      </w:pPr>
    </w:p>
    <w:p w14:paraId="626D0BE9"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Competing interests:</w:t>
      </w:r>
    </w:p>
    <w:p w14:paraId="6781341A" w14:textId="625D052F" w:rsidR="00795153" w:rsidRDefault="00D37BC5" w:rsidP="009B3876">
      <w:pPr>
        <w:spacing w:after="0" w:line="276" w:lineRule="auto"/>
        <w:rPr>
          <w:rStyle w:val="Emphasis"/>
          <w:rFonts w:ascii="Arial" w:hAnsi="Arial" w:cs="Arial"/>
          <w:i w:val="0"/>
          <w:iCs w:val="0"/>
        </w:rPr>
      </w:pPr>
      <w:r w:rsidRPr="00DB55B1">
        <w:rPr>
          <w:rStyle w:val="Emphasis"/>
          <w:rFonts w:ascii="Arial" w:hAnsi="Arial" w:cs="Arial"/>
          <w:i w:val="0"/>
          <w:iCs w:val="0"/>
        </w:rPr>
        <w:t>The authors have no relevant financial or non-financial interests to disclose.</w:t>
      </w:r>
    </w:p>
    <w:p w14:paraId="259CC5BA" w14:textId="77777777" w:rsidR="00487F0A" w:rsidRPr="00B41B61" w:rsidRDefault="00487F0A" w:rsidP="009B3876">
      <w:pPr>
        <w:spacing w:after="0" w:line="276" w:lineRule="auto"/>
        <w:rPr>
          <w:rStyle w:val="Emphasis"/>
          <w:rFonts w:ascii="Arial" w:eastAsia="Arial" w:hAnsi="Arial" w:cs="Arial"/>
          <w:i w:val="0"/>
          <w:iCs w:val="0"/>
        </w:rPr>
      </w:pPr>
    </w:p>
    <w:p w14:paraId="731B3EB7"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Data availability:</w:t>
      </w:r>
    </w:p>
    <w:p w14:paraId="0000012D" w14:textId="72E2EBEB" w:rsidR="00682FF2" w:rsidRPr="00DB55B1" w:rsidRDefault="00795153" w:rsidP="0024719A">
      <w:pPr>
        <w:spacing w:after="240" w:line="276" w:lineRule="auto"/>
        <w:rPr>
          <w:rFonts w:ascii="Arial" w:eastAsia="Arial" w:hAnsi="Arial" w:cs="Arial"/>
        </w:rPr>
      </w:pPr>
      <w:r w:rsidRPr="00DB55B1">
        <w:rPr>
          <w:rStyle w:val="Emphasis"/>
          <w:rFonts w:ascii="Arial" w:hAnsi="Arial" w:cs="Arial"/>
          <w:i w:val="0"/>
          <w:iCs w:val="0"/>
        </w:rPr>
        <w:t>All dataset</w:t>
      </w:r>
      <w:r w:rsidR="00E24BFB" w:rsidRPr="00DB55B1">
        <w:rPr>
          <w:rStyle w:val="Emphasis"/>
          <w:rFonts w:ascii="Arial" w:hAnsi="Arial" w:cs="Arial"/>
          <w:i w:val="0"/>
          <w:iCs w:val="0"/>
        </w:rPr>
        <w:t>s</w:t>
      </w:r>
      <w:r w:rsidRPr="00DB55B1">
        <w:rPr>
          <w:rStyle w:val="Emphasis"/>
          <w:rFonts w:ascii="Arial" w:hAnsi="Arial" w:cs="Arial"/>
          <w:i w:val="0"/>
          <w:iCs w:val="0"/>
        </w:rPr>
        <w:t xml:space="preserve"> generated during the study as well as data analysis </w:t>
      </w:r>
      <w:r w:rsidR="005F4FA4" w:rsidRPr="00DB55B1">
        <w:rPr>
          <w:rStyle w:val="Emphasis"/>
          <w:rFonts w:ascii="Arial" w:hAnsi="Arial" w:cs="Arial"/>
          <w:i w:val="0"/>
          <w:iCs w:val="0"/>
        </w:rPr>
        <w:t xml:space="preserve">scripts </w:t>
      </w:r>
      <w:r w:rsidRPr="00DB55B1">
        <w:rPr>
          <w:rStyle w:val="Emphasis"/>
          <w:rFonts w:ascii="Arial" w:hAnsi="Arial" w:cs="Arial"/>
          <w:i w:val="0"/>
          <w:iCs w:val="0"/>
        </w:rPr>
        <w:t>and outputs can be found</w:t>
      </w:r>
      <w:r w:rsidR="00D747B4">
        <w:rPr>
          <w:rStyle w:val="Emphasis"/>
          <w:rFonts w:ascii="Arial" w:hAnsi="Arial" w:cs="Arial"/>
          <w:i w:val="0"/>
          <w:iCs w:val="0"/>
        </w:rPr>
        <w:t xml:space="preserve"> on GitHub</w:t>
      </w:r>
      <w:r w:rsidRPr="00DB55B1">
        <w:rPr>
          <w:rStyle w:val="Emphasis"/>
          <w:rFonts w:ascii="Arial" w:hAnsi="Arial" w:cs="Arial"/>
          <w:i w:val="0"/>
          <w:iCs w:val="0"/>
        </w:rPr>
        <w:t xml:space="preserve"> at </w:t>
      </w:r>
      <w:hyperlink r:id="rId14" w:history="1">
        <w:r w:rsidRPr="00DB55B1">
          <w:rPr>
            <w:rStyle w:val="Hyperlink"/>
            <w:rFonts w:ascii="Arial" w:hAnsi="Arial" w:cs="Arial"/>
          </w:rPr>
          <w:t>https://github.com/tobiasgmueller/nectar_growth_assay</w:t>
        </w:r>
      </w:hyperlink>
    </w:p>
    <w:sectPr w:rsidR="00682FF2" w:rsidRPr="00DB55B1" w:rsidSect="0024719A">
      <w:headerReference w:type="default" r:id="rId15"/>
      <w:footerReference w:type="default" r:id="rId16"/>
      <w:pgSz w:w="12240" w:h="15840"/>
      <w:pgMar w:top="1440" w:right="1440" w:bottom="1440" w:left="1440" w:header="720" w:footer="720" w:gutter="0"/>
      <w:lnNumType w:countBy="1" w:restart="continuous"/>
      <w:pgNumType w:start="1"/>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Tobias Mueller" w:date="2022-08-31T12:09:00Z" w:initials="TM">
    <w:p w14:paraId="3BC04419" w14:textId="77777777" w:rsidR="005E17CD" w:rsidRDefault="005E17CD" w:rsidP="00584645">
      <w:pPr>
        <w:pStyle w:val="CommentText"/>
      </w:pPr>
      <w:r>
        <w:rPr>
          <w:rStyle w:val="CommentReference"/>
        </w:rPr>
        <w:annotationRef/>
      </w:r>
      <w:r>
        <w:t>I think a lot of this is a little too methodsy for what they want in the report results section but seems essential to have in the main text</w:t>
      </w:r>
    </w:p>
  </w:comment>
  <w:comment w:id="44" w:author="Tobias Mueller" w:date="2022-08-31T09:43:00Z" w:initials="TM">
    <w:p w14:paraId="6BB5AFC3" w14:textId="77777777" w:rsidR="00C2100B" w:rsidRDefault="0064633A" w:rsidP="00240930">
      <w:pPr>
        <w:pStyle w:val="CommentText"/>
      </w:pPr>
      <w:r>
        <w:rPr>
          <w:rStyle w:val="CommentReference"/>
        </w:rPr>
        <w:annotationRef/>
      </w:r>
      <w:r w:rsidR="00C2100B">
        <w:t>Cut to supplemental methods?</w:t>
      </w:r>
    </w:p>
  </w:comment>
  <w:comment w:id="136" w:author="Tobias Mueller" w:date="2022-08-11T08:02:00Z" w:initials="TM">
    <w:p w14:paraId="19927AA0" w14:textId="4C24600F" w:rsidR="006A37B4" w:rsidRDefault="006A37B4" w:rsidP="00145B79">
      <w:pPr>
        <w:pStyle w:val="CommentText"/>
      </w:pPr>
      <w:r>
        <w:rPr>
          <w:rStyle w:val="CommentReference"/>
        </w:rPr>
        <w:annotationRef/>
      </w:r>
      <w:r>
        <w:t>Rewrite in a way that explain the methods</w:t>
      </w:r>
    </w:p>
  </w:comment>
  <w:comment w:id="317" w:author="Tobias Mueller" w:date="2022-09-07T11:46:00Z" w:initials="TM">
    <w:p w14:paraId="2971054F" w14:textId="77777777" w:rsidR="00DA1728" w:rsidRDefault="00DA1728" w:rsidP="00896AE3">
      <w:pPr>
        <w:pStyle w:val="CommentText"/>
      </w:pPr>
      <w:r>
        <w:rPr>
          <w:rStyle w:val="CommentReference"/>
        </w:rPr>
        <w:annotationRef/>
      </w:r>
      <w:r>
        <w:t>This seems sketchy but honestly I think shouldn’t impact divergence time at a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C04419" w15:done="0"/>
  <w15:commentEx w15:paraId="6BB5AFC3" w15:done="0"/>
  <w15:commentEx w15:paraId="19927AA0" w15:done="0"/>
  <w15:commentEx w15:paraId="297105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9CDF5" w16cex:dateUtc="2022-08-31T16:09:00Z"/>
  <w16cex:commentExtensible w16cex:durableId="26B9ABC8" w16cex:dateUtc="2022-08-31T13:43:00Z"/>
  <w16cex:commentExtensible w16cex:durableId="269F35FF" w16cex:dateUtc="2022-08-11T12:02:00Z"/>
  <w16cex:commentExtensible w16cex:durableId="26C30321" w16cex:dateUtc="2022-09-07T15: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C04419" w16cid:durableId="26B9CDF5"/>
  <w16cid:commentId w16cid:paraId="6BB5AFC3" w16cid:durableId="26B9ABC8"/>
  <w16cid:commentId w16cid:paraId="19927AA0" w16cid:durableId="269F35FF"/>
  <w16cid:commentId w16cid:paraId="2971054F" w16cid:durableId="26C303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45D01E" w14:textId="77777777" w:rsidR="00F76929" w:rsidRDefault="00F76929" w:rsidP="00231546">
      <w:pPr>
        <w:spacing w:after="0" w:line="240" w:lineRule="auto"/>
      </w:pPr>
      <w:r>
        <w:separator/>
      </w:r>
    </w:p>
  </w:endnote>
  <w:endnote w:type="continuationSeparator" w:id="0">
    <w:p w14:paraId="5A086840" w14:textId="77777777" w:rsidR="00F76929" w:rsidRDefault="00F76929" w:rsidP="00231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Roman">
    <w:panose1 w:val="00000000000000000000"/>
    <w:charset w:val="00"/>
    <w:family w:val="roman"/>
    <w:notTrueType/>
    <w:pitch w:val="default"/>
  </w:font>
  <w:font w:name="Lato-Italic">
    <w:panose1 w:val="00000000000000000000"/>
    <w:charset w:val="00"/>
    <w:family w:val="roman"/>
    <w:notTrueType/>
    <w:pitch w:val="default"/>
  </w:font>
  <w:font w:name="Lucida Grande">
    <w:altName w:val="Segoe UI"/>
    <w:charset w:val="00"/>
    <w:family w:val="auto"/>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344341"/>
      <w:docPartObj>
        <w:docPartGallery w:val="Page Numbers (Bottom of Page)"/>
        <w:docPartUnique/>
      </w:docPartObj>
    </w:sdtPr>
    <w:sdtEndPr>
      <w:rPr>
        <w:noProof/>
      </w:rPr>
    </w:sdtEndPr>
    <w:sdtContent>
      <w:p w14:paraId="7D4686D2" w14:textId="7A398EF8" w:rsidR="003055E3" w:rsidRDefault="003055E3">
        <w:pPr>
          <w:pStyle w:val="Footer"/>
          <w:jc w:val="right"/>
        </w:pPr>
        <w:r>
          <w:fldChar w:fldCharType="begin"/>
        </w:r>
        <w:r>
          <w:instrText xml:space="preserve"> PAGE   \* MERGEFORMAT </w:instrText>
        </w:r>
        <w:r>
          <w:fldChar w:fldCharType="separate"/>
        </w:r>
        <w:r w:rsidR="00573E17">
          <w:rPr>
            <w:noProof/>
          </w:rPr>
          <w:t>11</w:t>
        </w:r>
        <w:r>
          <w:rPr>
            <w:noProof/>
          </w:rPr>
          <w:fldChar w:fldCharType="end"/>
        </w:r>
      </w:p>
    </w:sdtContent>
  </w:sdt>
  <w:p w14:paraId="097A6BE0" w14:textId="77777777" w:rsidR="003055E3" w:rsidRDefault="00305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6A812E" w14:textId="77777777" w:rsidR="00F76929" w:rsidRDefault="00F76929" w:rsidP="00231546">
      <w:pPr>
        <w:spacing w:after="0" w:line="240" w:lineRule="auto"/>
      </w:pPr>
      <w:r>
        <w:separator/>
      </w:r>
    </w:p>
  </w:footnote>
  <w:footnote w:type="continuationSeparator" w:id="0">
    <w:p w14:paraId="776DD1D1" w14:textId="77777777" w:rsidR="00F76929" w:rsidRDefault="00F76929" w:rsidP="002315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C5D09" w14:textId="031F623E" w:rsidR="003055E3" w:rsidRPr="007050B9" w:rsidRDefault="003055E3">
    <w:pPr>
      <w:pStyle w:val="Header"/>
      <w:rPr>
        <w:sz w:val="18"/>
        <w:szCs w:val="18"/>
      </w:rPr>
    </w:pPr>
    <w:r w:rsidRPr="007050B9">
      <w:rPr>
        <w:rFonts w:ascii="Arial" w:eastAsia="Arial" w:hAnsi="Arial" w:cs="Arial"/>
        <w:b/>
        <w:bCs/>
        <w:sz w:val="18"/>
        <w:szCs w:val="18"/>
      </w:rPr>
      <w:t>NECTAR COMPOUNDS IMPACT GROWTH AND SHIFT COMMUNITY</w:t>
    </w:r>
  </w:p>
  <w:p w14:paraId="7D19BEFF" w14:textId="031F623E" w:rsidR="003055E3" w:rsidRDefault="003055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F647D"/>
    <w:multiLevelType w:val="hybridMultilevel"/>
    <w:tmpl w:val="9C74AA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C41A1C"/>
    <w:multiLevelType w:val="hybridMultilevel"/>
    <w:tmpl w:val="01741E5C"/>
    <w:lvl w:ilvl="0" w:tplc="973A0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C507FE"/>
    <w:multiLevelType w:val="multilevel"/>
    <w:tmpl w:val="871CE2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CF2F4C"/>
    <w:multiLevelType w:val="hybridMultilevel"/>
    <w:tmpl w:val="89866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4704F9"/>
    <w:multiLevelType w:val="multilevel"/>
    <w:tmpl w:val="0D84E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201A05"/>
    <w:multiLevelType w:val="hybridMultilevel"/>
    <w:tmpl w:val="AAA02DC6"/>
    <w:lvl w:ilvl="0" w:tplc="698A3DF0">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8A2AAB"/>
    <w:multiLevelType w:val="hybridMultilevel"/>
    <w:tmpl w:val="310640C6"/>
    <w:lvl w:ilvl="0" w:tplc="F8A6B764">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B585A"/>
    <w:multiLevelType w:val="hybridMultilevel"/>
    <w:tmpl w:val="04F20A7C"/>
    <w:lvl w:ilvl="0" w:tplc="D42C1E68">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E56A84"/>
    <w:multiLevelType w:val="multilevel"/>
    <w:tmpl w:val="4A46ED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681013814">
    <w:abstractNumId w:val="2"/>
  </w:num>
  <w:num w:numId="2" w16cid:durableId="534730352">
    <w:abstractNumId w:val="8"/>
  </w:num>
  <w:num w:numId="3" w16cid:durableId="673920862">
    <w:abstractNumId w:val="4"/>
  </w:num>
  <w:num w:numId="4" w16cid:durableId="1159690449">
    <w:abstractNumId w:val="0"/>
  </w:num>
  <w:num w:numId="5" w16cid:durableId="1647586749">
    <w:abstractNumId w:val="3"/>
  </w:num>
  <w:num w:numId="6" w16cid:durableId="1310596373">
    <w:abstractNumId w:val="6"/>
  </w:num>
  <w:num w:numId="7" w16cid:durableId="450249820">
    <w:abstractNumId w:val="1"/>
  </w:num>
  <w:num w:numId="8" w16cid:durableId="27949579">
    <w:abstractNumId w:val="5"/>
  </w:num>
  <w:num w:numId="9" w16cid:durableId="168494145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bias Mueller">
    <w15:presenceInfo w15:providerId="None" w15:userId="Tobias Muel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82FF2"/>
    <w:rsid w:val="000018FF"/>
    <w:rsid w:val="0000266D"/>
    <w:rsid w:val="000112D5"/>
    <w:rsid w:val="00012721"/>
    <w:rsid w:val="00012AD5"/>
    <w:rsid w:val="000200C7"/>
    <w:rsid w:val="00020527"/>
    <w:rsid w:val="00021F3D"/>
    <w:rsid w:val="000235A7"/>
    <w:rsid w:val="00023E54"/>
    <w:rsid w:val="00024CB4"/>
    <w:rsid w:val="00030A9F"/>
    <w:rsid w:val="00032CAB"/>
    <w:rsid w:val="00035E4A"/>
    <w:rsid w:val="00044826"/>
    <w:rsid w:val="00047915"/>
    <w:rsid w:val="00052CF5"/>
    <w:rsid w:val="00055E29"/>
    <w:rsid w:val="00065270"/>
    <w:rsid w:val="0006615F"/>
    <w:rsid w:val="00066987"/>
    <w:rsid w:val="00067F46"/>
    <w:rsid w:val="00072F1C"/>
    <w:rsid w:val="00073BD7"/>
    <w:rsid w:val="00077A14"/>
    <w:rsid w:val="00081BB1"/>
    <w:rsid w:val="00086AF6"/>
    <w:rsid w:val="00092398"/>
    <w:rsid w:val="00093F88"/>
    <w:rsid w:val="0009426A"/>
    <w:rsid w:val="000A4A58"/>
    <w:rsid w:val="000A67DB"/>
    <w:rsid w:val="000A753A"/>
    <w:rsid w:val="000B3BEA"/>
    <w:rsid w:val="000B4F77"/>
    <w:rsid w:val="000B6CF7"/>
    <w:rsid w:val="000C05A7"/>
    <w:rsid w:val="000C15A2"/>
    <w:rsid w:val="000C1CE0"/>
    <w:rsid w:val="000C4626"/>
    <w:rsid w:val="000C58E3"/>
    <w:rsid w:val="000C6A40"/>
    <w:rsid w:val="000D05FE"/>
    <w:rsid w:val="000D07CD"/>
    <w:rsid w:val="000D721B"/>
    <w:rsid w:val="000E1797"/>
    <w:rsid w:val="000E34CE"/>
    <w:rsid w:val="000E7F5A"/>
    <w:rsid w:val="000F0D2E"/>
    <w:rsid w:val="000F1477"/>
    <w:rsid w:val="000F6B3E"/>
    <w:rsid w:val="00102AB1"/>
    <w:rsid w:val="00102FC6"/>
    <w:rsid w:val="00103BA3"/>
    <w:rsid w:val="001048D7"/>
    <w:rsid w:val="00105859"/>
    <w:rsid w:val="00115054"/>
    <w:rsid w:val="00115F2D"/>
    <w:rsid w:val="0011606E"/>
    <w:rsid w:val="001169AC"/>
    <w:rsid w:val="00121467"/>
    <w:rsid w:val="0012333F"/>
    <w:rsid w:val="0012446C"/>
    <w:rsid w:val="001259C4"/>
    <w:rsid w:val="00131FFD"/>
    <w:rsid w:val="001324EE"/>
    <w:rsid w:val="00133F16"/>
    <w:rsid w:val="00135AF1"/>
    <w:rsid w:val="00135C99"/>
    <w:rsid w:val="00143B1F"/>
    <w:rsid w:val="00143CFC"/>
    <w:rsid w:val="001447F4"/>
    <w:rsid w:val="00146150"/>
    <w:rsid w:val="00152827"/>
    <w:rsid w:val="0015283D"/>
    <w:rsid w:val="00160A6D"/>
    <w:rsid w:val="00162732"/>
    <w:rsid w:val="00162BD4"/>
    <w:rsid w:val="00162BE4"/>
    <w:rsid w:val="001739F4"/>
    <w:rsid w:val="001834A9"/>
    <w:rsid w:val="00190D83"/>
    <w:rsid w:val="001A0A37"/>
    <w:rsid w:val="001A28E7"/>
    <w:rsid w:val="001A315C"/>
    <w:rsid w:val="001A7706"/>
    <w:rsid w:val="001B4430"/>
    <w:rsid w:val="001B71A9"/>
    <w:rsid w:val="001C4748"/>
    <w:rsid w:val="001D1276"/>
    <w:rsid w:val="001D3C9E"/>
    <w:rsid w:val="001D4678"/>
    <w:rsid w:val="001E53E1"/>
    <w:rsid w:val="001E6B89"/>
    <w:rsid w:val="001F1511"/>
    <w:rsid w:val="001F1AD7"/>
    <w:rsid w:val="001F1E23"/>
    <w:rsid w:val="001F375D"/>
    <w:rsid w:val="001F3D44"/>
    <w:rsid w:val="001F3F10"/>
    <w:rsid w:val="001F4677"/>
    <w:rsid w:val="001F5AB2"/>
    <w:rsid w:val="001F6F8D"/>
    <w:rsid w:val="002043DD"/>
    <w:rsid w:val="00210D42"/>
    <w:rsid w:val="00213EBD"/>
    <w:rsid w:val="002147A6"/>
    <w:rsid w:val="00221497"/>
    <w:rsid w:val="00221E8A"/>
    <w:rsid w:val="00224FDB"/>
    <w:rsid w:val="00225A4C"/>
    <w:rsid w:val="00231496"/>
    <w:rsid w:val="00231546"/>
    <w:rsid w:val="002327D1"/>
    <w:rsid w:val="002339C3"/>
    <w:rsid w:val="0024388C"/>
    <w:rsid w:val="0024719A"/>
    <w:rsid w:val="00251059"/>
    <w:rsid w:val="0025126E"/>
    <w:rsid w:val="00251564"/>
    <w:rsid w:val="00252471"/>
    <w:rsid w:val="0026684F"/>
    <w:rsid w:val="00267BA9"/>
    <w:rsid w:val="002712A1"/>
    <w:rsid w:val="00271407"/>
    <w:rsid w:val="00277435"/>
    <w:rsid w:val="002820AA"/>
    <w:rsid w:val="00285F16"/>
    <w:rsid w:val="00286BCC"/>
    <w:rsid w:val="0029393B"/>
    <w:rsid w:val="00293CE6"/>
    <w:rsid w:val="002A24C3"/>
    <w:rsid w:val="002A4FE7"/>
    <w:rsid w:val="002B0A78"/>
    <w:rsid w:val="002B5779"/>
    <w:rsid w:val="002B5A3E"/>
    <w:rsid w:val="002B5F6C"/>
    <w:rsid w:val="002C2B01"/>
    <w:rsid w:val="002C2B10"/>
    <w:rsid w:val="002C6110"/>
    <w:rsid w:val="002C7232"/>
    <w:rsid w:val="002D1F14"/>
    <w:rsid w:val="002D20C3"/>
    <w:rsid w:val="002D62A1"/>
    <w:rsid w:val="002D6E74"/>
    <w:rsid w:val="002E04AC"/>
    <w:rsid w:val="002E191D"/>
    <w:rsid w:val="002E5F33"/>
    <w:rsid w:val="002E75F4"/>
    <w:rsid w:val="002F0111"/>
    <w:rsid w:val="002F1710"/>
    <w:rsid w:val="002F29FC"/>
    <w:rsid w:val="002F4861"/>
    <w:rsid w:val="002F4FA3"/>
    <w:rsid w:val="00300C94"/>
    <w:rsid w:val="003024CE"/>
    <w:rsid w:val="0030501F"/>
    <w:rsid w:val="003055E3"/>
    <w:rsid w:val="00305C20"/>
    <w:rsid w:val="00306ED1"/>
    <w:rsid w:val="0031486F"/>
    <w:rsid w:val="003178FC"/>
    <w:rsid w:val="00321687"/>
    <w:rsid w:val="00327C85"/>
    <w:rsid w:val="00332D45"/>
    <w:rsid w:val="003345BA"/>
    <w:rsid w:val="00334AF7"/>
    <w:rsid w:val="003405A7"/>
    <w:rsid w:val="00340D5C"/>
    <w:rsid w:val="00343E95"/>
    <w:rsid w:val="00347740"/>
    <w:rsid w:val="00350F0A"/>
    <w:rsid w:val="00351213"/>
    <w:rsid w:val="003513C3"/>
    <w:rsid w:val="00354713"/>
    <w:rsid w:val="00356316"/>
    <w:rsid w:val="00357696"/>
    <w:rsid w:val="0035770C"/>
    <w:rsid w:val="0036088A"/>
    <w:rsid w:val="003612FB"/>
    <w:rsid w:val="00364294"/>
    <w:rsid w:val="00364686"/>
    <w:rsid w:val="003678D8"/>
    <w:rsid w:val="003713A2"/>
    <w:rsid w:val="003716ED"/>
    <w:rsid w:val="003826DF"/>
    <w:rsid w:val="003854D4"/>
    <w:rsid w:val="003855A1"/>
    <w:rsid w:val="0039094A"/>
    <w:rsid w:val="00391B68"/>
    <w:rsid w:val="003923D6"/>
    <w:rsid w:val="00395E80"/>
    <w:rsid w:val="003A57A5"/>
    <w:rsid w:val="003B0596"/>
    <w:rsid w:val="003B0E25"/>
    <w:rsid w:val="003B3BBD"/>
    <w:rsid w:val="003B47BA"/>
    <w:rsid w:val="003B4DF6"/>
    <w:rsid w:val="003C054C"/>
    <w:rsid w:val="003C24C6"/>
    <w:rsid w:val="003C2675"/>
    <w:rsid w:val="003C3D6E"/>
    <w:rsid w:val="003C68FA"/>
    <w:rsid w:val="003C7084"/>
    <w:rsid w:val="003D0873"/>
    <w:rsid w:val="003D2E10"/>
    <w:rsid w:val="003E3E7C"/>
    <w:rsid w:val="003E49B5"/>
    <w:rsid w:val="003E4BE6"/>
    <w:rsid w:val="003E4C9F"/>
    <w:rsid w:val="003E62BA"/>
    <w:rsid w:val="003F20B1"/>
    <w:rsid w:val="003F568C"/>
    <w:rsid w:val="003F602E"/>
    <w:rsid w:val="00402A46"/>
    <w:rsid w:val="00404A84"/>
    <w:rsid w:val="00404BEA"/>
    <w:rsid w:val="00405D72"/>
    <w:rsid w:val="00406D7F"/>
    <w:rsid w:val="00407D16"/>
    <w:rsid w:val="00411572"/>
    <w:rsid w:val="00417C9E"/>
    <w:rsid w:val="004210F7"/>
    <w:rsid w:val="0042326B"/>
    <w:rsid w:val="00425E58"/>
    <w:rsid w:val="00427D0F"/>
    <w:rsid w:val="00431DD1"/>
    <w:rsid w:val="004329A8"/>
    <w:rsid w:val="00435014"/>
    <w:rsid w:val="00437AB9"/>
    <w:rsid w:val="004449DA"/>
    <w:rsid w:val="0045181C"/>
    <w:rsid w:val="00473083"/>
    <w:rsid w:val="0047797D"/>
    <w:rsid w:val="00481B68"/>
    <w:rsid w:val="004853B3"/>
    <w:rsid w:val="00486D3C"/>
    <w:rsid w:val="00486D4E"/>
    <w:rsid w:val="00487F0A"/>
    <w:rsid w:val="004915AF"/>
    <w:rsid w:val="00491AF7"/>
    <w:rsid w:val="00493F38"/>
    <w:rsid w:val="004A1595"/>
    <w:rsid w:val="004A6629"/>
    <w:rsid w:val="004A719F"/>
    <w:rsid w:val="004B3646"/>
    <w:rsid w:val="004B3875"/>
    <w:rsid w:val="004B537A"/>
    <w:rsid w:val="004B6221"/>
    <w:rsid w:val="004C1476"/>
    <w:rsid w:val="004C2549"/>
    <w:rsid w:val="004C2DDD"/>
    <w:rsid w:val="004C3FC2"/>
    <w:rsid w:val="004C5AB3"/>
    <w:rsid w:val="004C5EF7"/>
    <w:rsid w:val="004D2133"/>
    <w:rsid w:val="004D5EC0"/>
    <w:rsid w:val="004D65A8"/>
    <w:rsid w:val="004E33AA"/>
    <w:rsid w:val="004E7AC7"/>
    <w:rsid w:val="004F1315"/>
    <w:rsid w:val="004F19FC"/>
    <w:rsid w:val="004F2742"/>
    <w:rsid w:val="004F6422"/>
    <w:rsid w:val="004F762E"/>
    <w:rsid w:val="004F7A1D"/>
    <w:rsid w:val="005002E8"/>
    <w:rsid w:val="00503026"/>
    <w:rsid w:val="00507430"/>
    <w:rsid w:val="0051192C"/>
    <w:rsid w:val="00513C3F"/>
    <w:rsid w:val="0052150D"/>
    <w:rsid w:val="00523173"/>
    <w:rsid w:val="0052750E"/>
    <w:rsid w:val="00531DFF"/>
    <w:rsid w:val="00535098"/>
    <w:rsid w:val="00536D7D"/>
    <w:rsid w:val="00540196"/>
    <w:rsid w:val="0054331F"/>
    <w:rsid w:val="005433F5"/>
    <w:rsid w:val="005510C3"/>
    <w:rsid w:val="00551F44"/>
    <w:rsid w:val="00552D57"/>
    <w:rsid w:val="00554EB3"/>
    <w:rsid w:val="00567061"/>
    <w:rsid w:val="005674C6"/>
    <w:rsid w:val="00573328"/>
    <w:rsid w:val="00573E17"/>
    <w:rsid w:val="00577877"/>
    <w:rsid w:val="00580AD8"/>
    <w:rsid w:val="005829C0"/>
    <w:rsid w:val="00582E08"/>
    <w:rsid w:val="0058469E"/>
    <w:rsid w:val="00587FD7"/>
    <w:rsid w:val="00593952"/>
    <w:rsid w:val="00596475"/>
    <w:rsid w:val="005A60F3"/>
    <w:rsid w:val="005B036E"/>
    <w:rsid w:val="005B3EE5"/>
    <w:rsid w:val="005B452C"/>
    <w:rsid w:val="005C01B9"/>
    <w:rsid w:val="005C1FFA"/>
    <w:rsid w:val="005D5BF9"/>
    <w:rsid w:val="005D6BEF"/>
    <w:rsid w:val="005E17CD"/>
    <w:rsid w:val="005E38A1"/>
    <w:rsid w:val="005E5E42"/>
    <w:rsid w:val="005E757A"/>
    <w:rsid w:val="005F0631"/>
    <w:rsid w:val="005F35AE"/>
    <w:rsid w:val="005F3EA0"/>
    <w:rsid w:val="005F4FA4"/>
    <w:rsid w:val="005F6C86"/>
    <w:rsid w:val="006013AF"/>
    <w:rsid w:val="006019D7"/>
    <w:rsid w:val="00606B1E"/>
    <w:rsid w:val="0061186F"/>
    <w:rsid w:val="00617232"/>
    <w:rsid w:val="00620AF3"/>
    <w:rsid w:val="00621EAA"/>
    <w:rsid w:val="0062494F"/>
    <w:rsid w:val="00631E2D"/>
    <w:rsid w:val="00633883"/>
    <w:rsid w:val="00635BFB"/>
    <w:rsid w:val="00643529"/>
    <w:rsid w:val="00643C64"/>
    <w:rsid w:val="0064633A"/>
    <w:rsid w:val="00650227"/>
    <w:rsid w:val="00651525"/>
    <w:rsid w:val="00653A0F"/>
    <w:rsid w:val="00653CE0"/>
    <w:rsid w:val="00657880"/>
    <w:rsid w:val="0066002A"/>
    <w:rsid w:val="006615B9"/>
    <w:rsid w:val="006675EF"/>
    <w:rsid w:val="00675645"/>
    <w:rsid w:val="0067634F"/>
    <w:rsid w:val="00680700"/>
    <w:rsid w:val="0068115B"/>
    <w:rsid w:val="00682FF2"/>
    <w:rsid w:val="00695852"/>
    <w:rsid w:val="00697FBD"/>
    <w:rsid w:val="006A0E5E"/>
    <w:rsid w:val="006A37B4"/>
    <w:rsid w:val="006A6AFE"/>
    <w:rsid w:val="006A6C1B"/>
    <w:rsid w:val="006A6DED"/>
    <w:rsid w:val="006A7FAE"/>
    <w:rsid w:val="006B14C7"/>
    <w:rsid w:val="006B291A"/>
    <w:rsid w:val="006B487D"/>
    <w:rsid w:val="006B67FB"/>
    <w:rsid w:val="006C0D05"/>
    <w:rsid w:val="006C12D7"/>
    <w:rsid w:val="006C3AD1"/>
    <w:rsid w:val="006C5905"/>
    <w:rsid w:val="006C74E2"/>
    <w:rsid w:val="006D07FC"/>
    <w:rsid w:val="006D10F8"/>
    <w:rsid w:val="006D1B6C"/>
    <w:rsid w:val="006D1D1C"/>
    <w:rsid w:val="006D1D5E"/>
    <w:rsid w:val="006D2389"/>
    <w:rsid w:val="006D5E7E"/>
    <w:rsid w:val="006E091D"/>
    <w:rsid w:val="006E30AF"/>
    <w:rsid w:val="006E38DF"/>
    <w:rsid w:val="006E47FD"/>
    <w:rsid w:val="006E781D"/>
    <w:rsid w:val="006F2037"/>
    <w:rsid w:val="006F2690"/>
    <w:rsid w:val="006F60D2"/>
    <w:rsid w:val="00701E3F"/>
    <w:rsid w:val="007050B9"/>
    <w:rsid w:val="00713BFD"/>
    <w:rsid w:val="00713F19"/>
    <w:rsid w:val="00715113"/>
    <w:rsid w:val="00716FE0"/>
    <w:rsid w:val="0072085A"/>
    <w:rsid w:val="007273EE"/>
    <w:rsid w:val="00730141"/>
    <w:rsid w:val="007329E1"/>
    <w:rsid w:val="00740429"/>
    <w:rsid w:val="00741F42"/>
    <w:rsid w:val="0075058A"/>
    <w:rsid w:val="007512E6"/>
    <w:rsid w:val="00752783"/>
    <w:rsid w:val="00753886"/>
    <w:rsid w:val="0076160D"/>
    <w:rsid w:val="00764643"/>
    <w:rsid w:val="00770D73"/>
    <w:rsid w:val="007728FC"/>
    <w:rsid w:val="0077501F"/>
    <w:rsid w:val="00777797"/>
    <w:rsid w:val="00783D25"/>
    <w:rsid w:val="00785E72"/>
    <w:rsid w:val="00791CE3"/>
    <w:rsid w:val="007932F1"/>
    <w:rsid w:val="00794B97"/>
    <w:rsid w:val="00795153"/>
    <w:rsid w:val="007A1ECA"/>
    <w:rsid w:val="007A46FF"/>
    <w:rsid w:val="007A5A5A"/>
    <w:rsid w:val="007A5CB5"/>
    <w:rsid w:val="007B18FF"/>
    <w:rsid w:val="007B2156"/>
    <w:rsid w:val="007B3C2A"/>
    <w:rsid w:val="007B3D61"/>
    <w:rsid w:val="007C03EA"/>
    <w:rsid w:val="007C31A5"/>
    <w:rsid w:val="007C760E"/>
    <w:rsid w:val="007D4315"/>
    <w:rsid w:val="007D515C"/>
    <w:rsid w:val="007E3859"/>
    <w:rsid w:val="007E3D32"/>
    <w:rsid w:val="007E4E87"/>
    <w:rsid w:val="007F0ABD"/>
    <w:rsid w:val="007F236F"/>
    <w:rsid w:val="007F27D0"/>
    <w:rsid w:val="007F2BBC"/>
    <w:rsid w:val="00802F60"/>
    <w:rsid w:val="00803B77"/>
    <w:rsid w:val="008123DD"/>
    <w:rsid w:val="00814752"/>
    <w:rsid w:val="00815704"/>
    <w:rsid w:val="00817ADF"/>
    <w:rsid w:val="00820388"/>
    <w:rsid w:val="008211D6"/>
    <w:rsid w:val="0082740E"/>
    <w:rsid w:val="008274E1"/>
    <w:rsid w:val="008330FA"/>
    <w:rsid w:val="00834257"/>
    <w:rsid w:val="00841336"/>
    <w:rsid w:val="008455D6"/>
    <w:rsid w:val="0084630E"/>
    <w:rsid w:val="008557A6"/>
    <w:rsid w:val="00855CE0"/>
    <w:rsid w:val="00857697"/>
    <w:rsid w:val="00857C33"/>
    <w:rsid w:val="00862851"/>
    <w:rsid w:val="00863135"/>
    <w:rsid w:val="008644E5"/>
    <w:rsid w:val="00866862"/>
    <w:rsid w:val="00872F4F"/>
    <w:rsid w:val="00875DA3"/>
    <w:rsid w:val="00876548"/>
    <w:rsid w:val="00881129"/>
    <w:rsid w:val="00882F6F"/>
    <w:rsid w:val="008842F7"/>
    <w:rsid w:val="00887359"/>
    <w:rsid w:val="00892994"/>
    <w:rsid w:val="008938DF"/>
    <w:rsid w:val="00893E1B"/>
    <w:rsid w:val="00897E4F"/>
    <w:rsid w:val="008A3398"/>
    <w:rsid w:val="008A47D1"/>
    <w:rsid w:val="008A4BBE"/>
    <w:rsid w:val="008A6B67"/>
    <w:rsid w:val="008A7D3C"/>
    <w:rsid w:val="008A7FAA"/>
    <w:rsid w:val="008B2932"/>
    <w:rsid w:val="008B41E4"/>
    <w:rsid w:val="008C48B0"/>
    <w:rsid w:val="008C5883"/>
    <w:rsid w:val="008C5DEB"/>
    <w:rsid w:val="008D0BD3"/>
    <w:rsid w:val="008D23F6"/>
    <w:rsid w:val="008D36AA"/>
    <w:rsid w:val="008D7A84"/>
    <w:rsid w:val="008E16D4"/>
    <w:rsid w:val="008E4645"/>
    <w:rsid w:val="008E577F"/>
    <w:rsid w:val="008F157B"/>
    <w:rsid w:val="008F253A"/>
    <w:rsid w:val="008F40E3"/>
    <w:rsid w:val="008F437F"/>
    <w:rsid w:val="008F6D90"/>
    <w:rsid w:val="00903562"/>
    <w:rsid w:val="009038E3"/>
    <w:rsid w:val="00905B6D"/>
    <w:rsid w:val="00910E8E"/>
    <w:rsid w:val="00912644"/>
    <w:rsid w:val="00916B83"/>
    <w:rsid w:val="0092245E"/>
    <w:rsid w:val="00930016"/>
    <w:rsid w:val="009308A8"/>
    <w:rsid w:val="0093223C"/>
    <w:rsid w:val="009336A9"/>
    <w:rsid w:val="00935077"/>
    <w:rsid w:val="00936BEE"/>
    <w:rsid w:val="009452C3"/>
    <w:rsid w:val="00945F87"/>
    <w:rsid w:val="00957796"/>
    <w:rsid w:val="00964478"/>
    <w:rsid w:val="00966FDE"/>
    <w:rsid w:val="009701B5"/>
    <w:rsid w:val="00971ED4"/>
    <w:rsid w:val="00975847"/>
    <w:rsid w:val="0097727E"/>
    <w:rsid w:val="0097778E"/>
    <w:rsid w:val="0098189F"/>
    <w:rsid w:val="00981AA2"/>
    <w:rsid w:val="0098384A"/>
    <w:rsid w:val="00984391"/>
    <w:rsid w:val="00984518"/>
    <w:rsid w:val="009862B6"/>
    <w:rsid w:val="00986396"/>
    <w:rsid w:val="0098742F"/>
    <w:rsid w:val="00990455"/>
    <w:rsid w:val="009911E3"/>
    <w:rsid w:val="0099529B"/>
    <w:rsid w:val="00995A8B"/>
    <w:rsid w:val="009A7844"/>
    <w:rsid w:val="009A7B22"/>
    <w:rsid w:val="009B3876"/>
    <w:rsid w:val="009B4109"/>
    <w:rsid w:val="009B7235"/>
    <w:rsid w:val="009C18A8"/>
    <w:rsid w:val="009C2632"/>
    <w:rsid w:val="009C3707"/>
    <w:rsid w:val="009C44F0"/>
    <w:rsid w:val="009D0506"/>
    <w:rsid w:val="009D1FC6"/>
    <w:rsid w:val="009D3259"/>
    <w:rsid w:val="009D43CD"/>
    <w:rsid w:val="009D4E61"/>
    <w:rsid w:val="009D55B1"/>
    <w:rsid w:val="009D705F"/>
    <w:rsid w:val="009D78EB"/>
    <w:rsid w:val="009E0768"/>
    <w:rsid w:val="009E3D53"/>
    <w:rsid w:val="009E5557"/>
    <w:rsid w:val="009F1554"/>
    <w:rsid w:val="009F3235"/>
    <w:rsid w:val="009F45BC"/>
    <w:rsid w:val="009F6718"/>
    <w:rsid w:val="00A00607"/>
    <w:rsid w:val="00A02C13"/>
    <w:rsid w:val="00A031BB"/>
    <w:rsid w:val="00A126B4"/>
    <w:rsid w:val="00A139B3"/>
    <w:rsid w:val="00A15F31"/>
    <w:rsid w:val="00A178D8"/>
    <w:rsid w:val="00A4629F"/>
    <w:rsid w:val="00A51EF6"/>
    <w:rsid w:val="00A61D05"/>
    <w:rsid w:val="00A62062"/>
    <w:rsid w:val="00A625C9"/>
    <w:rsid w:val="00A67E9D"/>
    <w:rsid w:val="00A77B4D"/>
    <w:rsid w:val="00A77D3E"/>
    <w:rsid w:val="00A84C00"/>
    <w:rsid w:val="00A863A3"/>
    <w:rsid w:val="00A92CEC"/>
    <w:rsid w:val="00A9332E"/>
    <w:rsid w:val="00A96FE8"/>
    <w:rsid w:val="00A97971"/>
    <w:rsid w:val="00A97E1A"/>
    <w:rsid w:val="00AA246F"/>
    <w:rsid w:val="00AB0198"/>
    <w:rsid w:val="00AB05A0"/>
    <w:rsid w:val="00AB247E"/>
    <w:rsid w:val="00AB4356"/>
    <w:rsid w:val="00AB7C4F"/>
    <w:rsid w:val="00AC1A00"/>
    <w:rsid w:val="00AC261B"/>
    <w:rsid w:val="00AC28AF"/>
    <w:rsid w:val="00AC4E5B"/>
    <w:rsid w:val="00AC55FD"/>
    <w:rsid w:val="00AC5623"/>
    <w:rsid w:val="00AC6E7C"/>
    <w:rsid w:val="00AC74AD"/>
    <w:rsid w:val="00AD01FE"/>
    <w:rsid w:val="00AD045B"/>
    <w:rsid w:val="00AD22A4"/>
    <w:rsid w:val="00AD7D9A"/>
    <w:rsid w:val="00AE48C9"/>
    <w:rsid w:val="00AE6D27"/>
    <w:rsid w:val="00AE71F5"/>
    <w:rsid w:val="00AF0CDD"/>
    <w:rsid w:val="00AF21ED"/>
    <w:rsid w:val="00AF6036"/>
    <w:rsid w:val="00B054BD"/>
    <w:rsid w:val="00B120CB"/>
    <w:rsid w:val="00B14938"/>
    <w:rsid w:val="00B16931"/>
    <w:rsid w:val="00B21E8C"/>
    <w:rsid w:val="00B33AEF"/>
    <w:rsid w:val="00B344AA"/>
    <w:rsid w:val="00B4040C"/>
    <w:rsid w:val="00B41B61"/>
    <w:rsid w:val="00B43301"/>
    <w:rsid w:val="00B44592"/>
    <w:rsid w:val="00B46F81"/>
    <w:rsid w:val="00B47BE7"/>
    <w:rsid w:val="00B50FCA"/>
    <w:rsid w:val="00B51C83"/>
    <w:rsid w:val="00B52E25"/>
    <w:rsid w:val="00B53CF7"/>
    <w:rsid w:val="00B54587"/>
    <w:rsid w:val="00B5567C"/>
    <w:rsid w:val="00B558D9"/>
    <w:rsid w:val="00B562D7"/>
    <w:rsid w:val="00B56A71"/>
    <w:rsid w:val="00B56F5B"/>
    <w:rsid w:val="00B7122F"/>
    <w:rsid w:val="00B73D57"/>
    <w:rsid w:val="00B814A5"/>
    <w:rsid w:val="00B827BE"/>
    <w:rsid w:val="00B827FD"/>
    <w:rsid w:val="00B84A53"/>
    <w:rsid w:val="00B87D60"/>
    <w:rsid w:val="00B96214"/>
    <w:rsid w:val="00BA0741"/>
    <w:rsid w:val="00BA282C"/>
    <w:rsid w:val="00BA5377"/>
    <w:rsid w:val="00BA6BF0"/>
    <w:rsid w:val="00BA7775"/>
    <w:rsid w:val="00BB134D"/>
    <w:rsid w:val="00BB487F"/>
    <w:rsid w:val="00BB4B03"/>
    <w:rsid w:val="00BB52B8"/>
    <w:rsid w:val="00BB582C"/>
    <w:rsid w:val="00BC1443"/>
    <w:rsid w:val="00BC4870"/>
    <w:rsid w:val="00BC5E15"/>
    <w:rsid w:val="00BC74FB"/>
    <w:rsid w:val="00BD20A5"/>
    <w:rsid w:val="00BD3D23"/>
    <w:rsid w:val="00BD6648"/>
    <w:rsid w:val="00BE2AFD"/>
    <w:rsid w:val="00BE6EB2"/>
    <w:rsid w:val="00BF442C"/>
    <w:rsid w:val="00BF5FA4"/>
    <w:rsid w:val="00C01611"/>
    <w:rsid w:val="00C0315F"/>
    <w:rsid w:val="00C03601"/>
    <w:rsid w:val="00C058DD"/>
    <w:rsid w:val="00C15ACD"/>
    <w:rsid w:val="00C17392"/>
    <w:rsid w:val="00C17F49"/>
    <w:rsid w:val="00C2100B"/>
    <w:rsid w:val="00C22E52"/>
    <w:rsid w:val="00C23B13"/>
    <w:rsid w:val="00C26D6D"/>
    <w:rsid w:val="00C31236"/>
    <w:rsid w:val="00C317D1"/>
    <w:rsid w:val="00C326B4"/>
    <w:rsid w:val="00C42D59"/>
    <w:rsid w:val="00C44ECB"/>
    <w:rsid w:val="00C47990"/>
    <w:rsid w:val="00C533E2"/>
    <w:rsid w:val="00C55058"/>
    <w:rsid w:val="00C5613F"/>
    <w:rsid w:val="00C565C0"/>
    <w:rsid w:val="00C60760"/>
    <w:rsid w:val="00C626BC"/>
    <w:rsid w:val="00C63418"/>
    <w:rsid w:val="00C63C52"/>
    <w:rsid w:val="00C67D21"/>
    <w:rsid w:val="00C70ADD"/>
    <w:rsid w:val="00C727A7"/>
    <w:rsid w:val="00C72B8B"/>
    <w:rsid w:val="00C7559A"/>
    <w:rsid w:val="00C76B78"/>
    <w:rsid w:val="00C81F35"/>
    <w:rsid w:val="00C8662E"/>
    <w:rsid w:val="00C95A45"/>
    <w:rsid w:val="00CA01A4"/>
    <w:rsid w:val="00CA0FAA"/>
    <w:rsid w:val="00CA37AA"/>
    <w:rsid w:val="00CA511E"/>
    <w:rsid w:val="00CA7192"/>
    <w:rsid w:val="00CA75AD"/>
    <w:rsid w:val="00CB1392"/>
    <w:rsid w:val="00CB2A16"/>
    <w:rsid w:val="00CB306E"/>
    <w:rsid w:val="00CB5789"/>
    <w:rsid w:val="00CC3D34"/>
    <w:rsid w:val="00CC5B31"/>
    <w:rsid w:val="00CC6DDB"/>
    <w:rsid w:val="00CD144A"/>
    <w:rsid w:val="00CD56AC"/>
    <w:rsid w:val="00CD671B"/>
    <w:rsid w:val="00CE067D"/>
    <w:rsid w:val="00CE0695"/>
    <w:rsid w:val="00CE11B9"/>
    <w:rsid w:val="00CE419F"/>
    <w:rsid w:val="00CF1698"/>
    <w:rsid w:val="00CF1A37"/>
    <w:rsid w:val="00CF5035"/>
    <w:rsid w:val="00D01D6F"/>
    <w:rsid w:val="00D021E3"/>
    <w:rsid w:val="00D04B46"/>
    <w:rsid w:val="00D11AA4"/>
    <w:rsid w:val="00D11EAB"/>
    <w:rsid w:val="00D12CD5"/>
    <w:rsid w:val="00D12F99"/>
    <w:rsid w:val="00D150F0"/>
    <w:rsid w:val="00D170FA"/>
    <w:rsid w:val="00D1748A"/>
    <w:rsid w:val="00D210D8"/>
    <w:rsid w:val="00D2474C"/>
    <w:rsid w:val="00D254C6"/>
    <w:rsid w:val="00D37BC5"/>
    <w:rsid w:val="00D37FE6"/>
    <w:rsid w:val="00D41CC6"/>
    <w:rsid w:val="00D44B02"/>
    <w:rsid w:val="00D46D81"/>
    <w:rsid w:val="00D47243"/>
    <w:rsid w:val="00D4765D"/>
    <w:rsid w:val="00D51DED"/>
    <w:rsid w:val="00D524BB"/>
    <w:rsid w:val="00D525AE"/>
    <w:rsid w:val="00D60955"/>
    <w:rsid w:val="00D6258D"/>
    <w:rsid w:val="00D640FE"/>
    <w:rsid w:val="00D66EEB"/>
    <w:rsid w:val="00D707FF"/>
    <w:rsid w:val="00D739B5"/>
    <w:rsid w:val="00D747B4"/>
    <w:rsid w:val="00D74A96"/>
    <w:rsid w:val="00D80DF5"/>
    <w:rsid w:val="00D87622"/>
    <w:rsid w:val="00D90137"/>
    <w:rsid w:val="00D9149E"/>
    <w:rsid w:val="00D9306D"/>
    <w:rsid w:val="00DA056F"/>
    <w:rsid w:val="00DA1728"/>
    <w:rsid w:val="00DA4743"/>
    <w:rsid w:val="00DA6CE5"/>
    <w:rsid w:val="00DA7E7D"/>
    <w:rsid w:val="00DB0483"/>
    <w:rsid w:val="00DB333F"/>
    <w:rsid w:val="00DB55B1"/>
    <w:rsid w:val="00DB56C6"/>
    <w:rsid w:val="00DB6F9A"/>
    <w:rsid w:val="00DC10F0"/>
    <w:rsid w:val="00DC15BA"/>
    <w:rsid w:val="00DC3DF6"/>
    <w:rsid w:val="00DC5891"/>
    <w:rsid w:val="00DD2255"/>
    <w:rsid w:val="00DE623B"/>
    <w:rsid w:val="00DE6880"/>
    <w:rsid w:val="00DF03AA"/>
    <w:rsid w:val="00DF1738"/>
    <w:rsid w:val="00DF545F"/>
    <w:rsid w:val="00E027A2"/>
    <w:rsid w:val="00E0290F"/>
    <w:rsid w:val="00E053AA"/>
    <w:rsid w:val="00E06BA5"/>
    <w:rsid w:val="00E06D4B"/>
    <w:rsid w:val="00E078F7"/>
    <w:rsid w:val="00E10486"/>
    <w:rsid w:val="00E10651"/>
    <w:rsid w:val="00E10F47"/>
    <w:rsid w:val="00E13765"/>
    <w:rsid w:val="00E13AA1"/>
    <w:rsid w:val="00E15EC9"/>
    <w:rsid w:val="00E1690E"/>
    <w:rsid w:val="00E2201F"/>
    <w:rsid w:val="00E24BFB"/>
    <w:rsid w:val="00E25D01"/>
    <w:rsid w:val="00E276C8"/>
    <w:rsid w:val="00E419E8"/>
    <w:rsid w:val="00E53694"/>
    <w:rsid w:val="00E60E61"/>
    <w:rsid w:val="00E6485F"/>
    <w:rsid w:val="00E65DD7"/>
    <w:rsid w:val="00E71663"/>
    <w:rsid w:val="00E738F5"/>
    <w:rsid w:val="00E773E1"/>
    <w:rsid w:val="00E9059C"/>
    <w:rsid w:val="00E948CD"/>
    <w:rsid w:val="00E9525C"/>
    <w:rsid w:val="00EA0B1E"/>
    <w:rsid w:val="00EA10FC"/>
    <w:rsid w:val="00EB5A34"/>
    <w:rsid w:val="00EB7EF6"/>
    <w:rsid w:val="00EC4511"/>
    <w:rsid w:val="00EC490D"/>
    <w:rsid w:val="00EC7FD6"/>
    <w:rsid w:val="00ED0BE9"/>
    <w:rsid w:val="00ED16A7"/>
    <w:rsid w:val="00EF0E91"/>
    <w:rsid w:val="00EF3F81"/>
    <w:rsid w:val="00EF6322"/>
    <w:rsid w:val="00EF6550"/>
    <w:rsid w:val="00F01979"/>
    <w:rsid w:val="00F01A08"/>
    <w:rsid w:val="00F11E6F"/>
    <w:rsid w:val="00F232FF"/>
    <w:rsid w:val="00F25F04"/>
    <w:rsid w:val="00F304DA"/>
    <w:rsid w:val="00F30CFF"/>
    <w:rsid w:val="00F31610"/>
    <w:rsid w:val="00F31F09"/>
    <w:rsid w:val="00F32A70"/>
    <w:rsid w:val="00F3401F"/>
    <w:rsid w:val="00F405FE"/>
    <w:rsid w:val="00F434EB"/>
    <w:rsid w:val="00F43C24"/>
    <w:rsid w:val="00F47FA3"/>
    <w:rsid w:val="00F47FB6"/>
    <w:rsid w:val="00F51825"/>
    <w:rsid w:val="00F52BD9"/>
    <w:rsid w:val="00F53932"/>
    <w:rsid w:val="00F56696"/>
    <w:rsid w:val="00F56DC3"/>
    <w:rsid w:val="00F62BE0"/>
    <w:rsid w:val="00F66952"/>
    <w:rsid w:val="00F67926"/>
    <w:rsid w:val="00F71775"/>
    <w:rsid w:val="00F71AF1"/>
    <w:rsid w:val="00F722DF"/>
    <w:rsid w:val="00F7450A"/>
    <w:rsid w:val="00F74760"/>
    <w:rsid w:val="00F76929"/>
    <w:rsid w:val="00F7736E"/>
    <w:rsid w:val="00F846D7"/>
    <w:rsid w:val="00FA0706"/>
    <w:rsid w:val="00FA1D63"/>
    <w:rsid w:val="00FA233C"/>
    <w:rsid w:val="00FA4DDA"/>
    <w:rsid w:val="00FA6E9F"/>
    <w:rsid w:val="00FB0147"/>
    <w:rsid w:val="00FB387E"/>
    <w:rsid w:val="00FB6E7A"/>
    <w:rsid w:val="00FC1100"/>
    <w:rsid w:val="00FC3855"/>
    <w:rsid w:val="00FD0250"/>
    <w:rsid w:val="00FD2610"/>
    <w:rsid w:val="00FD3078"/>
    <w:rsid w:val="00FD6568"/>
    <w:rsid w:val="00FD7B37"/>
    <w:rsid w:val="00FD7BAD"/>
    <w:rsid w:val="00FE0753"/>
    <w:rsid w:val="00FE140A"/>
    <w:rsid w:val="00FE255F"/>
    <w:rsid w:val="00FF52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843F37B"/>
  <w15:docId w15:val="{746693A3-08E9-4107-889D-BBD2B1C85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B35"/>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E24FB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24FBB"/>
    <w:rPr>
      <w:color w:val="0000FF"/>
      <w:u w:val="single"/>
    </w:rPr>
  </w:style>
  <w:style w:type="character" w:styleId="LineNumber">
    <w:name w:val="line number"/>
    <w:basedOn w:val="DefaultParagraphFont"/>
    <w:uiPriority w:val="99"/>
    <w:semiHidden/>
    <w:unhideWhenUsed/>
    <w:rsid w:val="00E24FBB"/>
  </w:style>
  <w:style w:type="paragraph" w:styleId="ListParagraph">
    <w:name w:val="List Paragraph"/>
    <w:basedOn w:val="Normal"/>
    <w:uiPriority w:val="34"/>
    <w:qFormat/>
    <w:rsid w:val="00C11623"/>
    <w:pPr>
      <w:ind w:left="720"/>
      <w:contextualSpacing/>
    </w:pPr>
  </w:style>
  <w:style w:type="character" w:customStyle="1" w:styleId="UnresolvedMention1">
    <w:name w:val="Unresolved Mention1"/>
    <w:basedOn w:val="DefaultParagraphFont"/>
    <w:uiPriority w:val="99"/>
    <w:semiHidden/>
    <w:unhideWhenUsed/>
    <w:rsid w:val="00C11623"/>
    <w:rPr>
      <w:color w:val="605E5C"/>
      <w:shd w:val="clear" w:color="auto" w:fill="E1DFDD"/>
    </w:rPr>
  </w:style>
  <w:style w:type="paragraph" w:styleId="HTMLPreformatted">
    <w:name w:val="HTML Preformatted"/>
    <w:basedOn w:val="Normal"/>
    <w:link w:val="HTMLPreformattedChar"/>
    <w:uiPriority w:val="99"/>
    <w:semiHidden/>
    <w:unhideWhenUsed/>
    <w:rsid w:val="00C116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11623"/>
    <w:rPr>
      <w:rFonts w:ascii="Courier New" w:eastAsia="Times New Roman" w:hAnsi="Courier New" w:cs="Courier New"/>
      <w:sz w:val="20"/>
      <w:szCs w:val="20"/>
    </w:rPr>
  </w:style>
  <w:style w:type="character" w:customStyle="1" w:styleId="gd15mcfceub">
    <w:name w:val="gd15mcfceub"/>
    <w:basedOn w:val="DefaultParagraphFont"/>
    <w:rsid w:val="00C11623"/>
  </w:style>
  <w:style w:type="character" w:styleId="CommentReference">
    <w:name w:val="annotation reference"/>
    <w:basedOn w:val="DefaultParagraphFont"/>
    <w:uiPriority w:val="99"/>
    <w:semiHidden/>
    <w:unhideWhenUsed/>
    <w:rsid w:val="006657F8"/>
    <w:rPr>
      <w:sz w:val="16"/>
      <w:szCs w:val="16"/>
    </w:rPr>
  </w:style>
  <w:style w:type="paragraph" w:styleId="CommentText">
    <w:name w:val="annotation text"/>
    <w:basedOn w:val="Normal"/>
    <w:link w:val="CommentTextChar"/>
    <w:uiPriority w:val="99"/>
    <w:unhideWhenUsed/>
    <w:rsid w:val="006657F8"/>
    <w:pPr>
      <w:spacing w:line="240" w:lineRule="auto"/>
    </w:pPr>
    <w:rPr>
      <w:sz w:val="20"/>
      <w:szCs w:val="20"/>
    </w:rPr>
  </w:style>
  <w:style w:type="character" w:customStyle="1" w:styleId="CommentTextChar">
    <w:name w:val="Comment Text Char"/>
    <w:basedOn w:val="DefaultParagraphFont"/>
    <w:link w:val="CommentText"/>
    <w:uiPriority w:val="99"/>
    <w:rsid w:val="006657F8"/>
    <w:rPr>
      <w:sz w:val="20"/>
      <w:szCs w:val="20"/>
    </w:rPr>
  </w:style>
  <w:style w:type="paragraph" w:styleId="CommentSubject">
    <w:name w:val="annotation subject"/>
    <w:basedOn w:val="CommentText"/>
    <w:next w:val="CommentText"/>
    <w:link w:val="CommentSubjectChar"/>
    <w:uiPriority w:val="99"/>
    <w:semiHidden/>
    <w:unhideWhenUsed/>
    <w:rsid w:val="006657F8"/>
    <w:rPr>
      <w:b/>
      <w:bCs/>
    </w:rPr>
  </w:style>
  <w:style w:type="character" w:customStyle="1" w:styleId="CommentSubjectChar">
    <w:name w:val="Comment Subject Char"/>
    <w:basedOn w:val="CommentTextChar"/>
    <w:link w:val="CommentSubject"/>
    <w:uiPriority w:val="99"/>
    <w:semiHidden/>
    <w:rsid w:val="006657F8"/>
    <w:rPr>
      <w:b/>
      <w:bCs/>
      <w:sz w:val="20"/>
      <w:szCs w:val="20"/>
    </w:rPr>
  </w:style>
  <w:style w:type="character" w:customStyle="1" w:styleId="fontstyle01">
    <w:name w:val="fontstyle01"/>
    <w:basedOn w:val="DefaultParagraphFont"/>
    <w:rsid w:val="00A00C74"/>
    <w:rPr>
      <w:rFonts w:ascii="Times-Roman" w:hAnsi="Times-Roman" w:hint="default"/>
      <w:b w:val="0"/>
      <w:bCs w:val="0"/>
      <w:i w:val="0"/>
      <w:iCs w:val="0"/>
      <w:color w:val="000000"/>
      <w:sz w:val="18"/>
      <w:szCs w:val="18"/>
    </w:rPr>
  </w:style>
  <w:style w:type="paragraph" w:customStyle="1" w:styleId="volume-issue">
    <w:name w:val="volume-issu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al">
    <w:name w:val="val"/>
    <w:basedOn w:val="DefaultParagraphFont"/>
    <w:rsid w:val="00A00C74"/>
  </w:style>
  <w:style w:type="paragraph" w:customStyle="1" w:styleId="page-range">
    <w:name w:val="page-rang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21">
    <w:name w:val="fontstyle21"/>
    <w:basedOn w:val="DefaultParagraphFont"/>
    <w:rsid w:val="00E82DA1"/>
    <w:rPr>
      <w:rFonts w:ascii="Lato-Italic" w:hAnsi="Lato-Italic" w:hint="default"/>
      <w:b w:val="0"/>
      <w:bCs w:val="0"/>
      <w:i/>
      <w:iCs/>
      <w:color w:val="242021"/>
      <w:sz w:val="16"/>
      <w:szCs w:val="16"/>
    </w:rPr>
  </w:style>
  <w:style w:type="paragraph" w:styleId="BalloonText">
    <w:name w:val="Balloon Text"/>
    <w:basedOn w:val="Normal"/>
    <w:link w:val="BalloonTextChar"/>
    <w:uiPriority w:val="99"/>
    <w:semiHidden/>
    <w:unhideWhenUsed/>
    <w:rsid w:val="00E5780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80C"/>
    <w:rPr>
      <w:rFonts w:ascii="Lucida Grande" w:hAnsi="Lucida Grande" w:cs="Lucida Grande"/>
      <w:sz w:val="18"/>
      <w:szCs w:val="18"/>
    </w:rPr>
  </w:style>
  <w:style w:type="character" w:customStyle="1" w:styleId="product-details--productnumber">
    <w:name w:val="product-details--productnumber"/>
    <w:basedOn w:val="DefaultParagraphFont"/>
    <w:rsid w:val="003468F5"/>
  </w:style>
  <w:style w:type="paragraph" w:styleId="Revision">
    <w:name w:val="Revision"/>
    <w:hidden/>
    <w:uiPriority w:val="99"/>
    <w:semiHidden/>
    <w:rsid w:val="004E06EF"/>
    <w:pPr>
      <w:spacing w:after="0" w:line="240" w:lineRule="auto"/>
    </w:pPr>
  </w:style>
  <w:style w:type="table" w:styleId="TableGrid">
    <w:name w:val="Table Grid"/>
    <w:basedOn w:val="TableNormal"/>
    <w:uiPriority w:val="39"/>
    <w:rsid w:val="00025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99"/>
    <w:rsid w:val="000254F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7Colorful1">
    <w:name w:val="Grid Table 7 Colorful1"/>
    <w:basedOn w:val="TableNormal"/>
    <w:uiPriority w:val="52"/>
    <w:rsid w:val="000254F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21">
    <w:name w:val="Grid Table 21"/>
    <w:basedOn w:val="TableNormal"/>
    <w:uiPriority w:val="99"/>
    <w:rsid w:val="000254F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99"/>
    <w:rsid w:val="000254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99"/>
    <w:rsid w:val="00F9087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E477F6"/>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0" w:type="dxa"/>
        <w:right w:w="0" w:type="dxa"/>
      </w:tblCellMar>
    </w:tblPr>
  </w:style>
  <w:style w:type="table" w:customStyle="1" w:styleId="3">
    <w:name w:val="3"/>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2">
    <w:name w:val="2"/>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1">
    <w:name w:val="1"/>
    <w:basedOn w:val="TableNormal"/>
    <w:pPr>
      <w:spacing w:after="0" w:line="240" w:lineRule="auto"/>
    </w:pPr>
    <w:rPr>
      <w:color w:val="000000"/>
    </w:rPr>
    <w:tblPr>
      <w:tblStyleRowBandSize w:val="1"/>
      <w:tblStyleColBandSize w:val="1"/>
      <w:tblCellMar>
        <w:left w:w="0" w:type="dxa"/>
        <w:right w:w="0" w:type="dxa"/>
      </w:tblCellMar>
    </w:tblPr>
  </w:style>
  <w:style w:type="paragraph" w:styleId="Bibliography">
    <w:name w:val="Bibliography"/>
    <w:basedOn w:val="Normal"/>
    <w:next w:val="Normal"/>
    <w:uiPriority w:val="37"/>
    <w:unhideWhenUsed/>
    <w:rsid w:val="008A3398"/>
    <w:pPr>
      <w:spacing w:after="0" w:line="240" w:lineRule="auto"/>
      <w:ind w:left="720" w:hanging="720"/>
    </w:pPr>
  </w:style>
  <w:style w:type="paragraph" w:styleId="Header">
    <w:name w:val="header"/>
    <w:basedOn w:val="Normal"/>
    <w:link w:val="HeaderChar"/>
    <w:uiPriority w:val="99"/>
    <w:unhideWhenUsed/>
    <w:rsid w:val="002315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1546"/>
  </w:style>
  <w:style w:type="paragraph" w:styleId="Footer">
    <w:name w:val="footer"/>
    <w:basedOn w:val="Normal"/>
    <w:link w:val="FooterChar"/>
    <w:uiPriority w:val="99"/>
    <w:unhideWhenUsed/>
    <w:rsid w:val="002315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546"/>
  </w:style>
  <w:style w:type="character" w:styleId="FollowedHyperlink">
    <w:name w:val="FollowedHyperlink"/>
    <w:basedOn w:val="DefaultParagraphFont"/>
    <w:uiPriority w:val="99"/>
    <w:semiHidden/>
    <w:unhideWhenUsed/>
    <w:rsid w:val="00FA1D63"/>
    <w:rPr>
      <w:color w:val="954F72" w:themeColor="followedHyperlink"/>
      <w:u w:val="single"/>
    </w:rPr>
  </w:style>
  <w:style w:type="character" w:customStyle="1" w:styleId="UnresolvedMention2">
    <w:name w:val="Unresolved Mention2"/>
    <w:basedOn w:val="DefaultParagraphFont"/>
    <w:uiPriority w:val="99"/>
    <w:semiHidden/>
    <w:unhideWhenUsed/>
    <w:rsid w:val="00795153"/>
    <w:rPr>
      <w:color w:val="605E5C"/>
      <w:shd w:val="clear" w:color="auto" w:fill="E1DFDD"/>
    </w:rPr>
  </w:style>
  <w:style w:type="character" w:customStyle="1" w:styleId="UnresolvedMention3">
    <w:name w:val="Unresolved Mention3"/>
    <w:basedOn w:val="DefaultParagraphFont"/>
    <w:uiPriority w:val="99"/>
    <w:semiHidden/>
    <w:unhideWhenUsed/>
    <w:rsid w:val="00B827BE"/>
    <w:rPr>
      <w:color w:val="605E5C"/>
      <w:shd w:val="clear" w:color="auto" w:fill="E1DFDD"/>
    </w:rPr>
  </w:style>
  <w:style w:type="character" w:customStyle="1" w:styleId="cf01">
    <w:name w:val="cf01"/>
    <w:basedOn w:val="DefaultParagraphFont"/>
    <w:rsid w:val="0098451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7946528">
      <w:bodyDiv w:val="1"/>
      <w:marLeft w:val="0"/>
      <w:marRight w:val="0"/>
      <w:marTop w:val="0"/>
      <w:marBottom w:val="0"/>
      <w:divBdr>
        <w:top w:val="none" w:sz="0" w:space="0" w:color="auto"/>
        <w:left w:val="none" w:sz="0" w:space="0" w:color="auto"/>
        <w:bottom w:val="none" w:sz="0" w:space="0" w:color="auto"/>
        <w:right w:val="none" w:sz="0" w:space="0" w:color="auto"/>
      </w:divBdr>
    </w:div>
    <w:div w:id="1515723867">
      <w:bodyDiv w:val="1"/>
      <w:marLeft w:val="0"/>
      <w:marRight w:val="0"/>
      <w:marTop w:val="0"/>
      <w:marBottom w:val="0"/>
      <w:divBdr>
        <w:top w:val="none" w:sz="0" w:space="0" w:color="auto"/>
        <w:left w:val="none" w:sz="0" w:space="0" w:color="auto"/>
        <w:bottom w:val="none" w:sz="0" w:space="0" w:color="auto"/>
        <w:right w:val="none" w:sz="0" w:space="0" w:color="auto"/>
      </w:divBdr>
    </w:div>
    <w:div w:id="1584947203">
      <w:bodyDiv w:val="1"/>
      <w:marLeft w:val="0"/>
      <w:marRight w:val="0"/>
      <w:marTop w:val="0"/>
      <w:marBottom w:val="0"/>
      <w:divBdr>
        <w:top w:val="none" w:sz="0" w:space="0" w:color="auto"/>
        <w:left w:val="none" w:sz="0" w:space="0" w:color="auto"/>
        <w:bottom w:val="none" w:sz="0" w:space="0" w:color="auto"/>
        <w:right w:val="none" w:sz="0" w:space="0" w:color="auto"/>
      </w:divBdr>
    </w:div>
    <w:div w:id="20740414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tm524@cornell.edu" TargetMode="External"/><Relationship Id="rId14" Type="http://schemas.openxmlformats.org/officeDocument/2006/relationships/hyperlink" Target="https://github.com/tobiasgmueller/nectar_growth_assa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mu31PAydE2J6DyfOoQA5BKBygMA==">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</go:docsCustomData>
</go:gDocsCustomXmlDataStorage>
</file>

<file path=customXml/itemProps1.xml><?xml version="1.0" encoding="utf-8"?>
<ds:datastoreItem xmlns:ds="http://schemas.openxmlformats.org/officeDocument/2006/customXml" ds:itemID="{55719554-3E8E-7D42-A63A-77F9CA12ED1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36926</Words>
  <Characters>210481</Characters>
  <Application>Microsoft Office Word</Application>
  <DocSecurity>0</DocSecurity>
  <Lines>1754</Lines>
  <Paragraphs>4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G Mueller</dc:creator>
  <cp:keywords/>
  <dc:description/>
  <cp:lastModifiedBy>Tobias Mueller</cp:lastModifiedBy>
  <cp:revision>2</cp:revision>
  <cp:lastPrinted>2022-03-17T20:47:00Z</cp:lastPrinted>
  <dcterms:created xsi:type="dcterms:W3CDTF">2022-09-07T16:44:00Z</dcterms:created>
  <dcterms:modified xsi:type="dcterms:W3CDTF">2022-09-07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iP0NGaJK"/&gt;&lt;style id="http://www.zotero.org/styles/environmental-microbiology" hasBibliography="1" bibliographyStyleHasBeenSet="1"/&gt;&lt;prefs&gt;&lt;pref name="fieldType" value="Field"/&gt;&lt;/prefs&gt;&lt;/data&gt;</vt:lpwstr>
  </property>
</Properties>
</file>